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19235" w14:textId="77777777" w:rsidR="00A33DC0" w:rsidRPr="00A33DC0" w:rsidRDefault="00A33DC0" w:rsidP="000265DA">
      <w:r w:rsidRPr="00A33DC0">
        <w:rPr>
          <w:rFonts w:hint="cs"/>
          <w:rtl/>
        </w:rPr>
        <w:t>دانشجوی گرامی</w:t>
      </w:r>
    </w:p>
    <w:p w14:paraId="1192EFEC" w14:textId="407A26E0" w:rsidR="00A33DC0" w:rsidRDefault="00A33DC0" w:rsidP="00CD41B2">
      <w:pPr>
        <w:rPr>
          <w:rtl/>
          <w:lang w:bidi="fa-IR"/>
        </w:rPr>
      </w:pPr>
      <w:r w:rsidRPr="00A33DC0">
        <w:rPr>
          <w:rFonts w:hint="cs"/>
          <w:rtl/>
        </w:rPr>
        <w:t xml:space="preserve">با </w:t>
      </w:r>
      <w:r w:rsidR="008F75CA">
        <w:rPr>
          <w:rFonts w:hint="cs"/>
          <w:rtl/>
          <w:lang w:bidi="fa-IR"/>
        </w:rPr>
        <w:t xml:space="preserve">آرزوی موفقیت برای شما در </w:t>
      </w:r>
      <w:r w:rsidRPr="00A33DC0">
        <w:rPr>
          <w:rFonts w:hint="cs"/>
          <w:rtl/>
        </w:rPr>
        <w:t xml:space="preserve"> به انجام رساندن کار تحقیقاتی خود در قالب پایان</w:t>
      </w:r>
      <w:r w:rsidRPr="00A33DC0">
        <w:rPr>
          <w:rFonts w:hint="cs"/>
          <w:rtl/>
        </w:rPr>
        <w:softHyphen/>
        <w:t>نامه</w:t>
      </w:r>
      <w:r w:rsidRPr="00A33DC0">
        <w:rPr>
          <w:rFonts w:hint="cs"/>
        </w:rPr>
        <w:t xml:space="preserve"> </w:t>
      </w:r>
      <w:r w:rsidRPr="00A33DC0">
        <w:rPr>
          <w:rFonts w:hint="cs"/>
          <w:rtl/>
          <w:lang w:bidi="fa-IR"/>
        </w:rPr>
        <w:t xml:space="preserve">مقطع تحصیلی کارشناسی ارشد </w:t>
      </w:r>
      <w:r w:rsidR="009109EF">
        <w:rPr>
          <w:rFonts w:hint="cs"/>
          <w:rtl/>
        </w:rPr>
        <w:t xml:space="preserve"> یا رساله مقطع دکتری،</w:t>
      </w:r>
      <w:r w:rsidRPr="00A33DC0">
        <w:rPr>
          <w:rFonts w:hint="cs"/>
          <w:rtl/>
        </w:rPr>
        <w:t xml:space="preserve"> </w:t>
      </w:r>
      <w:r w:rsidR="00CD41B2">
        <w:rPr>
          <w:rFonts w:hint="cs"/>
          <w:rtl/>
        </w:rPr>
        <w:t>دستورالعمل</w:t>
      </w:r>
      <w:r w:rsidR="008F75CA">
        <w:rPr>
          <w:rFonts w:hint="cs"/>
          <w:rtl/>
        </w:rPr>
        <w:t xml:space="preserve"> و قالب حاضر </w:t>
      </w:r>
      <w:r w:rsidRPr="00A33DC0">
        <w:rPr>
          <w:rFonts w:hint="cs"/>
          <w:rtl/>
        </w:rPr>
        <w:t>به منظور یکسان</w:t>
      </w:r>
      <w:r w:rsidRPr="00A33DC0">
        <w:rPr>
          <w:rFonts w:hint="cs"/>
          <w:rtl/>
        </w:rPr>
        <w:softHyphen/>
        <w:t>سازی ارائه پایان</w:t>
      </w:r>
      <w:r w:rsidRPr="00A33DC0">
        <w:rPr>
          <w:rFonts w:hint="cs"/>
          <w:rtl/>
        </w:rPr>
        <w:softHyphen/>
        <w:t>نامه</w:t>
      </w:r>
      <w:r w:rsidRPr="00A33DC0">
        <w:rPr>
          <w:rFonts w:hint="cs"/>
          <w:rtl/>
        </w:rPr>
        <w:softHyphen/>
        <w:t>ها</w:t>
      </w:r>
      <w:r w:rsidR="00CD41B2">
        <w:rPr>
          <w:rFonts w:hint="cs"/>
          <w:rtl/>
        </w:rPr>
        <w:t>/</w:t>
      </w:r>
      <w:r w:rsidRPr="00A33DC0">
        <w:rPr>
          <w:rFonts w:hint="cs"/>
          <w:rtl/>
        </w:rPr>
        <w:t>رساله</w:t>
      </w:r>
      <w:r w:rsidRPr="00A33DC0">
        <w:rPr>
          <w:rFonts w:hint="cs"/>
          <w:rtl/>
        </w:rPr>
        <w:softHyphen/>
        <w:t>ها</w:t>
      </w:r>
      <w:r w:rsidR="008F75CA">
        <w:rPr>
          <w:rFonts w:hint="cs"/>
          <w:rtl/>
        </w:rPr>
        <w:t xml:space="preserve"> تهیه گردیده است. </w:t>
      </w:r>
      <w:r w:rsidRPr="00A33DC0">
        <w:rPr>
          <w:rFonts w:hint="cs"/>
          <w:rtl/>
        </w:rPr>
        <w:t xml:space="preserve"> لطفا از این </w:t>
      </w:r>
      <w:r w:rsidR="00CD41B2">
        <w:rPr>
          <w:rFonts w:hint="cs"/>
          <w:rtl/>
        </w:rPr>
        <w:t>قالب</w:t>
      </w:r>
      <w:r w:rsidRPr="00A33DC0">
        <w:rPr>
          <w:rFonts w:hint="cs"/>
          <w:rtl/>
        </w:rPr>
        <w:t xml:space="preserve"> </w:t>
      </w:r>
      <w:r w:rsidR="009109EF">
        <w:rPr>
          <w:rFonts w:hint="cs"/>
          <w:rtl/>
        </w:rPr>
        <w:t xml:space="preserve">برای </w:t>
      </w:r>
      <w:r w:rsidRPr="00A33DC0">
        <w:rPr>
          <w:rFonts w:hint="cs"/>
          <w:rtl/>
        </w:rPr>
        <w:t xml:space="preserve">نگارش و تدوین </w:t>
      </w:r>
      <w:r w:rsidR="00CD41B2">
        <w:rPr>
          <w:rFonts w:hint="cs"/>
          <w:rtl/>
        </w:rPr>
        <w:t>پایان‌نامه/</w:t>
      </w:r>
      <w:r w:rsidR="009109EF">
        <w:rPr>
          <w:rFonts w:hint="cs"/>
          <w:rtl/>
        </w:rPr>
        <w:t>رساله</w:t>
      </w:r>
      <w:r w:rsidRPr="00A33DC0">
        <w:rPr>
          <w:rFonts w:hint="cs"/>
          <w:rtl/>
        </w:rPr>
        <w:t xml:space="preserve"> خود با استفاده از نرم</w:t>
      </w:r>
      <w:r w:rsidR="009109EF">
        <w:rPr>
          <w:rFonts w:hint="cs"/>
          <w:rtl/>
        </w:rPr>
        <w:t>‌</w:t>
      </w:r>
      <w:r w:rsidRPr="00A33DC0">
        <w:rPr>
          <w:rFonts w:hint="cs"/>
          <w:rtl/>
          <w:lang w:bidi="fa-IR"/>
        </w:rPr>
        <w:t xml:space="preserve">افزار </w:t>
      </w:r>
      <w:r w:rsidRPr="00A33DC0">
        <w:rPr>
          <w:rFonts w:hint="cs"/>
          <w:lang w:bidi="fa-IR"/>
        </w:rPr>
        <w:t>Word</w:t>
      </w:r>
      <w:r w:rsidRPr="00A33DC0">
        <w:rPr>
          <w:rFonts w:hint="cs"/>
          <w:rtl/>
          <w:lang w:bidi="fa-IR"/>
        </w:rPr>
        <w:t xml:space="preserve"> استفاده نمایید. هدف این متن ضمن آموزش نگارش فنی که این</w:t>
      </w:r>
      <w:r w:rsidRPr="00A33DC0">
        <w:rPr>
          <w:rFonts w:hint="cs"/>
          <w:lang w:bidi="fa-IR"/>
        </w:rPr>
        <w:t xml:space="preserve"> </w:t>
      </w:r>
      <w:r w:rsidR="009109EF">
        <w:rPr>
          <w:rFonts w:hint="cs"/>
          <w:rtl/>
          <w:lang w:bidi="fa-IR"/>
        </w:rPr>
        <w:t>خود یکی از هدف‌های</w:t>
      </w:r>
      <w:r w:rsidRPr="00A33DC0">
        <w:rPr>
          <w:rFonts w:hint="cs"/>
          <w:rtl/>
          <w:lang w:bidi="fa-IR"/>
        </w:rPr>
        <w:t xml:space="preserve"> مهم ارائه پایان‌نامه کارشناسی ارشد و حتی </w:t>
      </w:r>
      <w:r w:rsidR="005B1DE5">
        <w:rPr>
          <w:rFonts w:hint="cs"/>
          <w:rtl/>
          <w:lang w:bidi="fa-IR"/>
        </w:rPr>
        <w:t xml:space="preserve">رساله </w:t>
      </w:r>
      <w:r w:rsidRPr="00A33DC0">
        <w:rPr>
          <w:rFonts w:hint="cs"/>
          <w:rtl/>
          <w:lang w:bidi="fa-IR"/>
        </w:rPr>
        <w:t>دکتری می</w:t>
      </w:r>
      <w:r w:rsidRPr="00A33DC0">
        <w:rPr>
          <w:rFonts w:hint="cs"/>
          <w:rtl/>
          <w:lang w:bidi="fa-IR"/>
        </w:rPr>
        <w:softHyphen/>
        <w:t>باشد، تعیین دستورالعمل حداقلی برای تدوین و نگارش پایان</w:t>
      </w:r>
      <w:r w:rsidRPr="00A33DC0">
        <w:rPr>
          <w:rFonts w:hint="cs"/>
          <w:rtl/>
          <w:lang w:bidi="fa-IR"/>
        </w:rPr>
        <w:softHyphen/>
        <w:t>نامه</w:t>
      </w:r>
      <w:r w:rsidRPr="00A33DC0">
        <w:rPr>
          <w:rFonts w:hint="cs"/>
          <w:rtl/>
          <w:lang w:bidi="fa-IR"/>
        </w:rPr>
        <w:softHyphen/>
        <w:t>ها و رساله</w:t>
      </w:r>
      <w:r w:rsidRPr="00A33DC0">
        <w:rPr>
          <w:rFonts w:hint="cs"/>
          <w:rtl/>
          <w:lang w:bidi="fa-IR"/>
        </w:rPr>
        <w:softHyphen/>
        <w:t>ها می</w:t>
      </w:r>
      <w:r w:rsidRPr="00A33DC0">
        <w:rPr>
          <w:rFonts w:hint="cs"/>
          <w:rtl/>
          <w:lang w:bidi="fa-IR"/>
        </w:rPr>
        <w:softHyphen/>
        <w:t>باشد تا امکان ارائه هرچه مناسبت</w:t>
      </w:r>
      <w:r w:rsidRPr="00A33DC0">
        <w:rPr>
          <w:rFonts w:hint="cs"/>
          <w:rtl/>
          <w:lang w:bidi="fa-IR"/>
        </w:rPr>
        <w:softHyphen/>
        <w:t>تر پایان</w:t>
      </w:r>
      <w:r w:rsidRPr="00A33DC0">
        <w:rPr>
          <w:rFonts w:hint="cs"/>
          <w:rtl/>
          <w:lang w:bidi="fa-IR"/>
        </w:rPr>
        <w:softHyphen/>
        <w:t>نامه</w:t>
      </w:r>
      <w:r w:rsidRPr="00A33DC0">
        <w:rPr>
          <w:rFonts w:hint="cs"/>
          <w:rtl/>
          <w:lang w:bidi="fa-IR"/>
        </w:rPr>
        <w:softHyphen/>
        <w:t>ها</w:t>
      </w:r>
      <w:r w:rsidR="00CD41B2">
        <w:rPr>
          <w:rFonts w:hint="cs"/>
          <w:rtl/>
          <w:lang w:bidi="fa-IR"/>
        </w:rPr>
        <w:t>/</w:t>
      </w:r>
      <w:r w:rsidRPr="00A33DC0">
        <w:rPr>
          <w:rFonts w:hint="cs"/>
          <w:rtl/>
          <w:lang w:bidi="fa-IR"/>
        </w:rPr>
        <w:t>رساله</w:t>
      </w:r>
      <w:r w:rsidRPr="00A33DC0">
        <w:rPr>
          <w:rFonts w:hint="cs"/>
          <w:rtl/>
          <w:lang w:bidi="fa-IR"/>
        </w:rPr>
        <w:softHyphen/>
        <w:t>ها و نیز بهره</w:t>
      </w:r>
      <w:r w:rsidRPr="00A33DC0">
        <w:rPr>
          <w:rFonts w:hint="cs"/>
          <w:rtl/>
          <w:lang w:bidi="fa-IR"/>
        </w:rPr>
        <w:softHyphen/>
        <w:t xml:space="preserve">برداری </w:t>
      </w:r>
      <w:r w:rsidR="002B7CEC">
        <w:rPr>
          <w:rFonts w:hint="cs"/>
          <w:rtl/>
          <w:lang w:bidi="fa-IR"/>
        </w:rPr>
        <w:t>مطلوب</w:t>
      </w:r>
      <w:r w:rsidR="002B7CEC">
        <w:rPr>
          <w:rtl/>
          <w:lang w:bidi="fa-IR"/>
        </w:rPr>
        <w:softHyphen/>
      </w:r>
      <w:r w:rsidR="002B7CEC">
        <w:rPr>
          <w:rFonts w:hint="cs"/>
          <w:rtl/>
          <w:lang w:bidi="fa-IR"/>
        </w:rPr>
        <w:t xml:space="preserve">تر </w:t>
      </w:r>
      <w:r w:rsidRPr="00A33DC0">
        <w:rPr>
          <w:rFonts w:hint="cs"/>
          <w:rtl/>
          <w:lang w:bidi="fa-IR"/>
        </w:rPr>
        <w:t>از آن</w:t>
      </w:r>
      <w:r w:rsidRPr="00A33DC0">
        <w:rPr>
          <w:rFonts w:hint="cs"/>
          <w:rtl/>
          <w:lang w:bidi="fa-IR"/>
        </w:rPr>
        <w:softHyphen/>
        <w:t>ها میسر گردد. به منظور صرفه</w:t>
      </w:r>
      <w:r w:rsidRPr="00A33DC0">
        <w:rPr>
          <w:rFonts w:hint="cs"/>
          <w:rtl/>
          <w:lang w:bidi="fa-IR"/>
        </w:rPr>
        <w:softHyphen/>
        <w:t>جوئی در وقت و اجرای کامل</w:t>
      </w:r>
      <w:r w:rsidRPr="00A33DC0">
        <w:rPr>
          <w:rFonts w:hint="cs"/>
          <w:rtl/>
          <w:lang w:bidi="fa-IR"/>
        </w:rPr>
        <w:softHyphen/>
        <w:t>تر دستورالعمل حاضر، توصیه اکید می</w:t>
      </w:r>
      <w:r w:rsidR="009109EF">
        <w:rPr>
          <w:rFonts w:hint="cs"/>
          <w:rtl/>
          <w:lang w:bidi="fa-IR"/>
        </w:rPr>
        <w:softHyphen/>
        <w:t>گردد که</w:t>
      </w:r>
      <w:r w:rsidR="006104B6">
        <w:rPr>
          <w:rFonts w:hint="cs"/>
          <w:rtl/>
          <w:lang w:bidi="fa-IR"/>
        </w:rPr>
        <w:t xml:space="preserve"> به جای ساختن یک فایل جدید</w:t>
      </w:r>
      <w:r w:rsidR="005B46CA">
        <w:rPr>
          <w:rFonts w:hint="cs"/>
          <w:rtl/>
          <w:lang w:bidi="fa-IR"/>
        </w:rPr>
        <w:t xml:space="preserve">، </w:t>
      </w:r>
      <w:r w:rsidR="006104B6">
        <w:rPr>
          <w:rFonts w:hint="cs"/>
          <w:rtl/>
          <w:lang w:bidi="fa-IR"/>
        </w:rPr>
        <w:t xml:space="preserve"> با </w:t>
      </w:r>
      <w:r w:rsidRPr="00A33DC0">
        <w:rPr>
          <w:rFonts w:hint="cs"/>
          <w:rtl/>
          <w:lang w:bidi="fa-IR"/>
        </w:rPr>
        <w:t xml:space="preserve">ویرایش فایل حاضر </w:t>
      </w:r>
      <w:r w:rsidR="005B46CA">
        <w:rPr>
          <w:rFonts w:hint="cs"/>
          <w:rtl/>
          <w:lang w:bidi="fa-IR"/>
        </w:rPr>
        <w:t xml:space="preserve"> متن پایان</w:t>
      </w:r>
      <w:r w:rsidR="005B46CA">
        <w:rPr>
          <w:rtl/>
          <w:lang w:bidi="fa-IR"/>
        </w:rPr>
        <w:softHyphen/>
      </w:r>
      <w:r w:rsidR="005B46CA">
        <w:rPr>
          <w:rFonts w:hint="cs"/>
          <w:rtl/>
          <w:lang w:bidi="fa-IR"/>
        </w:rPr>
        <w:t xml:space="preserve">نامه/رساله خود را آماده نمایید. </w:t>
      </w:r>
      <w:r w:rsidRPr="00A33DC0">
        <w:rPr>
          <w:rFonts w:hint="cs"/>
          <w:rtl/>
          <w:lang w:bidi="fa-IR"/>
        </w:rPr>
        <w:t>دستورالعمل حاضر می</w:t>
      </w:r>
      <w:r w:rsidRPr="00A33DC0">
        <w:rPr>
          <w:rFonts w:hint="cs"/>
          <w:rtl/>
          <w:lang w:bidi="fa-IR"/>
        </w:rPr>
        <w:softHyphen/>
        <w:t>تواند راهنمای من</w:t>
      </w:r>
      <w:r w:rsidR="005B1DE5">
        <w:rPr>
          <w:rFonts w:hint="cs"/>
          <w:rtl/>
          <w:lang w:bidi="fa-IR"/>
        </w:rPr>
        <w:t>اسبی</w:t>
      </w:r>
      <w:r w:rsidR="009109EF">
        <w:rPr>
          <w:rFonts w:hint="cs"/>
          <w:rtl/>
          <w:lang w:bidi="fa-IR"/>
        </w:rPr>
        <w:t xml:space="preserve"> برای تهیه و نگارش پیشنهاد</w:t>
      </w:r>
      <w:r w:rsidRPr="00A33DC0">
        <w:rPr>
          <w:rFonts w:hint="cs"/>
          <w:rtl/>
          <w:lang w:bidi="fa-IR"/>
        </w:rPr>
        <w:t>ه</w:t>
      </w:r>
      <w:r w:rsidR="009109EF">
        <w:rPr>
          <w:rFonts w:hint="cs"/>
          <w:rtl/>
          <w:lang w:bidi="fa-IR"/>
        </w:rPr>
        <w:t xml:space="preserve"> پژوهش</w:t>
      </w:r>
      <w:r w:rsidR="00CD41B2">
        <w:rPr>
          <w:rFonts w:hint="cs"/>
          <w:rtl/>
          <w:lang w:bidi="fa-IR"/>
        </w:rPr>
        <w:t>ی</w:t>
      </w:r>
      <w:r w:rsidRPr="00A33DC0">
        <w:rPr>
          <w:rFonts w:hint="cs"/>
          <w:rtl/>
          <w:lang w:bidi="fa-IR"/>
        </w:rPr>
        <w:t xml:space="preserve"> </w:t>
      </w:r>
      <w:r w:rsidRPr="00A33DC0">
        <w:rPr>
          <w:rFonts w:hint="cs"/>
          <w:lang w:bidi="fa-IR"/>
        </w:rPr>
        <w:t>(Proposal)</w:t>
      </w:r>
      <w:r w:rsidR="005B1DE5">
        <w:rPr>
          <w:rFonts w:hint="cs"/>
          <w:rtl/>
          <w:lang w:bidi="fa-IR"/>
        </w:rPr>
        <w:t xml:space="preserve"> </w:t>
      </w:r>
      <w:r w:rsidR="005B46CA">
        <w:rPr>
          <w:rFonts w:hint="cs"/>
          <w:rtl/>
          <w:lang w:bidi="fa-IR"/>
        </w:rPr>
        <w:t xml:space="preserve">مقطع </w:t>
      </w:r>
      <w:r w:rsidR="000265DA">
        <w:rPr>
          <w:rFonts w:hint="cs"/>
          <w:rtl/>
          <w:lang w:bidi="fa-IR"/>
        </w:rPr>
        <w:t xml:space="preserve"> دکتری نیز باشد.</w:t>
      </w:r>
    </w:p>
    <w:p w14:paraId="42B43180" w14:textId="77777777" w:rsidR="000265DA" w:rsidRPr="00A33DC0" w:rsidRDefault="000265DA" w:rsidP="000265DA">
      <w:pPr>
        <w:rPr>
          <w:rtl/>
          <w:lang w:bidi="fa-IR"/>
        </w:rPr>
      </w:pPr>
    </w:p>
    <w:p w14:paraId="45F146CE" w14:textId="77777777" w:rsidR="00CD41B2" w:rsidRDefault="00A33DC0" w:rsidP="005B46CA">
      <w:pPr>
        <w:jc w:val="center"/>
        <w:rPr>
          <w:rtl/>
          <w:lang w:bidi="fa-IR"/>
        </w:rPr>
      </w:pPr>
      <w:r w:rsidRPr="00A33DC0">
        <w:rPr>
          <w:rFonts w:hint="cs"/>
          <w:rtl/>
          <w:lang w:bidi="fa-IR"/>
        </w:rPr>
        <w:t xml:space="preserve">با آرزوی موفقیت </w:t>
      </w:r>
    </w:p>
    <w:p w14:paraId="34D38972" w14:textId="53FA573B" w:rsidR="00A33DC0" w:rsidRPr="00A33DC0" w:rsidRDefault="00A33DC0" w:rsidP="005B46CA">
      <w:pPr>
        <w:jc w:val="center"/>
        <w:rPr>
          <w:rtl/>
          <w:lang w:bidi="fa-IR"/>
        </w:rPr>
      </w:pPr>
      <w:r w:rsidRPr="00A33DC0">
        <w:rPr>
          <w:rFonts w:hint="cs"/>
          <w:rtl/>
          <w:lang w:bidi="fa-IR"/>
        </w:rPr>
        <w:t>اداره کل تحصیلات تکمیلی دنشگاه صنعتی نوشیروانی بابل</w:t>
      </w:r>
    </w:p>
    <w:p w14:paraId="35640075" w14:textId="77777777" w:rsidR="00A33DC0" w:rsidRDefault="00A33DC0" w:rsidP="000265DA">
      <w:pPr>
        <w:rPr>
          <w:sz w:val="22"/>
          <w:rtl/>
        </w:rPr>
      </w:pPr>
    </w:p>
    <w:p w14:paraId="43EB7461" w14:textId="77777777" w:rsidR="00D673EB" w:rsidRDefault="00D673EB" w:rsidP="000265DA">
      <w:pPr>
        <w:rPr>
          <w:sz w:val="22"/>
          <w:rtl/>
        </w:rPr>
      </w:pPr>
    </w:p>
    <w:p w14:paraId="3ADC8D12" w14:textId="77777777" w:rsidR="00D673EB" w:rsidRDefault="00D673EB" w:rsidP="000265DA">
      <w:pPr>
        <w:rPr>
          <w:sz w:val="22"/>
          <w:rtl/>
        </w:rPr>
      </w:pPr>
    </w:p>
    <w:p w14:paraId="37E6C88E" w14:textId="6FD2FF94" w:rsidR="00A33DC0" w:rsidRPr="00D673EB" w:rsidRDefault="00CD41B2" w:rsidP="00BA371C">
      <w:pPr>
        <w:rPr>
          <w:b/>
          <w:bCs/>
          <w:sz w:val="22"/>
          <w:rtl/>
        </w:rPr>
      </w:pPr>
      <w:r>
        <w:rPr>
          <w:rFonts w:hint="cs"/>
          <w:b/>
          <w:bCs/>
          <w:sz w:val="22"/>
          <w:rtl/>
        </w:rPr>
        <w:t>توضیح</w:t>
      </w:r>
      <w:r w:rsidR="00D673EB" w:rsidRPr="00085C5D">
        <w:rPr>
          <w:rFonts w:hint="cs"/>
          <w:b/>
          <w:bCs/>
          <w:sz w:val="22"/>
          <w:rtl/>
        </w:rPr>
        <w:t>:</w:t>
      </w:r>
      <w:r w:rsidR="00D673EB" w:rsidRPr="00D673EB">
        <w:rPr>
          <w:rFonts w:hint="cs"/>
          <w:sz w:val="22"/>
          <w:rtl/>
        </w:rPr>
        <w:t xml:space="preserve"> در گزارش نه</w:t>
      </w:r>
      <w:r w:rsidR="00D673EB">
        <w:rPr>
          <w:rFonts w:hint="cs"/>
          <w:sz w:val="22"/>
          <w:rtl/>
        </w:rPr>
        <w:t>ایی، این صفحه و همه‌ی نوشته‌ها و کادرهای آبی رنگ</w:t>
      </w:r>
      <w:r w:rsidR="00D673EB" w:rsidRPr="00D673EB">
        <w:rPr>
          <w:rFonts w:hint="cs"/>
          <w:sz w:val="22"/>
          <w:rtl/>
        </w:rPr>
        <w:t xml:space="preserve"> که برای راهنمایی </w:t>
      </w:r>
      <w:r w:rsidR="00D673EB">
        <w:rPr>
          <w:rFonts w:hint="cs"/>
          <w:sz w:val="22"/>
          <w:rtl/>
        </w:rPr>
        <w:t xml:space="preserve">شما در استفاده از این قالب قرار داده شده است را حذف کنید. </w:t>
      </w:r>
      <w:r w:rsidR="005B46CA">
        <w:rPr>
          <w:rFonts w:hint="cs"/>
          <w:sz w:val="22"/>
          <w:rtl/>
        </w:rPr>
        <w:t>پایان</w:t>
      </w:r>
      <w:r w:rsidR="005B46CA">
        <w:rPr>
          <w:sz w:val="22"/>
          <w:rtl/>
        </w:rPr>
        <w:softHyphen/>
      </w:r>
      <w:r w:rsidR="005B46CA">
        <w:rPr>
          <w:rFonts w:hint="cs"/>
          <w:sz w:val="22"/>
          <w:rtl/>
        </w:rPr>
        <w:t xml:space="preserve">نامه/رساله </w:t>
      </w:r>
      <w:r w:rsidR="00D673EB">
        <w:rPr>
          <w:rFonts w:hint="cs"/>
          <w:sz w:val="22"/>
          <w:rtl/>
        </w:rPr>
        <w:t>ب</w:t>
      </w:r>
      <w:r w:rsidR="00F0349B">
        <w:rPr>
          <w:rFonts w:hint="cs"/>
          <w:sz w:val="22"/>
          <w:rtl/>
        </w:rPr>
        <w:t xml:space="preserve">اید با صفحه‌ی عنوان فارسی شروع </w:t>
      </w:r>
      <w:r w:rsidR="00D673EB">
        <w:rPr>
          <w:rFonts w:hint="cs"/>
          <w:sz w:val="22"/>
          <w:rtl/>
        </w:rPr>
        <w:t>شود.</w:t>
      </w:r>
    </w:p>
    <w:p w14:paraId="611D8E87" w14:textId="77777777" w:rsidR="00A33DC0" w:rsidRDefault="00A33DC0" w:rsidP="000265DA">
      <w:pPr>
        <w:rPr>
          <w:sz w:val="22"/>
          <w:rtl/>
          <w:lang w:bidi="fa-IR"/>
        </w:rPr>
      </w:pPr>
    </w:p>
    <w:p w14:paraId="25F6770C" w14:textId="77777777" w:rsidR="00A33DC0" w:rsidRDefault="00A33DC0" w:rsidP="000265DA">
      <w:pPr>
        <w:rPr>
          <w:sz w:val="22"/>
          <w:rtl/>
        </w:rPr>
      </w:pPr>
    </w:p>
    <w:p w14:paraId="7AEC06EA" w14:textId="77777777" w:rsidR="00A33DC0" w:rsidRDefault="00A33DC0" w:rsidP="000265DA">
      <w:pPr>
        <w:rPr>
          <w:sz w:val="22"/>
          <w:rtl/>
        </w:rPr>
      </w:pPr>
    </w:p>
    <w:p w14:paraId="710DCFA1" w14:textId="77777777" w:rsidR="00A33DC0" w:rsidRDefault="00A33DC0" w:rsidP="000265DA">
      <w:pPr>
        <w:rPr>
          <w:sz w:val="22"/>
          <w:rtl/>
        </w:rPr>
      </w:pPr>
    </w:p>
    <w:p w14:paraId="1D73A28D" w14:textId="77777777" w:rsidR="00A33DC0" w:rsidRDefault="00A33DC0" w:rsidP="000265DA">
      <w:pPr>
        <w:rPr>
          <w:sz w:val="22"/>
          <w:rtl/>
        </w:rPr>
      </w:pPr>
    </w:p>
    <w:p w14:paraId="1974DDA6" w14:textId="77777777" w:rsidR="00A33DC0" w:rsidRDefault="00A33DC0" w:rsidP="000265DA">
      <w:pPr>
        <w:rPr>
          <w:sz w:val="22"/>
          <w:rtl/>
        </w:rPr>
      </w:pPr>
    </w:p>
    <w:p w14:paraId="3E9A328E" w14:textId="77777777" w:rsidR="00A33DC0" w:rsidRDefault="00A33DC0" w:rsidP="000265DA">
      <w:pPr>
        <w:rPr>
          <w:rtl/>
        </w:rPr>
      </w:pPr>
    </w:p>
    <w:p w14:paraId="15DBD7D1" w14:textId="77777777" w:rsidR="000265DA" w:rsidRDefault="000265DA" w:rsidP="000265DA">
      <w:pPr>
        <w:rPr>
          <w:rtl/>
        </w:rPr>
      </w:pPr>
    </w:p>
    <w:p w14:paraId="61ECEF93" w14:textId="77777777" w:rsidR="000265DA" w:rsidRDefault="000265DA" w:rsidP="000265DA">
      <w:pPr>
        <w:rPr>
          <w:rtl/>
        </w:rPr>
      </w:pPr>
    </w:p>
    <w:p w14:paraId="4061AE31" w14:textId="646C8C01" w:rsidR="007A65FF" w:rsidRPr="00825EDE" w:rsidRDefault="007A65FF" w:rsidP="00FB0AB8">
      <w:pPr>
        <w:pStyle w:val="Title1"/>
        <w:spacing w:before="240" w:after="0"/>
        <w:rPr>
          <w:rFonts w:ascii="Yas" w:hAnsi="Yas"/>
          <w:b w:val="0"/>
          <w:bCs w:val="0"/>
          <w:sz w:val="22"/>
          <w:szCs w:val="24"/>
          <w:rtl/>
        </w:rPr>
      </w:pPr>
      <w:r w:rsidRPr="00825EDE">
        <w:rPr>
          <w:rFonts w:ascii="Yas" w:hAnsi="Yas"/>
          <w:b w:val="0"/>
          <w:bCs w:val="0"/>
          <w:noProof/>
          <w:color w:val="008AEA"/>
          <w:lang w:bidi="ar-SA"/>
        </w:rPr>
        <w:lastRenderedPageBreak/>
        <w:drawing>
          <wp:anchor distT="0" distB="0" distL="114300" distR="114300" simplePos="0" relativeHeight="251695104" behindDoc="0" locked="0" layoutInCell="1" allowOverlap="1" wp14:anchorId="2D5F46ED" wp14:editId="5629F49B">
            <wp:simplePos x="0" y="0"/>
            <wp:positionH relativeFrom="column">
              <wp:posOffset>2371725</wp:posOffset>
            </wp:positionH>
            <wp:positionV relativeFrom="paragraph">
              <wp:posOffset>0</wp:posOffset>
            </wp:positionV>
            <wp:extent cx="980817" cy="1143000"/>
            <wp:effectExtent l="0" t="0" r="0" b="0"/>
            <wp:wrapTopAndBottom/>
            <wp:docPr id="4" name="Picture 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آرم دانشگاه نوشیروانی بابل"/>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980817"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F10E9">
        <w:rPr>
          <w:rFonts w:ascii="Yas" w:hAnsi="Yas" w:hint="cs"/>
          <w:b w:val="0"/>
          <w:bCs w:val="0"/>
          <w:sz w:val="22"/>
          <w:szCs w:val="24"/>
          <w:rtl/>
        </w:rPr>
        <w:t xml:space="preserve">پردیس </w:t>
      </w:r>
      <w:r w:rsidR="00A77403" w:rsidRPr="00825EDE">
        <w:rPr>
          <w:rFonts w:ascii="Yas" w:hAnsi="Yas"/>
          <w:b w:val="0"/>
          <w:bCs w:val="0"/>
          <w:sz w:val="22"/>
          <w:szCs w:val="24"/>
          <w:rtl/>
        </w:rPr>
        <w:t>دانشگاه صنعتی نوشیروانی بابل</w:t>
      </w:r>
      <w:r w:rsidR="00A77403" w:rsidRPr="00825EDE">
        <w:rPr>
          <w:rFonts w:ascii="Yas" w:hAnsi="Yas"/>
          <w:b w:val="0"/>
          <w:bCs w:val="0"/>
          <w:sz w:val="22"/>
          <w:szCs w:val="24"/>
          <w:rtl/>
        </w:rPr>
        <w:br/>
      </w:r>
      <w:r w:rsidR="00FB0AB8" w:rsidRPr="00825EDE">
        <w:rPr>
          <w:rFonts w:ascii="Yas" w:hAnsi="Yas"/>
          <w:b w:val="0"/>
          <w:bCs w:val="0"/>
          <w:sz w:val="22"/>
          <w:szCs w:val="24"/>
          <w:rtl/>
        </w:rPr>
        <w:t>دانشكد</w:t>
      </w:r>
      <w:r w:rsidR="00FB0AB8" w:rsidRPr="00825EDE">
        <w:rPr>
          <w:rFonts w:ascii="Yas" w:hAnsi="Yas" w:hint="cs"/>
          <w:b w:val="0"/>
          <w:bCs w:val="0"/>
          <w:sz w:val="22"/>
          <w:szCs w:val="24"/>
          <w:rtl/>
        </w:rPr>
        <w:t>ه</w:t>
      </w:r>
      <w:r w:rsidR="00A12E65" w:rsidRPr="00825EDE">
        <w:rPr>
          <w:rFonts w:ascii="Yas" w:hAnsi="Yas"/>
          <w:b w:val="0"/>
          <w:bCs w:val="0"/>
          <w:sz w:val="22"/>
          <w:szCs w:val="24"/>
          <w:rtl/>
        </w:rPr>
        <w:t xml:space="preserve"> </w:t>
      </w:r>
      <w:r w:rsidR="00414B7E" w:rsidRPr="00825EDE">
        <w:rPr>
          <w:rFonts w:ascii="Yas" w:hAnsi="Yas"/>
          <w:b w:val="0"/>
          <w:bCs w:val="0"/>
          <w:sz w:val="22"/>
          <w:szCs w:val="24"/>
          <w:rtl/>
        </w:rPr>
        <w:t>…</w:t>
      </w:r>
    </w:p>
    <w:p w14:paraId="7E64598D" w14:textId="77777777" w:rsidR="007A65FF" w:rsidRPr="00825EDE" w:rsidRDefault="007A65FF" w:rsidP="00694D45">
      <w:pPr>
        <w:pStyle w:val="aa"/>
        <w:jc w:val="center"/>
        <w:rPr>
          <w:rFonts w:ascii="Yas" w:hAnsi="Yas" w:cs="Yas"/>
          <w:sz w:val="22"/>
          <w:szCs w:val="24"/>
          <w:rtl/>
          <w:lang w:bidi="fa-IR"/>
        </w:rPr>
      </w:pPr>
    </w:p>
    <w:p w14:paraId="6ACC6890" w14:textId="7D7B47F0" w:rsidR="003438C9" w:rsidRPr="00825EDE" w:rsidRDefault="007A65FF" w:rsidP="00694D45">
      <w:pPr>
        <w:pStyle w:val="af1"/>
        <w:rPr>
          <w:rFonts w:ascii="Yas" w:hAnsi="Yas" w:cs="Yas"/>
          <w:b w:val="0"/>
          <w:bCs w:val="0"/>
          <w:sz w:val="22"/>
          <w:szCs w:val="24"/>
          <w:rtl/>
        </w:rPr>
      </w:pPr>
      <w:r w:rsidRPr="00825EDE">
        <w:rPr>
          <w:rFonts w:ascii="Yas" w:hAnsi="Yas" w:cs="Yas"/>
          <w:b w:val="0"/>
          <w:bCs w:val="0"/>
          <w:sz w:val="22"/>
          <w:szCs w:val="24"/>
          <w:rtl/>
        </w:rPr>
        <w:t>پا</w:t>
      </w:r>
      <w:r w:rsidR="004B1ABE" w:rsidRPr="00825EDE">
        <w:rPr>
          <w:rFonts w:ascii="Yas" w:hAnsi="Yas" w:cs="Yas"/>
          <w:b w:val="0"/>
          <w:bCs w:val="0"/>
          <w:sz w:val="22"/>
          <w:szCs w:val="24"/>
          <w:rtl/>
        </w:rPr>
        <w:t>ی</w:t>
      </w:r>
      <w:r w:rsidRPr="00825EDE">
        <w:rPr>
          <w:rFonts w:ascii="Yas" w:hAnsi="Yas" w:cs="Yas"/>
          <w:b w:val="0"/>
          <w:bCs w:val="0"/>
          <w:sz w:val="22"/>
          <w:szCs w:val="24"/>
          <w:rtl/>
        </w:rPr>
        <w:t>ان‌</w:t>
      </w:r>
      <w:r w:rsidR="003438C9" w:rsidRPr="00825EDE">
        <w:rPr>
          <w:rFonts w:ascii="Yas" w:hAnsi="Yas" w:cs="Yas"/>
          <w:b w:val="0"/>
          <w:bCs w:val="0"/>
          <w:sz w:val="22"/>
          <w:szCs w:val="24"/>
          <w:rtl/>
        </w:rPr>
        <w:t>نامه</w:t>
      </w:r>
      <w:r w:rsidR="001846BB" w:rsidRPr="00825EDE">
        <w:rPr>
          <w:rFonts w:ascii="Yas" w:hAnsi="Yas" w:cs="Yas"/>
          <w:b w:val="0"/>
          <w:bCs w:val="0"/>
          <w:sz w:val="22"/>
          <w:szCs w:val="24"/>
          <w:rtl/>
        </w:rPr>
        <w:t>/رساله</w:t>
      </w:r>
      <w:r w:rsidR="003438C9" w:rsidRPr="00825EDE">
        <w:rPr>
          <w:rFonts w:ascii="Yas" w:hAnsi="Yas" w:cs="Yas"/>
          <w:b w:val="0"/>
          <w:bCs w:val="0"/>
          <w:sz w:val="22"/>
          <w:szCs w:val="24"/>
          <w:rtl/>
        </w:rPr>
        <w:t xml:space="preserve"> برا</w:t>
      </w:r>
      <w:r w:rsidR="004B1ABE" w:rsidRPr="00825EDE">
        <w:rPr>
          <w:rFonts w:ascii="Yas" w:hAnsi="Yas" w:cs="Yas"/>
          <w:b w:val="0"/>
          <w:bCs w:val="0"/>
          <w:sz w:val="22"/>
          <w:szCs w:val="24"/>
          <w:rtl/>
        </w:rPr>
        <w:t>ی</w:t>
      </w:r>
      <w:r w:rsidR="003438C9" w:rsidRPr="00825EDE">
        <w:rPr>
          <w:rFonts w:ascii="Yas" w:hAnsi="Yas" w:cs="Yas"/>
          <w:b w:val="0"/>
          <w:bCs w:val="0"/>
          <w:sz w:val="22"/>
          <w:szCs w:val="24"/>
          <w:rtl/>
        </w:rPr>
        <w:t xml:space="preserve"> در</w:t>
      </w:r>
      <w:r w:rsidR="004B1ABE" w:rsidRPr="00825EDE">
        <w:rPr>
          <w:rFonts w:ascii="Yas" w:hAnsi="Yas" w:cs="Yas"/>
          <w:b w:val="0"/>
          <w:bCs w:val="0"/>
          <w:sz w:val="22"/>
          <w:szCs w:val="24"/>
          <w:rtl/>
        </w:rPr>
        <w:t>ی</w:t>
      </w:r>
      <w:r w:rsidR="003438C9" w:rsidRPr="00825EDE">
        <w:rPr>
          <w:rFonts w:ascii="Yas" w:hAnsi="Yas" w:cs="Yas"/>
          <w:b w:val="0"/>
          <w:bCs w:val="0"/>
          <w:sz w:val="22"/>
          <w:szCs w:val="24"/>
          <w:rtl/>
        </w:rPr>
        <w:t>افت درجه</w:t>
      </w:r>
      <w:r w:rsidR="00B94396" w:rsidRPr="00825EDE">
        <w:rPr>
          <w:rFonts w:ascii="Yas" w:hAnsi="Yas" w:cs="Yas"/>
          <w:b w:val="0"/>
          <w:bCs w:val="0"/>
          <w:sz w:val="22"/>
          <w:szCs w:val="24"/>
          <w:rtl/>
        </w:rPr>
        <w:t>‌</w:t>
      </w:r>
      <w:r w:rsidR="003438C9" w:rsidRPr="00825EDE">
        <w:rPr>
          <w:rFonts w:ascii="Yas" w:hAnsi="Yas" w:cs="Yas"/>
          <w:b w:val="0"/>
          <w:bCs w:val="0"/>
          <w:sz w:val="22"/>
          <w:szCs w:val="24"/>
          <w:rtl/>
        </w:rPr>
        <w:t xml:space="preserve">ی </w:t>
      </w:r>
      <w:r w:rsidR="00861011" w:rsidRPr="00825EDE">
        <w:rPr>
          <w:rFonts w:ascii="Yas" w:hAnsi="Yas" w:cs="Yas"/>
          <w:b w:val="0"/>
          <w:bCs w:val="0"/>
          <w:sz w:val="22"/>
          <w:szCs w:val="24"/>
          <w:rtl/>
        </w:rPr>
        <w:t>کارشناسی‌ارشد/دکتری</w:t>
      </w:r>
      <w:r w:rsidR="00414B7E" w:rsidRPr="00825EDE">
        <w:rPr>
          <w:rFonts w:ascii="Yas" w:hAnsi="Yas" w:cs="Yas"/>
          <w:b w:val="0"/>
          <w:bCs w:val="0"/>
          <w:sz w:val="22"/>
          <w:szCs w:val="24"/>
          <w:rtl/>
        </w:rPr>
        <w:t xml:space="preserve"> در</w:t>
      </w:r>
    </w:p>
    <w:p w14:paraId="3ED43D58" w14:textId="464A57C4" w:rsidR="007A65FF" w:rsidRPr="00825EDE" w:rsidRDefault="007A65FF" w:rsidP="00694D45">
      <w:pPr>
        <w:pStyle w:val="af1"/>
        <w:rPr>
          <w:rFonts w:ascii="Yas" w:hAnsi="Yas" w:cs="Yas"/>
          <w:b w:val="0"/>
          <w:bCs w:val="0"/>
          <w:sz w:val="22"/>
          <w:szCs w:val="24"/>
          <w:rtl/>
        </w:rPr>
      </w:pPr>
      <w:r w:rsidRPr="00825EDE">
        <w:rPr>
          <w:rFonts w:ascii="Yas" w:hAnsi="Yas" w:cs="Yas"/>
          <w:b w:val="0"/>
          <w:bCs w:val="0"/>
          <w:sz w:val="22"/>
          <w:szCs w:val="24"/>
          <w:rtl/>
        </w:rPr>
        <w:t>رشته</w:t>
      </w:r>
      <w:r w:rsidR="00B94396" w:rsidRPr="00825EDE">
        <w:rPr>
          <w:rFonts w:ascii="Yas" w:hAnsi="Yas" w:cs="Yas"/>
          <w:b w:val="0"/>
          <w:bCs w:val="0"/>
          <w:sz w:val="22"/>
          <w:szCs w:val="24"/>
          <w:rtl/>
        </w:rPr>
        <w:t>‌</w:t>
      </w:r>
      <w:r w:rsidR="003438C9" w:rsidRPr="00825EDE">
        <w:rPr>
          <w:rFonts w:ascii="Yas" w:hAnsi="Yas" w:cs="Yas"/>
          <w:b w:val="0"/>
          <w:bCs w:val="0"/>
          <w:sz w:val="22"/>
          <w:szCs w:val="24"/>
          <w:rtl/>
        </w:rPr>
        <w:t xml:space="preserve">ی </w:t>
      </w:r>
      <w:r w:rsidR="00414B7E" w:rsidRPr="00825EDE">
        <w:rPr>
          <w:rFonts w:ascii="Yas" w:hAnsi="Yas" w:cs="Yas"/>
          <w:b w:val="0"/>
          <w:bCs w:val="0"/>
          <w:sz w:val="22"/>
          <w:szCs w:val="24"/>
          <w:rtl/>
        </w:rPr>
        <w:t>…</w:t>
      </w:r>
      <w:r w:rsidRPr="00825EDE">
        <w:rPr>
          <w:rFonts w:ascii="Yas" w:hAnsi="Yas" w:cs="Yas"/>
          <w:b w:val="0"/>
          <w:bCs w:val="0"/>
          <w:sz w:val="22"/>
          <w:szCs w:val="24"/>
          <w:rtl/>
        </w:rPr>
        <w:t xml:space="preserve"> گرا</w:t>
      </w:r>
      <w:r w:rsidR="004B1ABE" w:rsidRPr="00825EDE">
        <w:rPr>
          <w:rFonts w:ascii="Yas" w:hAnsi="Yas" w:cs="Yas"/>
          <w:b w:val="0"/>
          <w:bCs w:val="0"/>
          <w:sz w:val="22"/>
          <w:szCs w:val="24"/>
          <w:rtl/>
        </w:rPr>
        <w:t>ی</w:t>
      </w:r>
      <w:r w:rsidRPr="00825EDE">
        <w:rPr>
          <w:rFonts w:ascii="Yas" w:hAnsi="Yas" w:cs="Yas"/>
          <w:b w:val="0"/>
          <w:bCs w:val="0"/>
          <w:sz w:val="22"/>
          <w:szCs w:val="24"/>
          <w:rtl/>
        </w:rPr>
        <w:t xml:space="preserve">ش </w:t>
      </w:r>
      <w:r w:rsidR="00414B7E" w:rsidRPr="00825EDE">
        <w:rPr>
          <w:rFonts w:ascii="Yas" w:hAnsi="Yas" w:cs="Yas"/>
          <w:b w:val="0"/>
          <w:bCs w:val="0"/>
          <w:sz w:val="22"/>
          <w:szCs w:val="24"/>
          <w:rtl/>
        </w:rPr>
        <w:t>…</w:t>
      </w:r>
    </w:p>
    <w:p w14:paraId="6F423B7F" w14:textId="77777777" w:rsidR="007A65FF" w:rsidRPr="00825EDE" w:rsidRDefault="007A65FF" w:rsidP="00694D45">
      <w:pPr>
        <w:pStyle w:val="aa"/>
        <w:jc w:val="center"/>
        <w:rPr>
          <w:rFonts w:ascii="Yas" w:hAnsi="Yas" w:cs="Yas"/>
          <w:rtl/>
          <w:lang w:bidi="fa-IR"/>
        </w:rPr>
      </w:pPr>
    </w:p>
    <w:p w14:paraId="5AF171DE" w14:textId="167F482C" w:rsidR="007A65FF" w:rsidRPr="00616B2D" w:rsidRDefault="00A12E65" w:rsidP="00CD41B2">
      <w:pPr>
        <w:pStyle w:val="ac"/>
        <w:rPr>
          <w:rFonts w:ascii="Yas" w:hAnsi="Yas" w:cs="Yas"/>
          <w:sz w:val="36"/>
          <w:szCs w:val="40"/>
          <w:rtl/>
        </w:rPr>
      </w:pPr>
      <w:r w:rsidRPr="00616B2D">
        <w:rPr>
          <w:rFonts w:ascii="Yas" w:hAnsi="Yas" w:cs="Yas"/>
          <w:sz w:val="36"/>
          <w:szCs w:val="40"/>
          <w:rtl/>
        </w:rPr>
        <w:t>عنوان پایان</w:t>
      </w:r>
      <w:r w:rsidR="00CD41B2">
        <w:rPr>
          <w:rFonts w:ascii="Yas" w:hAnsi="Yas" w:cs="Yas"/>
          <w:sz w:val="36"/>
          <w:szCs w:val="40"/>
          <w:rtl/>
        </w:rPr>
        <w:softHyphen/>
      </w:r>
      <w:r w:rsidRPr="00616B2D">
        <w:rPr>
          <w:rFonts w:ascii="Yas" w:hAnsi="Yas" w:cs="Yas"/>
          <w:sz w:val="36"/>
          <w:szCs w:val="40"/>
          <w:rtl/>
        </w:rPr>
        <w:t>نامه</w:t>
      </w:r>
      <w:r w:rsidR="00601169" w:rsidRPr="00616B2D">
        <w:rPr>
          <w:rFonts w:ascii="Yas" w:hAnsi="Yas" w:cs="Yas"/>
          <w:sz w:val="36"/>
          <w:szCs w:val="40"/>
          <w:rtl/>
        </w:rPr>
        <w:t>‌</w:t>
      </w:r>
      <w:r w:rsidRPr="00616B2D">
        <w:rPr>
          <w:rFonts w:ascii="Yas" w:hAnsi="Yas" w:cs="Yas"/>
          <w:sz w:val="36"/>
          <w:szCs w:val="40"/>
          <w:rtl/>
        </w:rPr>
        <w:t>ی ارشد/رساله</w:t>
      </w:r>
      <w:r w:rsidR="00601169" w:rsidRPr="00616B2D">
        <w:rPr>
          <w:rFonts w:ascii="Yas" w:hAnsi="Yas" w:cs="Yas"/>
          <w:sz w:val="36"/>
          <w:szCs w:val="40"/>
          <w:rtl/>
        </w:rPr>
        <w:t>‌</w:t>
      </w:r>
      <w:r w:rsidRPr="00616B2D">
        <w:rPr>
          <w:rFonts w:ascii="Yas" w:hAnsi="Yas" w:cs="Yas"/>
          <w:sz w:val="36"/>
          <w:szCs w:val="40"/>
          <w:rtl/>
        </w:rPr>
        <w:t>ی دکتری</w:t>
      </w:r>
    </w:p>
    <w:p w14:paraId="7BAA3FDD" w14:textId="77777777" w:rsidR="007A65FF" w:rsidRPr="00616B2D" w:rsidRDefault="007A65FF" w:rsidP="00694D45">
      <w:pPr>
        <w:pStyle w:val="af1"/>
        <w:rPr>
          <w:rFonts w:ascii="Yas" w:hAnsi="Yas" w:cs="Yas"/>
          <w:rtl/>
        </w:rPr>
      </w:pPr>
    </w:p>
    <w:p w14:paraId="4D6108E8" w14:textId="77777777" w:rsidR="007A65FF" w:rsidRPr="00616B2D" w:rsidRDefault="007A65FF" w:rsidP="00694D45">
      <w:pPr>
        <w:pStyle w:val="af1"/>
        <w:rPr>
          <w:rFonts w:ascii="Yas" w:hAnsi="Yas" w:cs="Yas"/>
          <w:szCs w:val="24"/>
          <w:rtl/>
        </w:rPr>
      </w:pPr>
    </w:p>
    <w:p w14:paraId="5B52C2E5" w14:textId="13EC334B" w:rsidR="007A65FF" w:rsidRPr="00825EDE" w:rsidRDefault="00CD41B2" w:rsidP="00694D45">
      <w:pPr>
        <w:pStyle w:val="af1"/>
        <w:rPr>
          <w:rFonts w:ascii="Yas" w:hAnsi="Yas" w:cs="Yas"/>
          <w:b w:val="0"/>
          <w:bCs w:val="0"/>
          <w:szCs w:val="24"/>
          <w:rtl/>
        </w:rPr>
      </w:pPr>
      <w:r>
        <w:rPr>
          <w:rFonts w:ascii="Yas" w:hAnsi="Yas" w:cs="Yas" w:hint="cs"/>
          <w:b w:val="0"/>
          <w:bCs w:val="0"/>
          <w:szCs w:val="24"/>
          <w:rtl/>
        </w:rPr>
        <w:t>دانشجو</w:t>
      </w:r>
      <w:r w:rsidR="00414B7E" w:rsidRPr="00825EDE">
        <w:rPr>
          <w:rFonts w:ascii="Yas" w:hAnsi="Yas" w:cs="Yas"/>
          <w:b w:val="0"/>
          <w:bCs w:val="0"/>
          <w:szCs w:val="24"/>
          <w:rtl/>
        </w:rPr>
        <w:t>:</w:t>
      </w:r>
    </w:p>
    <w:p w14:paraId="110BBAB0" w14:textId="708C5815" w:rsidR="007A65FF" w:rsidRPr="001A2D29" w:rsidRDefault="00414B7E" w:rsidP="00694D45">
      <w:pPr>
        <w:pStyle w:val="af1"/>
        <w:rPr>
          <w:rFonts w:ascii="Yas" w:hAnsi="Yas" w:cs="Yas"/>
          <w:szCs w:val="24"/>
          <w:rtl/>
        </w:rPr>
      </w:pPr>
      <w:r w:rsidRPr="001A2D29">
        <w:rPr>
          <w:rFonts w:ascii="Yas" w:hAnsi="Yas" w:cs="Yas"/>
          <w:szCs w:val="24"/>
          <w:rtl/>
        </w:rPr>
        <w:t>نام و نام‌خانوادگی دانشجو</w:t>
      </w:r>
    </w:p>
    <w:p w14:paraId="0A05B035" w14:textId="77777777" w:rsidR="007A65FF" w:rsidRPr="00825EDE" w:rsidRDefault="007A65FF" w:rsidP="00694D45">
      <w:pPr>
        <w:pStyle w:val="af1"/>
        <w:rPr>
          <w:rFonts w:ascii="Yas" w:hAnsi="Yas" w:cs="Yas"/>
          <w:b w:val="0"/>
          <w:bCs w:val="0"/>
          <w:szCs w:val="24"/>
          <w:rtl/>
        </w:rPr>
      </w:pPr>
    </w:p>
    <w:p w14:paraId="1745928F" w14:textId="4C900BA3" w:rsidR="007A65FF" w:rsidRPr="00825EDE" w:rsidRDefault="007A65FF" w:rsidP="00694D45">
      <w:pPr>
        <w:pStyle w:val="af1"/>
        <w:rPr>
          <w:rFonts w:ascii="Yas" w:hAnsi="Yas" w:cs="Yas"/>
          <w:b w:val="0"/>
          <w:bCs w:val="0"/>
          <w:szCs w:val="24"/>
          <w:rtl/>
        </w:rPr>
      </w:pPr>
      <w:r w:rsidRPr="00825EDE">
        <w:rPr>
          <w:rFonts w:ascii="Yas" w:hAnsi="Yas" w:cs="Yas"/>
          <w:b w:val="0"/>
          <w:bCs w:val="0"/>
          <w:szCs w:val="24"/>
          <w:rtl/>
        </w:rPr>
        <w:t>اس</w:t>
      </w:r>
      <w:r w:rsidR="00414B7E" w:rsidRPr="00825EDE">
        <w:rPr>
          <w:rFonts w:ascii="Yas" w:hAnsi="Yas" w:cs="Yas"/>
          <w:b w:val="0"/>
          <w:bCs w:val="0"/>
          <w:szCs w:val="24"/>
          <w:rtl/>
        </w:rPr>
        <w:t>تاد/استادان</w:t>
      </w:r>
      <w:r w:rsidRPr="00825EDE">
        <w:rPr>
          <w:rFonts w:ascii="Yas" w:hAnsi="Yas" w:cs="Yas"/>
          <w:b w:val="0"/>
          <w:bCs w:val="0"/>
          <w:szCs w:val="24"/>
          <w:rtl/>
        </w:rPr>
        <w:t xml:space="preserve"> راهنما:</w:t>
      </w:r>
    </w:p>
    <w:p w14:paraId="63143F5B" w14:textId="761C12EF" w:rsidR="007A65FF" w:rsidRPr="001A2D29" w:rsidRDefault="007A65FF" w:rsidP="00694D45">
      <w:pPr>
        <w:pStyle w:val="af1"/>
        <w:rPr>
          <w:rFonts w:ascii="Yas" w:hAnsi="Yas" w:cs="Yas"/>
          <w:szCs w:val="24"/>
          <w:rtl/>
        </w:rPr>
      </w:pPr>
      <w:r w:rsidRPr="001A2D29">
        <w:rPr>
          <w:rFonts w:ascii="Yas" w:hAnsi="Yas" w:cs="Yas"/>
          <w:szCs w:val="24"/>
          <w:rtl/>
        </w:rPr>
        <w:t xml:space="preserve">دكتر </w:t>
      </w:r>
      <w:r w:rsidR="00414B7E" w:rsidRPr="001A2D29">
        <w:rPr>
          <w:rFonts w:ascii="Yas" w:hAnsi="Yas" w:cs="Yas"/>
          <w:szCs w:val="24"/>
          <w:rtl/>
        </w:rPr>
        <w:t>…</w:t>
      </w:r>
    </w:p>
    <w:p w14:paraId="1ACF63DF" w14:textId="7A410F26" w:rsidR="001A2883" w:rsidRPr="001A2D29" w:rsidRDefault="001A2883" w:rsidP="00694D45">
      <w:pPr>
        <w:pStyle w:val="af1"/>
        <w:rPr>
          <w:rFonts w:ascii="Yas" w:hAnsi="Yas" w:cs="Yas"/>
          <w:szCs w:val="24"/>
          <w:rtl/>
        </w:rPr>
      </w:pPr>
      <w:r w:rsidRPr="001A2D29">
        <w:rPr>
          <w:rFonts w:ascii="Yas" w:hAnsi="Yas" w:cs="Yas"/>
          <w:szCs w:val="24"/>
          <w:rtl/>
        </w:rPr>
        <w:t>دکتر</w:t>
      </w:r>
      <w:r w:rsidR="00414B7E" w:rsidRPr="001A2D29">
        <w:rPr>
          <w:rFonts w:ascii="Yas" w:hAnsi="Yas" w:cs="Yas"/>
          <w:szCs w:val="24"/>
          <w:rtl/>
        </w:rPr>
        <w:t xml:space="preserve"> …</w:t>
      </w:r>
    </w:p>
    <w:p w14:paraId="7BBF577B" w14:textId="77777777" w:rsidR="00414B7E" w:rsidRPr="00825EDE" w:rsidRDefault="00414B7E" w:rsidP="00694D45">
      <w:pPr>
        <w:pStyle w:val="af1"/>
        <w:rPr>
          <w:rFonts w:ascii="Yas" w:hAnsi="Yas" w:cs="Yas"/>
          <w:b w:val="0"/>
          <w:bCs w:val="0"/>
          <w:szCs w:val="24"/>
        </w:rPr>
      </w:pPr>
    </w:p>
    <w:p w14:paraId="21372560" w14:textId="3723A73B" w:rsidR="001A2883" w:rsidRPr="00825EDE" w:rsidRDefault="001A2883" w:rsidP="00694D45">
      <w:pPr>
        <w:pStyle w:val="af1"/>
        <w:rPr>
          <w:rFonts w:ascii="Yas" w:hAnsi="Yas" w:cs="Yas"/>
          <w:b w:val="0"/>
          <w:bCs w:val="0"/>
          <w:szCs w:val="24"/>
          <w:rtl/>
        </w:rPr>
      </w:pPr>
      <w:r w:rsidRPr="00825EDE">
        <w:rPr>
          <w:rFonts w:ascii="Yas" w:hAnsi="Yas" w:cs="Yas"/>
          <w:b w:val="0"/>
          <w:bCs w:val="0"/>
          <w:szCs w:val="24"/>
          <w:rtl/>
        </w:rPr>
        <w:t>استاد</w:t>
      </w:r>
      <w:r w:rsidR="00414B7E" w:rsidRPr="00825EDE">
        <w:rPr>
          <w:rFonts w:ascii="Yas" w:hAnsi="Yas" w:cs="Yas"/>
          <w:b w:val="0"/>
          <w:bCs w:val="0"/>
          <w:szCs w:val="24"/>
          <w:rtl/>
        </w:rPr>
        <w:t xml:space="preserve">/استادان </w:t>
      </w:r>
      <w:r w:rsidRPr="00825EDE">
        <w:rPr>
          <w:rFonts w:ascii="Yas" w:hAnsi="Yas" w:cs="Yas"/>
          <w:b w:val="0"/>
          <w:bCs w:val="0"/>
          <w:szCs w:val="24"/>
          <w:rtl/>
        </w:rPr>
        <w:t>مشاور:</w:t>
      </w:r>
    </w:p>
    <w:p w14:paraId="5BA192AA" w14:textId="6525E7F8" w:rsidR="007A65FF" w:rsidRPr="001A2D29" w:rsidRDefault="001A2883" w:rsidP="00694D45">
      <w:pPr>
        <w:pStyle w:val="af1"/>
        <w:rPr>
          <w:rFonts w:ascii="Yas" w:hAnsi="Yas" w:cs="Yas"/>
          <w:szCs w:val="24"/>
          <w:rtl/>
        </w:rPr>
      </w:pPr>
      <w:r w:rsidRPr="001A2D29">
        <w:rPr>
          <w:rFonts w:ascii="Yas" w:hAnsi="Yas" w:cs="Yas"/>
          <w:szCs w:val="24"/>
          <w:rtl/>
        </w:rPr>
        <w:t>دکتر</w:t>
      </w:r>
      <w:r w:rsidR="00414B7E" w:rsidRPr="001A2D29">
        <w:rPr>
          <w:rFonts w:ascii="Yas" w:hAnsi="Yas" w:cs="Yas"/>
          <w:szCs w:val="24"/>
          <w:rtl/>
        </w:rPr>
        <w:t xml:space="preserve"> …</w:t>
      </w:r>
    </w:p>
    <w:p w14:paraId="6DD361D1" w14:textId="327C49BF" w:rsidR="00414B7E" w:rsidRPr="001A2D29" w:rsidRDefault="00414B7E" w:rsidP="00694D45">
      <w:pPr>
        <w:pStyle w:val="af1"/>
        <w:rPr>
          <w:rFonts w:ascii="Yas" w:hAnsi="Yas" w:cs="Yas"/>
          <w:szCs w:val="24"/>
          <w:rtl/>
        </w:rPr>
      </w:pPr>
      <w:r w:rsidRPr="001A2D29">
        <w:rPr>
          <w:rFonts w:ascii="Yas" w:hAnsi="Yas" w:cs="Yas"/>
          <w:szCs w:val="24"/>
          <w:rtl/>
        </w:rPr>
        <w:t>دکتر …</w:t>
      </w:r>
    </w:p>
    <w:p w14:paraId="2CEF20E3" w14:textId="77777777" w:rsidR="00414B7E" w:rsidRPr="00825EDE" w:rsidRDefault="00414B7E" w:rsidP="00694D45">
      <w:pPr>
        <w:pStyle w:val="af1"/>
        <w:rPr>
          <w:rFonts w:ascii="Yas" w:hAnsi="Yas" w:cs="Yas"/>
          <w:b w:val="0"/>
          <w:bCs w:val="0"/>
          <w:szCs w:val="24"/>
          <w:rtl/>
        </w:rPr>
      </w:pPr>
    </w:p>
    <w:p w14:paraId="7C310896" w14:textId="77777777" w:rsidR="00414B7E" w:rsidRPr="00825EDE" w:rsidRDefault="00414B7E" w:rsidP="00694D45">
      <w:pPr>
        <w:pStyle w:val="af1"/>
        <w:rPr>
          <w:rFonts w:ascii="Yas" w:hAnsi="Yas" w:cs="Yas"/>
          <w:b w:val="0"/>
          <w:bCs w:val="0"/>
          <w:szCs w:val="24"/>
          <w:rtl/>
        </w:rPr>
      </w:pPr>
    </w:p>
    <w:p w14:paraId="4CD12D31" w14:textId="77777777" w:rsidR="00B94396" w:rsidRPr="00825EDE" w:rsidRDefault="00B94396" w:rsidP="00694D45">
      <w:pPr>
        <w:pStyle w:val="af1"/>
        <w:rPr>
          <w:rFonts w:ascii="Yas" w:hAnsi="Yas" w:cs="Yas"/>
          <w:b w:val="0"/>
          <w:bCs w:val="0"/>
          <w:szCs w:val="24"/>
          <w:rtl/>
        </w:rPr>
      </w:pPr>
    </w:p>
    <w:p w14:paraId="0FBFA04C" w14:textId="77777777" w:rsidR="00B94396" w:rsidRPr="00825EDE" w:rsidRDefault="00B94396" w:rsidP="00694D45">
      <w:pPr>
        <w:pStyle w:val="af1"/>
        <w:rPr>
          <w:rFonts w:ascii="Yas" w:hAnsi="Yas" w:cs="Yas"/>
          <w:b w:val="0"/>
          <w:bCs w:val="0"/>
          <w:szCs w:val="24"/>
          <w:rtl/>
        </w:rPr>
      </w:pPr>
    </w:p>
    <w:p w14:paraId="608465D6" w14:textId="099BBD14" w:rsidR="007A65FF" w:rsidRDefault="007A65FF" w:rsidP="00CD41B2">
      <w:pPr>
        <w:pStyle w:val="af2"/>
        <w:jc w:val="both"/>
        <w:rPr>
          <w:rFonts w:ascii="Yas" w:hAnsi="Yas" w:cs="Yas"/>
          <w:rtl/>
        </w:rPr>
      </w:pPr>
    </w:p>
    <w:p w14:paraId="36B16F26" w14:textId="43350A00" w:rsidR="00CD41B2" w:rsidRPr="004A42C4" w:rsidRDefault="00CB4DE5" w:rsidP="00CD41B2">
      <w:pPr>
        <w:pStyle w:val="af2"/>
        <w:rPr>
          <w:rFonts w:ascii="Yas" w:hAnsi="Yas" w:cs="Yas"/>
          <w:rtl/>
        </w:rPr>
      </w:pPr>
      <w:r>
        <w:rPr>
          <w:rFonts w:ascii="Yas" w:hAnsi="Yas" w:cs="Yas" w:hint="cs"/>
          <w:rtl/>
        </w:rPr>
        <w:t>شهریو</w:t>
      </w:r>
      <w:r w:rsidR="00CD41B2">
        <w:rPr>
          <w:rFonts w:ascii="Yas" w:hAnsi="Yas" w:cs="Yas" w:hint="cs"/>
          <w:rtl/>
        </w:rPr>
        <w:t>ر 1400</w:t>
      </w:r>
    </w:p>
    <w:p w14:paraId="5EC9D232" w14:textId="77777777" w:rsidR="009A638D" w:rsidRPr="00825EDE" w:rsidRDefault="009A638D" w:rsidP="00694D45">
      <w:pPr>
        <w:pStyle w:val="af1"/>
        <w:rPr>
          <w:rFonts w:ascii="Yas" w:hAnsi="Yas" w:cs="Yas"/>
          <w:b w:val="0"/>
          <w:bCs w:val="0"/>
          <w:szCs w:val="24"/>
        </w:rPr>
      </w:pPr>
    </w:p>
    <w:p w14:paraId="7F91B75B" w14:textId="77777777" w:rsidR="009A638D" w:rsidRPr="00616B2D" w:rsidRDefault="009A638D" w:rsidP="007A65FF">
      <w:pPr>
        <w:pStyle w:val="af1"/>
        <w:rPr>
          <w:rFonts w:ascii="Yas" w:hAnsi="Yas" w:cs="Yas"/>
          <w:szCs w:val="24"/>
        </w:rPr>
      </w:pPr>
    </w:p>
    <w:p w14:paraId="14340D2E" w14:textId="77777777" w:rsidR="009A638D" w:rsidRPr="00616B2D" w:rsidRDefault="009A638D" w:rsidP="007A65FF">
      <w:pPr>
        <w:pStyle w:val="af1"/>
        <w:rPr>
          <w:rFonts w:ascii="Yas" w:hAnsi="Yas" w:cs="Yas"/>
          <w:szCs w:val="24"/>
        </w:rPr>
      </w:pPr>
    </w:p>
    <w:p w14:paraId="2BEA5F93" w14:textId="13A63D2D" w:rsidR="009A638D" w:rsidRPr="00616B2D" w:rsidRDefault="009A638D" w:rsidP="00676356">
      <w:pPr>
        <w:pStyle w:val="af1"/>
        <w:tabs>
          <w:tab w:val="left" w:pos="2761"/>
        </w:tabs>
        <w:rPr>
          <w:rFonts w:ascii="Yas" w:hAnsi="Yas" w:cs="Yas"/>
          <w:szCs w:val="24"/>
        </w:rPr>
      </w:pPr>
    </w:p>
    <w:p w14:paraId="59615747" w14:textId="77777777" w:rsidR="00180A9F" w:rsidRPr="00616B2D" w:rsidRDefault="00180A9F" w:rsidP="00180A9F">
      <w:pPr>
        <w:pStyle w:val="aa"/>
        <w:spacing w:line="240" w:lineRule="auto"/>
        <w:jc w:val="center"/>
        <w:rPr>
          <w:rFonts w:ascii="Yas" w:hAnsi="Yas" w:cs="Yas"/>
          <w:szCs w:val="24"/>
          <w:rtl/>
        </w:rPr>
      </w:pPr>
    </w:p>
    <w:p w14:paraId="065E2693" w14:textId="77777777" w:rsidR="00180A9F" w:rsidRPr="00616B2D" w:rsidRDefault="00180A9F" w:rsidP="00A40B94">
      <w:pPr>
        <w:pStyle w:val="aa"/>
        <w:spacing w:line="240" w:lineRule="auto"/>
        <w:jc w:val="center"/>
        <w:rPr>
          <w:rFonts w:ascii="Yas" w:hAnsi="Yas" w:cs="Yas"/>
          <w:szCs w:val="24"/>
          <w:rtl/>
        </w:rPr>
      </w:pPr>
    </w:p>
    <w:p w14:paraId="64FA7878" w14:textId="77777777" w:rsidR="00180A9F" w:rsidRPr="00616B2D" w:rsidRDefault="00180A9F" w:rsidP="00A40B94">
      <w:pPr>
        <w:pStyle w:val="aa"/>
        <w:spacing w:line="240" w:lineRule="auto"/>
        <w:jc w:val="center"/>
        <w:rPr>
          <w:rFonts w:ascii="Yas" w:hAnsi="Yas" w:cs="Yas"/>
          <w:szCs w:val="24"/>
          <w:rtl/>
        </w:rPr>
      </w:pPr>
    </w:p>
    <w:p w14:paraId="77EC6DBB" w14:textId="77777777" w:rsidR="00180A9F" w:rsidRPr="00616B2D" w:rsidRDefault="00180A9F" w:rsidP="00A40B94">
      <w:pPr>
        <w:pStyle w:val="aa"/>
        <w:spacing w:line="240" w:lineRule="auto"/>
        <w:jc w:val="center"/>
        <w:rPr>
          <w:rFonts w:ascii="Yas" w:hAnsi="Yas" w:cs="Yas"/>
          <w:szCs w:val="24"/>
          <w:rtl/>
        </w:rPr>
      </w:pPr>
    </w:p>
    <w:p w14:paraId="443A8C7B" w14:textId="77777777" w:rsidR="00180A9F" w:rsidRPr="00616B2D" w:rsidRDefault="00180A9F" w:rsidP="00A40B94">
      <w:pPr>
        <w:pStyle w:val="aa"/>
        <w:spacing w:line="240" w:lineRule="auto"/>
        <w:jc w:val="center"/>
        <w:rPr>
          <w:rFonts w:ascii="Yas" w:hAnsi="Yas" w:cs="Yas"/>
          <w:szCs w:val="24"/>
          <w:rtl/>
        </w:rPr>
      </w:pPr>
    </w:p>
    <w:p w14:paraId="152C13BE" w14:textId="504FDF4A" w:rsidR="00180A9F" w:rsidRPr="00616B2D" w:rsidRDefault="000C1425" w:rsidP="00A40B94">
      <w:pPr>
        <w:pStyle w:val="aa"/>
        <w:spacing w:line="240" w:lineRule="auto"/>
        <w:jc w:val="center"/>
        <w:rPr>
          <w:rFonts w:ascii="Yas" w:hAnsi="Yas" w:cs="Yas"/>
          <w:szCs w:val="24"/>
          <w:rtl/>
        </w:rPr>
      </w:pPr>
      <w:r>
        <w:rPr>
          <w:rFonts w:ascii="Yas" w:hAnsi="Yas" w:cs="Yas"/>
          <w:noProof/>
          <w:szCs w:val="24"/>
          <w:rtl/>
        </w:rPr>
        <w:drawing>
          <wp:anchor distT="0" distB="0" distL="114300" distR="114300" simplePos="0" relativeHeight="251709440" behindDoc="0" locked="0" layoutInCell="1" allowOverlap="1" wp14:anchorId="3D093492" wp14:editId="1C164940">
            <wp:simplePos x="1609725" y="2924175"/>
            <wp:positionH relativeFrom="margin">
              <wp:align>center</wp:align>
            </wp:positionH>
            <wp:positionV relativeFrom="margin">
              <wp:align>center</wp:align>
            </wp:positionV>
            <wp:extent cx="4333461" cy="2730081"/>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552301729_O3jH8.jpg"/>
                    <pic:cNvPicPr/>
                  </pic:nvPicPr>
                  <pic:blipFill>
                    <a:blip r:embed="rId10">
                      <a:extLst>
                        <a:ext uri="{28A0092B-C50C-407E-A947-70E740481C1C}">
                          <a14:useLocalDpi xmlns:a14="http://schemas.microsoft.com/office/drawing/2010/main" val="0"/>
                        </a:ext>
                      </a:extLst>
                    </a:blip>
                    <a:stretch>
                      <a:fillRect/>
                    </a:stretch>
                  </pic:blipFill>
                  <pic:spPr>
                    <a:xfrm>
                      <a:off x="0" y="0"/>
                      <a:ext cx="4333461" cy="2730081"/>
                    </a:xfrm>
                    <a:prstGeom prst="rect">
                      <a:avLst/>
                    </a:prstGeom>
                  </pic:spPr>
                </pic:pic>
              </a:graphicData>
            </a:graphic>
          </wp:anchor>
        </w:drawing>
      </w:r>
    </w:p>
    <w:p w14:paraId="56FE1752" w14:textId="77777777" w:rsidR="00180A9F" w:rsidRPr="00616B2D" w:rsidRDefault="00180A9F" w:rsidP="00A40B94">
      <w:pPr>
        <w:pStyle w:val="aa"/>
        <w:spacing w:line="240" w:lineRule="auto"/>
        <w:jc w:val="center"/>
        <w:rPr>
          <w:rFonts w:ascii="Yas" w:hAnsi="Yas" w:cs="Yas"/>
          <w:szCs w:val="24"/>
          <w:rtl/>
        </w:rPr>
      </w:pPr>
    </w:p>
    <w:p w14:paraId="0E31EB91" w14:textId="77777777" w:rsidR="003C1147" w:rsidRPr="00616B2D" w:rsidRDefault="003C1147" w:rsidP="00A40B94">
      <w:pPr>
        <w:pStyle w:val="aa"/>
        <w:spacing w:line="240" w:lineRule="auto"/>
        <w:jc w:val="center"/>
        <w:rPr>
          <w:rFonts w:ascii="Yas" w:hAnsi="Yas" w:cs="Yas"/>
          <w:szCs w:val="24"/>
          <w:rtl/>
        </w:rPr>
      </w:pPr>
    </w:p>
    <w:p w14:paraId="2C26D911" w14:textId="77777777" w:rsidR="003C1147" w:rsidRPr="00616B2D" w:rsidRDefault="003C1147" w:rsidP="00A40B94">
      <w:pPr>
        <w:pStyle w:val="aa"/>
        <w:spacing w:line="240" w:lineRule="auto"/>
        <w:jc w:val="center"/>
        <w:rPr>
          <w:rFonts w:ascii="Yas" w:hAnsi="Yas" w:cs="Yas"/>
          <w:szCs w:val="24"/>
          <w:rtl/>
        </w:rPr>
      </w:pPr>
    </w:p>
    <w:p w14:paraId="69622E46" w14:textId="77777777" w:rsidR="003C1147" w:rsidRDefault="003C1147" w:rsidP="00A40B94">
      <w:pPr>
        <w:pStyle w:val="aa"/>
        <w:spacing w:line="240" w:lineRule="auto"/>
        <w:jc w:val="center"/>
        <w:rPr>
          <w:rFonts w:ascii="Yas" w:hAnsi="Yas" w:cs="Yas"/>
          <w:szCs w:val="24"/>
          <w:rtl/>
        </w:rPr>
      </w:pPr>
    </w:p>
    <w:p w14:paraId="5A06AAA0" w14:textId="77777777" w:rsidR="00377DB1" w:rsidRDefault="00377DB1" w:rsidP="00A40B94">
      <w:pPr>
        <w:pStyle w:val="aa"/>
        <w:spacing w:line="240" w:lineRule="auto"/>
        <w:jc w:val="center"/>
        <w:rPr>
          <w:rFonts w:ascii="Yas" w:hAnsi="Yas" w:cs="Yas"/>
          <w:szCs w:val="24"/>
          <w:rtl/>
        </w:rPr>
      </w:pPr>
    </w:p>
    <w:p w14:paraId="53C311DE" w14:textId="77777777" w:rsidR="00377DB1" w:rsidRDefault="00377DB1" w:rsidP="00A40B94">
      <w:pPr>
        <w:pStyle w:val="aa"/>
        <w:spacing w:line="240" w:lineRule="auto"/>
        <w:jc w:val="center"/>
        <w:rPr>
          <w:rFonts w:ascii="Yas" w:hAnsi="Yas" w:cs="Yas"/>
          <w:szCs w:val="24"/>
          <w:rtl/>
        </w:rPr>
      </w:pPr>
    </w:p>
    <w:p w14:paraId="7D915BBE" w14:textId="77777777" w:rsidR="00377DB1" w:rsidRDefault="00377DB1" w:rsidP="00A40B94">
      <w:pPr>
        <w:pStyle w:val="aa"/>
        <w:spacing w:line="240" w:lineRule="auto"/>
        <w:jc w:val="center"/>
        <w:rPr>
          <w:rFonts w:ascii="Yas" w:hAnsi="Yas" w:cs="Yas"/>
          <w:szCs w:val="24"/>
          <w:rtl/>
        </w:rPr>
      </w:pPr>
    </w:p>
    <w:p w14:paraId="4C799005" w14:textId="77777777" w:rsidR="00377DB1" w:rsidRPr="00616B2D" w:rsidRDefault="00377DB1" w:rsidP="00A40B94">
      <w:pPr>
        <w:pStyle w:val="aa"/>
        <w:spacing w:line="240" w:lineRule="auto"/>
        <w:jc w:val="center"/>
        <w:rPr>
          <w:rFonts w:ascii="Yas" w:hAnsi="Yas" w:cs="Yas"/>
          <w:szCs w:val="24"/>
          <w:rtl/>
        </w:rPr>
      </w:pPr>
    </w:p>
    <w:p w14:paraId="7696301B" w14:textId="77777777" w:rsidR="003C1147" w:rsidRDefault="003C1147" w:rsidP="00A40B94">
      <w:pPr>
        <w:pStyle w:val="aa"/>
        <w:spacing w:line="240" w:lineRule="auto"/>
        <w:jc w:val="center"/>
        <w:rPr>
          <w:rFonts w:ascii="Yas" w:hAnsi="Yas" w:cs="Yas"/>
          <w:szCs w:val="24"/>
          <w:rtl/>
          <w:lang w:bidi="fa-IR"/>
        </w:rPr>
      </w:pPr>
    </w:p>
    <w:p w14:paraId="1E04D379" w14:textId="77777777" w:rsidR="00231072" w:rsidRPr="00616B2D" w:rsidRDefault="00231072" w:rsidP="00A40B94">
      <w:pPr>
        <w:pStyle w:val="aa"/>
        <w:spacing w:line="240" w:lineRule="auto"/>
        <w:jc w:val="center"/>
        <w:rPr>
          <w:rFonts w:ascii="Yas" w:hAnsi="Yas" w:cs="Yas"/>
          <w:szCs w:val="24"/>
          <w:rtl/>
          <w:lang w:bidi="fa-IR"/>
        </w:rPr>
      </w:pPr>
    </w:p>
    <w:p w14:paraId="7AC08599" w14:textId="77777777" w:rsidR="003C1147" w:rsidRPr="00616B2D" w:rsidRDefault="003C1147" w:rsidP="00A40B94">
      <w:pPr>
        <w:pStyle w:val="aa"/>
        <w:spacing w:line="240" w:lineRule="auto"/>
        <w:jc w:val="center"/>
        <w:rPr>
          <w:rFonts w:ascii="Yas" w:hAnsi="Yas" w:cs="Yas"/>
          <w:szCs w:val="24"/>
          <w:rtl/>
        </w:rPr>
      </w:pPr>
    </w:p>
    <w:p w14:paraId="46D24048" w14:textId="77777777" w:rsidR="003C1147" w:rsidRPr="00616B2D" w:rsidRDefault="003C1147" w:rsidP="00A40B94">
      <w:pPr>
        <w:pStyle w:val="aa"/>
        <w:spacing w:line="240" w:lineRule="auto"/>
        <w:jc w:val="center"/>
        <w:rPr>
          <w:rFonts w:ascii="Yas" w:hAnsi="Yas" w:cs="Yas"/>
          <w:szCs w:val="24"/>
          <w:rtl/>
        </w:rPr>
      </w:pPr>
    </w:p>
    <w:p w14:paraId="367D2370" w14:textId="77777777" w:rsidR="003C1147" w:rsidRPr="00616B2D" w:rsidRDefault="003C1147" w:rsidP="00180A9F">
      <w:pPr>
        <w:pStyle w:val="aa"/>
        <w:spacing w:line="240" w:lineRule="auto"/>
        <w:jc w:val="center"/>
        <w:rPr>
          <w:rFonts w:ascii="Yas" w:hAnsi="Yas" w:cs="Yas"/>
          <w:szCs w:val="24"/>
          <w:rtl/>
          <w:lang w:bidi="fa-IR"/>
        </w:rPr>
      </w:pPr>
    </w:p>
    <w:p w14:paraId="6CD18093" w14:textId="5F772112" w:rsidR="00180A9F" w:rsidRPr="00616B2D" w:rsidRDefault="00180A9F" w:rsidP="00180A9F">
      <w:pPr>
        <w:pStyle w:val="aa"/>
        <w:spacing w:line="240" w:lineRule="auto"/>
        <w:jc w:val="center"/>
        <w:rPr>
          <w:rFonts w:ascii="Yas" w:hAnsi="Yas" w:cs="Yas"/>
          <w:szCs w:val="24"/>
          <w:rtl/>
          <w:lang w:bidi="fa-IR"/>
        </w:rPr>
      </w:pPr>
    </w:p>
    <w:p w14:paraId="3C3E74CC" w14:textId="77777777" w:rsidR="00180A9F" w:rsidRPr="00616B2D" w:rsidRDefault="00180A9F" w:rsidP="003C1147">
      <w:pPr>
        <w:pStyle w:val="aa"/>
        <w:spacing w:line="240" w:lineRule="auto"/>
        <w:jc w:val="center"/>
        <w:rPr>
          <w:rFonts w:ascii="Yas" w:hAnsi="Yas" w:cs="Yas"/>
          <w:szCs w:val="24"/>
          <w:rtl/>
          <w:lang w:bidi="fa-IR"/>
        </w:rPr>
      </w:pPr>
    </w:p>
    <w:p w14:paraId="64779DA1" w14:textId="2D2CA271" w:rsidR="00414B7E" w:rsidRPr="00616B2D" w:rsidRDefault="00414B7E" w:rsidP="003C1147">
      <w:pPr>
        <w:rPr>
          <w:rFonts w:ascii="Yas" w:hAnsi="Yas"/>
          <w:sz w:val="22"/>
          <w:szCs w:val="22"/>
          <w:rtl/>
        </w:rPr>
      </w:pPr>
      <w:r w:rsidRPr="00616B2D">
        <w:rPr>
          <w:rFonts w:ascii="Yas" w:hAnsi="Yas"/>
          <w:sz w:val="22"/>
          <w:szCs w:val="22"/>
          <w:rtl/>
        </w:rPr>
        <w:lastRenderedPageBreak/>
        <w:t>(</w:t>
      </w:r>
      <w:r w:rsidR="001A2883" w:rsidRPr="00616B2D">
        <w:rPr>
          <w:rFonts w:ascii="Yas" w:hAnsi="Yas"/>
          <w:sz w:val="22"/>
          <w:szCs w:val="22"/>
          <w:rtl/>
        </w:rPr>
        <w:t>در این صفحه کپی صورت</w:t>
      </w:r>
      <w:r w:rsidR="00D3522F">
        <w:rPr>
          <w:rFonts w:ascii="Yas" w:hAnsi="Yas" w:hint="cs"/>
          <w:sz w:val="22"/>
          <w:szCs w:val="22"/>
          <w:rtl/>
        </w:rPr>
        <w:t>‌</w:t>
      </w:r>
      <w:r w:rsidR="001A2883" w:rsidRPr="00616B2D">
        <w:rPr>
          <w:rFonts w:ascii="Yas" w:hAnsi="Yas"/>
          <w:sz w:val="22"/>
          <w:szCs w:val="22"/>
          <w:rtl/>
        </w:rPr>
        <w:t>جلسه دفاع با مهر</w:t>
      </w:r>
      <w:r w:rsidR="00077E6E" w:rsidRPr="00616B2D">
        <w:rPr>
          <w:rFonts w:ascii="Yas" w:hAnsi="Yas"/>
          <w:sz w:val="22"/>
          <w:szCs w:val="22"/>
          <w:rtl/>
        </w:rPr>
        <w:t xml:space="preserve"> تحصیلات تکمیلی </w:t>
      </w:r>
      <w:r w:rsidRPr="00616B2D">
        <w:rPr>
          <w:rFonts w:ascii="Yas" w:hAnsi="Yas"/>
          <w:sz w:val="22"/>
          <w:szCs w:val="22"/>
          <w:rtl/>
        </w:rPr>
        <w:t xml:space="preserve">پس </w:t>
      </w:r>
      <w:r w:rsidR="00077E6E" w:rsidRPr="00616B2D">
        <w:rPr>
          <w:rFonts w:ascii="Yas" w:hAnsi="Yas"/>
          <w:sz w:val="22"/>
          <w:szCs w:val="22"/>
          <w:rtl/>
        </w:rPr>
        <w:t>از جلسه دفاع</w:t>
      </w:r>
      <w:r w:rsidR="001A2883" w:rsidRPr="00616B2D">
        <w:rPr>
          <w:rFonts w:ascii="Yas" w:hAnsi="Yas"/>
          <w:sz w:val="22"/>
          <w:szCs w:val="22"/>
          <w:rtl/>
        </w:rPr>
        <w:t xml:space="preserve"> در نسخه</w:t>
      </w:r>
      <w:r w:rsidR="008C18A4">
        <w:rPr>
          <w:rFonts w:ascii="Yas" w:hAnsi="Yas"/>
          <w:sz w:val="22"/>
          <w:szCs w:val="22"/>
          <w:rtl/>
        </w:rPr>
        <w:t xml:space="preserve"> نهایی پایان</w:t>
      </w:r>
      <w:r w:rsidR="008C18A4">
        <w:rPr>
          <w:rFonts w:ascii="Yas" w:hAnsi="Yas" w:hint="cs"/>
          <w:sz w:val="22"/>
          <w:szCs w:val="22"/>
          <w:rtl/>
        </w:rPr>
        <w:t>‌</w:t>
      </w:r>
      <w:r w:rsidR="00D3522F">
        <w:rPr>
          <w:rFonts w:ascii="Yas" w:hAnsi="Yas"/>
          <w:sz w:val="22"/>
          <w:szCs w:val="22"/>
          <w:rtl/>
        </w:rPr>
        <w:t>نامه/رساله قرار می</w:t>
      </w:r>
      <w:r w:rsidR="00D3522F">
        <w:rPr>
          <w:rFonts w:ascii="Yas" w:hAnsi="Yas" w:hint="cs"/>
          <w:sz w:val="22"/>
          <w:szCs w:val="22"/>
          <w:rtl/>
        </w:rPr>
        <w:t>‌</w:t>
      </w:r>
      <w:r w:rsidR="001A2883" w:rsidRPr="00616B2D">
        <w:rPr>
          <w:rFonts w:ascii="Yas" w:hAnsi="Yas"/>
          <w:sz w:val="22"/>
          <w:szCs w:val="22"/>
          <w:rtl/>
        </w:rPr>
        <w:t>گیرد</w:t>
      </w:r>
      <w:r w:rsidR="00077E6E" w:rsidRPr="00616B2D">
        <w:rPr>
          <w:rFonts w:ascii="Yas" w:hAnsi="Yas"/>
          <w:sz w:val="22"/>
          <w:szCs w:val="22"/>
          <w:rtl/>
        </w:rPr>
        <w:t>.</w:t>
      </w:r>
      <w:r w:rsidRPr="00616B2D">
        <w:rPr>
          <w:rFonts w:ascii="Yas" w:hAnsi="Yas"/>
          <w:sz w:val="22"/>
          <w:szCs w:val="22"/>
          <w:rtl/>
        </w:rPr>
        <w:t>)</w:t>
      </w:r>
    </w:p>
    <w:p w14:paraId="0BBC6361" w14:textId="77777777" w:rsidR="003C1147" w:rsidRPr="00616B2D" w:rsidRDefault="003C1147" w:rsidP="003C1147">
      <w:pPr>
        <w:rPr>
          <w:rFonts w:ascii="Yas" w:hAnsi="Yas"/>
          <w:rtl/>
        </w:rPr>
      </w:pPr>
    </w:p>
    <w:p w14:paraId="0A9E3315" w14:textId="77777777" w:rsidR="003C1147" w:rsidRPr="00616B2D" w:rsidRDefault="003C1147" w:rsidP="003C1147">
      <w:pPr>
        <w:rPr>
          <w:rFonts w:ascii="Yas" w:hAnsi="Yas"/>
          <w:rtl/>
        </w:rPr>
      </w:pPr>
    </w:p>
    <w:p w14:paraId="721A75C2" w14:textId="77777777" w:rsidR="003C1147" w:rsidRPr="00616B2D" w:rsidRDefault="003C1147" w:rsidP="003C1147">
      <w:pPr>
        <w:rPr>
          <w:rFonts w:ascii="Yas" w:hAnsi="Yas"/>
          <w:rtl/>
        </w:rPr>
      </w:pPr>
    </w:p>
    <w:p w14:paraId="7C24781A" w14:textId="77777777" w:rsidR="003C1147" w:rsidRPr="00616B2D" w:rsidRDefault="003C1147" w:rsidP="003C1147">
      <w:pPr>
        <w:rPr>
          <w:rFonts w:ascii="Yas" w:hAnsi="Yas"/>
          <w:rtl/>
        </w:rPr>
      </w:pPr>
    </w:p>
    <w:p w14:paraId="1E207B8D" w14:textId="77777777" w:rsidR="003C1147" w:rsidRPr="00616B2D" w:rsidRDefault="003C1147" w:rsidP="003C1147">
      <w:pPr>
        <w:rPr>
          <w:rFonts w:ascii="Yas" w:hAnsi="Yas"/>
          <w:rtl/>
        </w:rPr>
      </w:pPr>
    </w:p>
    <w:p w14:paraId="5F309EAC" w14:textId="77777777" w:rsidR="003C1147" w:rsidRPr="00616B2D" w:rsidRDefault="003C1147" w:rsidP="003C1147">
      <w:pPr>
        <w:rPr>
          <w:rFonts w:ascii="Yas" w:hAnsi="Yas"/>
          <w:rtl/>
        </w:rPr>
      </w:pPr>
    </w:p>
    <w:p w14:paraId="67440D24" w14:textId="77777777" w:rsidR="003C1147" w:rsidRPr="00616B2D" w:rsidRDefault="003C1147" w:rsidP="003C1147">
      <w:pPr>
        <w:rPr>
          <w:rFonts w:ascii="Yas" w:hAnsi="Yas"/>
          <w:rtl/>
        </w:rPr>
      </w:pPr>
    </w:p>
    <w:p w14:paraId="38B9040E" w14:textId="77777777" w:rsidR="003C1147" w:rsidRPr="00616B2D" w:rsidRDefault="003C1147" w:rsidP="003C1147">
      <w:pPr>
        <w:rPr>
          <w:rFonts w:ascii="Yas" w:hAnsi="Yas"/>
          <w:rtl/>
        </w:rPr>
      </w:pPr>
    </w:p>
    <w:p w14:paraId="2CDD6F18" w14:textId="77777777" w:rsidR="003C1147" w:rsidRPr="00616B2D" w:rsidRDefault="003C1147" w:rsidP="003C1147">
      <w:pPr>
        <w:rPr>
          <w:rFonts w:ascii="Yas" w:hAnsi="Yas"/>
          <w:rtl/>
        </w:rPr>
      </w:pPr>
    </w:p>
    <w:p w14:paraId="45FBB5AC" w14:textId="77777777" w:rsidR="003C1147" w:rsidRPr="00616B2D" w:rsidRDefault="003C1147" w:rsidP="003C1147">
      <w:pPr>
        <w:rPr>
          <w:rFonts w:ascii="Yas" w:hAnsi="Yas"/>
          <w:rtl/>
        </w:rPr>
      </w:pPr>
    </w:p>
    <w:p w14:paraId="64756C09" w14:textId="77777777" w:rsidR="003C1147" w:rsidRPr="00616B2D" w:rsidRDefault="003C1147" w:rsidP="003C1147">
      <w:pPr>
        <w:rPr>
          <w:rFonts w:ascii="Yas" w:hAnsi="Yas"/>
          <w:rtl/>
        </w:rPr>
      </w:pPr>
    </w:p>
    <w:p w14:paraId="07BE8C56" w14:textId="77777777" w:rsidR="003C1147" w:rsidRPr="00616B2D" w:rsidRDefault="003C1147" w:rsidP="003C1147">
      <w:pPr>
        <w:rPr>
          <w:rFonts w:ascii="Yas" w:hAnsi="Yas"/>
          <w:rtl/>
        </w:rPr>
      </w:pPr>
    </w:p>
    <w:p w14:paraId="341A6468" w14:textId="77777777" w:rsidR="003C1147" w:rsidRPr="00616B2D" w:rsidRDefault="003C1147" w:rsidP="003C1147">
      <w:pPr>
        <w:rPr>
          <w:rFonts w:ascii="Yas" w:hAnsi="Yas"/>
          <w:rtl/>
        </w:rPr>
      </w:pPr>
    </w:p>
    <w:p w14:paraId="738AC737" w14:textId="77777777" w:rsidR="003C1147" w:rsidRPr="00616B2D" w:rsidRDefault="003C1147" w:rsidP="003C1147">
      <w:pPr>
        <w:rPr>
          <w:rFonts w:ascii="Yas" w:hAnsi="Yas"/>
          <w:rtl/>
        </w:rPr>
      </w:pPr>
    </w:p>
    <w:p w14:paraId="2E09763A" w14:textId="77777777" w:rsidR="003C1147" w:rsidRPr="00616B2D" w:rsidRDefault="003C1147" w:rsidP="003C1147">
      <w:pPr>
        <w:rPr>
          <w:rFonts w:ascii="Yas" w:hAnsi="Yas"/>
          <w:rtl/>
        </w:rPr>
      </w:pPr>
    </w:p>
    <w:p w14:paraId="3C09629E" w14:textId="77777777" w:rsidR="003C1147" w:rsidRPr="00616B2D" w:rsidRDefault="003C1147" w:rsidP="003C1147">
      <w:pPr>
        <w:rPr>
          <w:rFonts w:ascii="Yas" w:hAnsi="Yas"/>
          <w:rtl/>
        </w:rPr>
      </w:pPr>
    </w:p>
    <w:p w14:paraId="4F190F2E" w14:textId="77777777" w:rsidR="003C1147" w:rsidRPr="00616B2D" w:rsidRDefault="003C1147" w:rsidP="003C1147">
      <w:pPr>
        <w:rPr>
          <w:rFonts w:ascii="Yas" w:hAnsi="Yas"/>
          <w:rtl/>
        </w:rPr>
      </w:pPr>
    </w:p>
    <w:p w14:paraId="0F683201" w14:textId="77777777" w:rsidR="003C1147" w:rsidRPr="00616B2D" w:rsidRDefault="003C1147" w:rsidP="003C1147">
      <w:pPr>
        <w:rPr>
          <w:rFonts w:ascii="Yas" w:hAnsi="Yas"/>
          <w:rtl/>
        </w:rPr>
      </w:pPr>
    </w:p>
    <w:p w14:paraId="2B52FF1F" w14:textId="77777777" w:rsidR="003C1147" w:rsidRPr="00616B2D" w:rsidRDefault="003C1147" w:rsidP="003C1147">
      <w:pPr>
        <w:rPr>
          <w:rFonts w:ascii="Yas" w:hAnsi="Yas"/>
          <w:rtl/>
        </w:rPr>
      </w:pPr>
    </w:p>
    <w:p w14:paraId="2A1208ED" w14:textId="77777777" w:rsidR="003C1147" w:rsidRPr="00616B2D" w:rsidRDefault="003C1147" w:rsidP="003C1147">
      <w:pPr>
        <w:rPr>
          <w:rFonts w:ascii="Yas" w:hAnsi="Yas"/>
          <w:rtl/>
        </w:rPr>
      </w:pPr>
    </w:p>
    <w:p w14:paraId="10ED3C93" w14:textId="77777777" w:rsidR="003C1147" w:rsidRPr="00616B2D" w:rsidRDefault="003C1147" w:rsidP="003C1147">
      <w:pPr>
        <w:rPr>
          <w:rFonts w:ascii="Yas" w:hAnsi="Yas"/>
          <w:rtl/>
          <w:lang w:bidi="fa-IR"/>
        </w:rPr>
      </w:pPr>
    </w:p>
    <w:p w14:paraId="2DD49ACA" w14:textId="77777777" w:rsidR="00881185" w:rsidRPr="00616B2D" w:rsidRDefault="00881185" w:rsidP="003C1147">
      <w:pPr>
        <w:rPr>
          <w:rFonts w:ascii="Yas" w:hAnsi="Yas"/>
          <w:rtl/>
          <w:lang w:bidi="fa-IR"/>
        </w:rPr>
      </w:pPr>
    </w:p>
    <w:p w14:paraId="78398A06" w14:textId="77777777" w:rsidR="003C1147" w:rsidRPr="00616B2D" w:rsidRDefault="003C1147" w:rsidP="003C1147">
      <w:pPr>
        <w:rPr>
          <w:rFonts w:ascii="Yas" w:hAnsi="Yas"/>
          <w:rtl/>
        </w:rPr>
      </w:pPr>
    </w:p>
    <w:p w14:paraId="5270F1FA" w14:textId="77777777" w:rsidR="003C1147" w:rsidRPr="00616B2D" w:rsidRDefault="003C1147" w:rsidP="003C1147">
      <w:pPr>
        <w:rPr>
          <w:rFonts w:ascii="Yas" w:hAnsi="Yas"/>
          <w:rtl/>
        </w:rPr>
      </w:pPr>
    </w:p>
    <w:p w14:paraId="51FFEFF1" w14:textId="77777777" w:rsidR="003C1147" w:rsidRPr="00616B2D" w:rsidRDefault="003C1147" w:rsidP="008C616C">
      <w:pPr>
        <w:jc w:val="both"/>
        <w:rPr>
          <w:rFonts w:ascii="Yas" w:hAnsi="Yas"/>
          <w:rtl/>
        </w:rPr>
      </w:pPr>
    </w:p>
    <w:p w14:paraId="62A4CE82" w14:textId="77777777" w:rsidR="003C1147" w:rsidRPr="00616B2D" w:rsidRDefault="003C1147" w:rsidP="003C1147">
      <w:pPr>
        <w:rPr>
          <w:rFonts w:ascii="Yas" w:hAnsi="Yas"/>
        </w:rPr>
      </w:pPr>
    </w:p>
    <w:p w14:paraId="04A46A4B" w14:textId="77777777" w:rsidR="00F57EB9" w:rsidRPr="00616B2D" w:rsidRDefault="00F57EB9" w:rsidP="003C1147">
      <w:pPr>
        <w:rPr>
          <w:rFonts w:ascii="Yas" w:hAnsi="Yas"/>
          <w:rtl/>
        </w:rPr>
      </w:pPr>
    </w:p>
    <w:p w14:paraId="679348E3" w14:textId="77777777" w:rsidR="003C1147" w:rsidRPr="00616B2D" w:rsidRDefault="003C1147" w:rsidP="003C1147">
      <w:pPr>
        <w:rPr>
          <w:rFonts w:ascii="Yas" w:hAnsi="Yas"/>
          <w:rtl/>
        </w:rPr>
      </w:pPr>
    </w:p>
    <w:p w14:paraId="18600961" w14:textId="77777777" w:rsidR="003C1147" w:rsidRPr="00616B2D" w:rsidRDefault="003C1147" w:rsidP="003C1147">
      <w:pPr>
        <w:rPr>
          <w:rFonts w:ascii="Yas" w:hAnsi="Yas"/>
          <w:rtl/>
        </w:rPr>
      </w:pPr>
    </w:p>
    <w:p w14:paraId="415A0BA2" w14:textId="30F633E9" w:rsidR="003C1147" w:rsidRPr="00616B2D" w:rsidRDefault="003C1147" w:rsidP="003C1147">
      <w:pPr>
        <w:rPr>
          <w:rFonts w:ascii="Yas" w:hAnsi="Yas"/>
          <w:rtl/>
        </w:rPr>
      </w:pPr>
    </w:p>
    <w:p w14:paraId="73EA8840" w14:textId="2C17206D" w:rsidR="006104B6" w:rsidRPr="006104B6" w:rsidRDefault="006104B6" w:rsidP="006104B6">
      <w:pPr>
        <w:pStyle w:val="aa"/>
        <w:jc w:val="center"/>
        <w:rPr>
          <w:rFonts w:ascii="Yas" w:hAnsi="Yas" w:cs="Yas"/>
          <w:b/>
          <w:bCs/>
        </w:rPr>
      </w:pPr>
      <w:r w:rsidRPr="006104B6">
        <w:rPr>
          <w:rFonts w:ascii="Yas" w:hAnsi="Yas" w:cs="Yas" w:hint="cs"/>
          <w:b/>
          <w:bCs/>
          <w:rtl/>
          <w:lang w:bidi="fa-IR"/>
        </w:rPr>
        <w:lastRenderedPageBreak/>
        <w:t>تا</w:t>
      </w:r>
      <w:r w:rsidR="00D673EB">
        <w:rPr>
          <w:rFonts w:ascii="Yas" w:hAnsi="Yas" w:cs="Yas" w:hint="cs"/>
          <w:b/>
          <w:bCs/>
          <w:rtl/>
          <w:lang w:bidi="fa-IR"/>
        </w:rPr>
        <w:t>یی</w:t>
      </w:r>
      <w:r w:rsidRPr="006104B6">
        <w:rPr>
          <w:rFonts w:ascii="Yas" w:hAnsi="Yas" w:cs="Yas" w:hint="cs"/>
          <w:b/>
          <w:bCs/>
          <w:rtl/>
          <w:lang w:bidi="fa-IR"/>
        </w:rPr>
        <w:t>د</w:t>
      </w:r>
      <w:r w:rsidR="00D673EB">
        <w:rPr>
          <w:rFonts w:ascii="Yas" w:hAnsi="Yas" w:cs="Yas" w:hint="cs"/>
          <w:b/>
          <w:bCs/>
          <w:rtl/>
          <w:lang w:bidi="fa-IR"/>
        </w:rPr>
        <w:t>ی</w:t>
      </w:r>
      <w:r w:rsidRPr="006104B6">
        <w:rPr>
          <w:rFonts w:ascii="Yas" w:hAnsi="Yas" w:cs="Yas" w:hint="cs"/>
          <w:b/>
          <w:bCs/>
          <w:rtl/>
          <w:lang w:bidi="fa-IR"/>
        </w:rPr>
        <w:t>ه‌ صحت و اصالت نتا</w:t>
      </w:r>
      <w:r w:rsidR="00D673EB">
        <w:rPr>
          <w:rFonts w:ascii="Yas" w:hAnsi="Yas" w:cs="Yas" w:hint="cs"/>
          <w:b/>
          <w:bCs/>
          <w:rtl/>
          <w:lang w:bidi="fa-IR"/>
        </w:rPr>
        <w:t>ی</w:t>
      </w:r>
      <w:r w:rsidRPr="006104B6">
        <w:rPr>
          <w:rFonts w:ascii="Yas" w:hAnsi="Yas" w:cs="Yas" w:hint="cs"/>
          <w:b/>
          <w:bCs/>
          <w:rtl/>
          <w:lang w:bidi="fa-IR"/>
        </w:rPr>
        <w:t>ج و مالکیت مادی و</w:t>
      </w:r>
      <w:r w:rsidR="00404300">
        <w:rPr>
          <w:rFonts w:ascii="Yas" w:hAnsi="Yas" w:cs="Yas" w:hint="cs"/>
          <w:b/>
          <w:bCs/>
          <w:rtl/>
          <w:lang w:bidi="fa-IR"/>
        </w:rPr>
        <w:t xml:space="preserve"> </w:t>
      </w:r>
      <w:r w:rsidRPr="006104B6">
        <w:rPr>
          <w:rFonts w:ascii="Yas" w:hAnsi="Yas" w:cs="Yas" w:hint="cs"/>
          <w:b/>
          <w:bCs/>
          <w:rtl/>
          <w:lang w:bidi="fa-IR"/>
        </w:rPr>
        <w:t>معنوی</w:t>
      </w:r>
    </w:p>
    <w:p w14:paraId="077A05C0" w14:textId="77777777" w:rsidR="006104B6" w:rsidRPr="006104B6" w:rsidRDefault="006104B6" w:rsidP="006104B6">
      <w:pPr>
        <w:pStyle w:val="aa"/>
        <w:rPr>
          <w:rFonts w:ascii="Yas" w:hAnsi="Yas" w:cs="Yas"/>
          <w:sz w:val="20"/>
          <w:szCs w:val="24"/>
          <w:rtl/>
          <w:lang w:bidi="fa-IR"/>
        </w:rPr>
      </w:pPr>
    </w:p>
    <w:p w14:paraId="6F3B4C05" w14:textId="25369807" w:rsidR="006104B6" w:rsidRPr="000B59F0" w:rsidRDefault="006104B6" w:rsidP="006104B6">
      <w:pPr>
        <w:pStyle w:val="aa"/>
        <w:jc w:val="center"/>
        <w:rPr>
          <w:rFonts w:ascii="Yas" w:hAnsi="Yas" w:cs="Yas"/>
          <w:sz w:val="20"/>
          <w:szCs w:val="24"/>
          <w:rtl/>
          <w:lang w:bidi="fa-IR"/>
        </w:rPr>
      </w:pPr>
      <w:r w:rsidRPr="000B59F0">
        <w:rPr>
          <w:rFonts w:ascii="Yas" w:hAnsi="Yas" w:cs="Yas" w:hint="cs"/>
          <w:sz w:val="20"/>
          <w:szCs w:val="24"/>
          <w:rtl/>
          <w:lang w:bidi="fa-IR"/>
        </w:rPr>
        <w:t>باسمه تعال</w:t>
      </w:r>
      <w:r w:rsidR="00D673EB" w:rsidRPr="000B59F0">
        <w:rPr>
          <w:rFonts w:ascii="Yas" w:hAnsi="Yas" w:cs="Yas" w:hint="cs"/>
          <w:sz w:val="20"/>
          <w:szCs w:val="24"/>
          <w:rtl/>
          <w:lang w:bidi="fa-IR"/>
        </w:rPr>
        <w:t>ی</w:t>
      </w:r>
    </w:p>
    <w:p w14:paraId="50E061A3" w14:textId="77777777" w:rsidR="006104B6" w:rsidRPr="006104B6" w:rsidRDefault="006104B6" w:rsidP="006104B6">
      <w:pPr>
        <w:pStyle w:val="aa"/>
        <w:rPr>
          <w:rFonts w:ascii="Yas" w:hAnsi="Yas" w:cs="Yas"/>
          <w:b/>
          <w:bCs/>
          <w:sz w:val="20"/>
          <w:szCs w:val="24"/>
          <w:rtl/>
          <w:lang w:bidi="fa-IR"/>
        </w:rPr>
      </w:pPr>
    </w:p>
    <w:p w14:paraId="4B0E93F0" w14:textId="4417FF74" w:rsidR="006104B6" w:rsidRPr="006104B6" w:rsidRDefault="006104B6" w:rsidP="008C18A4">
      <w:pPr>
        <w:pStyle w:val="aa"/>
        <w:rPr>
          <w:rFonts w:ascii="Yas" w:hAnsi="Yas" w:cs="Yas"/>
          <w:sz w:val="20"/>
          <w:szCs w:val="24"/>
          <w:rtl/>
        </w:rPr>
      </w:pPr>
      <w:r w:rsidRPr="006104B6">
        <w:rPr>
          <w:rFonts w:ascii="Yas" w:hAnsi="Yas" w:cs="Yas" w:hint="cs"/>
          <w:sz w:val="20"/>
          <w:szCs w:val="24"/>
          <w:rtl/>
        </w:rPr>
        <w:t>ا</w:t>
      </w:r>
      <w:r w:rsidR="00D673EB">
        <w:rPr>
          <w:rFonts w:ascii="Yas" w:hAnsi="Yas" w:cs="Yas" w:hint="cs"/>
          <w:sz w:val="20"/>
          <w:szCs w:val="24"/>
          <w:rtl/>
        </w:rPr>
        <w:t>ی</w:t>
      </w:r>
      <w:r w:rsidRPr="006104B6">
        <w:rPr>
          <w:rFonts w:ascii="Yas" w:hAnsi="Yas" w:cs="Yas" w:hint="cs"/>
          <w:sz w:val="20"/>
          <w:szCs w:val="24"/>
          <w:rtl/>
        </w:rPr>
        <w:t xml:space="preserve">نجانب </w:t>
      </w:r>
      <w:r w:rsidR="00D3522F">
        <w:rPr>
          <w:rFonts w:ascii="Yas" w:hAnsi="Yas" w:cs="Yas" w:hint="cs"/>
          <w:sz w:val="20"/>
          <w:szCs w:val="24"/>
          <w:rtl/>
          <w:lang w:bidi="fa-IR"/>
        </w:rPr>
        <w:t>………</w:t>
      </w:r>
      <w:r w:rsidRPr="006104B6">
        <w:rPr>
          <w:rFonts w:ascii="Yas" w:hAnsi="Yas" w:cs="Yas" w:hint="cs"/>
          <w:sz w:val="20"/>
          <w:szCs w:val="24"/>
          <w:rtl/>
        </w:rPr>
        <w:t xml:space="preserve"> به شماره دانشجو</w:t>
      </w:r>
      <w:r w:rsidR="00D673EB">
        <w:rPr>
          <w:rFonts w:ascii="Yas" w:hAnsi="Yas" w:cs="Yas" w:hint="cs"/>
          <w:sz w:val="20"/>
          <w:szCs w:val="24"/>
          <w:rtl/>
        </w:rPr>
        <w:t>یی</w:t>
      </w:r>
      <w:r w:rsidRPr="006104B6">
        <w:rPr>
          <w:rFonts w:ascii="Yas" w:hAnsi="Yas" w:cs="Yas" w:hint="cs"/>
          <w:sz w:val="20"/>
          <w:szCs w:val="24"/>
          <w:rtl/>
        </w:rPr>
        <w:t xml:space="preserve"> </w:t>
      </w:r>
      <w:r w:rsidR="00D3522F">
        <w:rPr>
          <w:rFonts w:ascii="Yas" w:hAnsi="Yas" w:cs="Yas" w:hint="cs"/>
          <w:sz w:val="20"/>
          <w:szCs w:val="24"/>
          <w:rtl/>
          <w:lang w:bidi="fa-IR"/>
        </w:rPr>
        <w:t>………</w:t>
      </w:r>
      <w:r w:rsidR="00D3522F" w:rsidRPr="006104B6">
        <w:rPr>
          <w:rFonts w:ascii="Yas" w:hAnsi="Yas" w:cs="Yas" w:hint="cs"/>
          <w:sz w:val="20"/>
          <w:szCs w:val="24"/>
          <w:rtl/>
        </w:rPr>
        <w:t xml:space="preserve"> </w:t>
      </w:r>
      <w:r w:rsidRPr="006104B6">
        <w:rPr>
          <w:rFonts w:ascii="Yas" w:hAnsi="Yas" w:cs="Yas" w:hint="cs"/>
          <w:sz w:val="20"/>
          <w:szCs w:val="24"/>
          <w:rtl/>
        </w:rPr>
        <w:t>دانشجو</w:t>
      </w:r>
      <w:r w:rsidR="00D673EB">
        <w:rPr>
          <w:rFonts w:ascii="Yas" w:hAnsi="Yas" w:cs="Yas" w:hint="cs"/>
          <w:sz w:val="20"/>
          <w:szCs w:val="24"/>
          <w:rtl/>
        </w:rPr>
        <w:t>ی</w:t>
      </w:r>
      <w:r w:rsidRPr="006104B6">
        <w:rPr>
          <w:rFonts w:ascii="Yas" w:hAnsi="Yas" w:cs="Yas" w:hint="cs"/>
          <w:sz w:val="20"/>
          <w:szCs w:val="24"/>
          <w:rtl/>
        </w:rPr>
        <w:t xml:space="preserve"> رشته</w:t>
      </w:r>
      <w:r w:rsidRPr="006104B6">
        <w:rPr>
          <w:rFonts w:ascii="Yas" w:hAnsi="Yas" w:cs="Yas" w:hint="cs"/>
          <w:sz w:val="20"/>
          <w:szCs w:val="24"/>
          <w:rtl/>
        </w:rPr>
        <w:softHyphen/>
        <w:t xml:space="preserve">ی </w:t>
      </w:r>
      <w:r w:rsidR="00D3522F">
        <w:rPr>
          <w:rFonts w:ascii="Yas" w:hAnsi="Yas" w:cs="Yas" w:hint="cs"/>
          <w:sz w:val="20"/>
          <w:szCs w:val="24"/>
          <w:rtl/>
          <w:lang w:bidi="fa-IR"/>
        </w:rPr>
        <w:t>………</w:t>
      </w:r>
      <w:r w:rsidR="00D3522F" w:rsidRPr="006104B6">
        <w:rPr>
          <w:rFonts w:ascii="Yas" w:hAnsi="Yas" w:cs="Yas" w:hint="cs"/>
          <w:sz w:val="20"/>
          <w:szCs w:val="24"/>
          <w:rtl/>
        </w:rPr>
        <w:t xml:space="preserve"> </w:t>
      </w:r>
      <w:r w:rsidR="00D3522F">
        <w:rPr>
          <w:rFonts w:ascii="Yas" w:hAnsi="Yas" w:cs="Yas" w:hint="cs"/>
          <w:sz w:val="20"/>
          <w:szCs w:val="24"/>
          <w:rtl/>
        </w:rPr>
        <w:t>دوره‌ی</w:t>
      </w:r>
      <w:r w:rsidRPr="006104B6">
        <w:rPr>
          <w:rFonts w:ascii="Yas" w:hAnsi="Yas" w:cs="Yas" w:hint="cs"/>
          <w:sz w:val="20"/>
          <w:szCs w:val="24"/>
          <w:rtl/>
        </w:rPr>
        <w:t xml:space="preserve"> تحص</w:t>
      </w:r>
      <w:r w:rsidR="00D673EB">
        <w:rPr>
          <w:rFonts w:ascii="Yas" w:hAnsi="Yas" w:cs="Yas" w:hint="cs"/>
          <w:sz w:val="20"/>
          <w:szCs w:val="24"/>
          <w:rtl/>
        </w:rPr>
        <w:t>ی</w:t>
      </w:r>
      <w:r w:rsidRPr="006104B6">
        <w:rPr>
          <w:rFonts w:ascii="Yas" w:hAnsi="Yas" w:cs="Yas" w:hint="cs"/>
          <w:sz w:val="20"/>
          <w:szCs w:val="24"/>
          <w:rtl/>
        </w:rPr>
        <w:t>ل</w:t>
      </w:r>
      <w:r w:rsidR="00D673EB">
        <w:rPr>
          <w:rFonts w:ascii="Yas" w:hAnsi="Yas" w:cs="Yas" w:hint="cs"/>
          <w:sz w:val="20"/>
          <w:szCs w:val="24"/>
          <w:rtl/>
        </w:rPr>
        <w:t>ی</w:t>
      </w:r>
      <w:r w:rsidR="00D3522F">
        <w:rPr>
          <w:rFonts w:ascii="Yas" w:hAnsi="Yas" w:cs="Yas" w:hint="cs"/>
          <w:sz w:val="20"/>
          <w:szCs w:val="24"/>
          <w:rtl/>
        </w:rPr>
        <w:t xml:space="preserve"> </w:t>
      </w:r>
      <w:r w:rsidR="00D3522F">
        <w:rPr>
          <w:rFonts w:ascii="Yas" w:hAnsi="Yas" w:cs="Yas" w:hint="cs"/>
          <w:sz w:val="20"/>
          <w:szCs w:val="24"/>
          <w:rtl/>
          <w:lang w:bidi="fa-IR"/>
        </w:rPr>
        <w:t>کارشناسی‌ارشد/دکتری</w:t>
      </w:r>
      <w:r w:rsidR="00D3522F" w:rsidRPr="006104B6">
        <w:rPr>
          <w:rFonts w:ascii="Yas" w:hAnsi="Yas" w:cs="Yas" w:hint="cs"/>
          <w:sz w:val="20"/>
          <w:szCs w:val="24"/>
          <w:rtl/>
        </w:rPr>
        <w:t xml:space="preserve"> </w:t>
      </w:r>
      <w:r w:rsidRPr="006104B6">
        <w:rPr>
          <w:rFonts w:ascii="Yas" w:hAnsi="Yas" w:cs="Yas" w:hint="cs"/>
          <w:sz w:val="20"/>
          <w:szCs w:val="24"/>
          <w:rtl/>
        </w:rPr>
        <w:t>تأ</w:t>
      </w:r>
      <w:r w:rsidR="00D673EB">
        <w:rPr>
          <w:rFonts w:ascii="Yas" w:hAnsi="Yas" w:cs="Yas" w:hint="cs"/>
          <w:sz w:val="20"/>
          <w:szCs w:val="24"/>
          <w:rtl/>
        </w:rPr>
        <w:t>یی</w:t>
      </w:r>
      <w:r w:rsidRPr="006104B6">
        <w:rPr>
          <w:rFonts w:ascii="Yas" w:hAnsi="Yas" w:cs="Yas" w:hint="cs"/>
          <w:sz w:val="20"/>
          <w:szCs w:val="24"/>
          <w:rtl/>
        </w:rPr>
        <w:t>د م</w:t>
      </w:r>
      <w:r w:rsidR="00D673EB">
        <w:rPr>
          <w:rFonts w:ascii="Yas" w:hAnsi="Yas" w:cs="Yas" w:hint="cs"/>
          <w:sz w:val="20"/>
          <w:szCs w:val="24"/>
          <w:rtl/>
        </w:rPr>
        <w:t>ی</w:t>
      </w:r>
      <w:r w:rsidRPr="006104B6">
        <w:rPr>
          <w:rFonts w:ascii="Yas" w:hAnsi="Yas" w:cs="Yas" w:hint="cs"/>
          <w:sz w:val="20"/>
          <w:szCs w:val="24"/>
          <w:rtl/>
        </w:rPr>
        <w:t>‌نما</w:t>
      </w:r>
      <w:r w:rsidR="00D673EB">
        <w:rPr>
          <w:rFonts w:ascii="Yas" w:hAnsi="Yas" w:cs="Yas" w:hint="cs"/>
          <w:sz w:val="20"/>
          <w:szCs w:val="24"/>
          <w:rtl/>
        </w:rPr>
        <w:t>ی</w:t>
      </w:r>
      <w:r w:rsidRPr="006104B6">
        <w:rPr>
          <w:rFonts w:ascii="Yas" w:hAnsi="Yas" w:cs="Yas" w:hint="cs"/>
          <w:sz w:val="20"/>
          <w:szCs w:val="24"/>
          <w:rtl/>
        </w:rPr>
        <w:t>م كه كل</w:t>
      </w:r>
      <w:r w:rsidR="00D673EB">
        <w:rPr>
          <w:rFonts w:ascii="Yas" w:hAnsi="Yas" w:cs="Yas" w:hint="cs"/>
          <w:sz w:val="20"/>
          <w:szCs w:val="24"/>
          <w:rtl/>
        </w:rPr>
        <w:t>ی</w:t>
      </w:r>
      <w:r w:rsidRPr="006104B6">
        <w:rPr>
          <w:rFonts w:ascii="Yas" w:hAnsi="Yas" w:cs="Yas" w:hint="cs"/>
          <w:sz w:val="20"/>
          <w:szCs w:val="24"/>
          <w:rtl/>
        </w:rPr>
        <w:t>ه‌</w:t>
      </w:r>
      <w:r w:rsidR="00D673EB">
        <w:rPr>
          <w:rFonts w:ascii="Yas" w:hAnsi="Yas" w:cs="Yas" w:hint="cs"/>
          <w:sz w:val="20"/>
          <w:szCs w:val="24"/>
          <w:rtl/>
        </w:rPr>
        <w:t>ی</w:t>
      </w:r>
      <w:r w:rsidRPr="006104B6">
        <w:rPr>
          <w:rFonts w:ascii="Yas" w:hAnsi="Yas" w:cs="Yas" w:hint="cs"/>
          <w:sz w:val="20"/>
          <w:szCs w:val="24"/>
          <w:rtl/>
        </w:rPr>
        <w:t xml:space="preserve"> نتا</w:t>
      </w:r>
      <w:r w:rsidR="00D673EB">
        <w:rPr>
          <w:rFonts w:ascii="Yas" w:hAnsi="Yas" w:cs="Yas" w:hint="cs"/>
          <w:sz w:val="20"/>
          <w:szCs w:val="24"/>
          <w:rtl/>
        </w:rPr>
        <w:t>ی</w:t>
      </w:r>
      <w:r w:rsidRPr="006104B6">
        <w:rPr>
          <w:rFonts w:ascii="Yas" w:hAnsi="Yas" w:cs="Yas" w:hint="cs"/>
          <w:sz w:val="20"/>
          <w:szCs w:val="24"/>
          <w:rtl/>
        </w:rPr>
        <w:t>ج ا</w:t>
      </w:r>
      <w:r w:rsidR="00D673EB">
        <w:rPr>
          <w:rFonts w:ascii="Yas" w:hAnsi="Yas" w:cs="Yas" w:hint="cs"/>
          <w:sz w:val="20"/>
          <w:szCs w:val="24"/>
          <w:rtl/>
        </w:rPr>
        <w:t>ی</w:t>
      </w:r>
      <w:r w:rsidRPr="006104B6">
        <w:rPr>
          <w:rFonts w:ascii="Yas" w:hAnsi="Yas" w:cs="Yas" w:hint="cs"/>
          <w:sz w:val="20"/>
          <w:szCs w:val="24"/>
          <w:rtl/>
        </w:rPr>
        <w:t>ن پا</w:t>
      </w:r>
      <w:r w:rsidR="00D673EB">
        <w:rPr>
          <w:rFonts w:ascii="Yas" w:hAnsi="Yas" w:cs="Yas" w:hint="cs"/>
          <w:sz w:val="20"/>
          <w:szCs w:val="24"/>
          <w:rtl/>
        </w:rPr>
        <w:t>ی</w:t>
      </w:r>
      <w:r w:rsidRPr="006104B6">
        <w:rPr>
          <w:rFonts w:ascii="Yas" w:hAnsi="Yas" w:cs="Yas" w:hint="cs"/>
          <w:sz w:val="20"/>
          <w:szCs w:val="24"/>
          <w:rtl/>
        </w:rPr>
        <w:t>ان‌نامه</w:t>
      </w:r>
      <w:r w:rsidRPr="006104B6">
        <w:rPr>
          <w:rFonts w:ascii="Yas" w:hAnsi="Yas" w:cs="Yas" w:hint="cs"/>
          <w:sz w:val="20"/>
          <w:szCs w:val="24"/>
          <w:rtl/>
        </w:rPr>
        <w:softHyphen/>
        <w:t>ی ارشد/رساله</w:t>
      </w:r>
      <w:r w:rsidRPr="006104B6">
        <w:rPr>
          <w:rFonts w:ascii="Yas" w:hAnsi="Yas" w:cs="Yas" w:hint="cs"/>
          <w:sz w:val="20"/>
          <w:szCs w:val="24"/>
          <w:rtl/>
        </w:rPr>
        <w:softHyphen/>
        <w:t xml:space="preserve">ی دکتری </w:t>
      </w:r>
      <w:r w:rsidR="00D3522F">
        <w:rPr>
          <w:rFonts w:ascii="Yas" w:hAnsi="Yas" w:cs="Yas" w:hint="cs"/>
          <w:sz w:val="20"/>
          <w:szCs w:val="24"/>
          <w:rtl/>
        </w:rPr>
        <w:t>با</w:t>
      </w:r>
      <w:r w:rsidRPr="006104B6">
        <w:rPr>
          <w:rFonts w:ascii="Yas" w:hAnsi="Yas" w:cs="Yas" w:hint="cs"/>
          <w:sz w:val="20"/>
          <w:szCs w:val="24"/>
          <w:rtl/>
        </w:rPr>
        <w:t xml:space="preserve"> عنوان </w:t>
      </w:r>
      <w:r w:rsidR="00D3522F">
        <w:rPr>
          <w:rFonts w:ascii="Yas" w:hAnsi="Yas" w:cs="Yas" w:hint="cs"/>
          <w:sz w:val="20"/>
          <w:szCs w:val="24"/>
          <w:rtl/>
          <w:lang w:bidi="fa-IR"/>
        </w:rPr>
        <w:t>………</w:t>
      </w:r>
      <w:r w:rsidR="00D3522F" w:rsidRPr="006104B6">
        <w:rPr>
          <w:rFonts w:ascii="Yas" w:hAnsi="Yas" w:cs="Yas" w:hint="cs"/>
          <w:sz w:val="20"/>
          <w:szCs w:val="24"/>
          <w:rtl/>
        </w:rPr>
        <w:t xml:space="preserve"> </w:t>
      </w:r>
      <w:r w:rsidRPr="006104B6">
        <w:rPr>
          <w:rFonts w:ascii="Yas" w:hAnsi="Yas" w:cs="Yas" w:hint="cs"/>
          <w:sz w:val="20"/>
          <w:szCs w:val="24"/>
          <w:rtl/>
        </w:rPr>
        <w:t>به راهنمایی دکتر</w:t>
      </w:r>
      <w:r w:rsidR="00D3522F">
        <w:rPr>
          <w:rFonts w:ascii="Yas" w:hAnsi="Yas" w:cs="Yas" w:hint="cs"/>
          <w:sz w:val="20"/>
          <w:szCs w:val="24"/>
          <w:rtl/>
        </w:rPr>
        <w:t xml:space="preserve"> </w:t>
      </w:r>
      <w:r w:rsidRPr="006104B6">
        <w:rPr>
          <w:rFonts w:ascii="Yas" w:hAnsi="Yas" w:cs="Yas" w:hint="cs"/>
          <w:sz w:val="20"/>
          <w:szCs w:val="24"/>
          <w:rtl/>
        </w:rPr>
        <w:t>.......... حاصل كار ا</w:t>
      </w:r>
      <w:r w:rsidR="00D673EB">
        <w:rPr>
          <w:rFonts w:ascii="Yas" w:hAnsi="Yas" w:cs="Yas" w:hint="cs"/>
          <w:sz w:val="20"/>
          <w:szCs w:val="24"/>
          <w:rtl/>
        </w:rPr>
        <w:t>ی</w:t>
      </w:r>
      <w:r w:rsidRPr="006104B6">
        <w:rPr>
          <w:rFonts w:ascii="Yas" w:hAnsi="Yas" w:cs="Yas" w:hint="cs"/>
          <w:sz w:val="20"/>
          <w:szCs w:val="24"/>
          <w:rtl/>
        </w:rPr>
        <w:t xml:space="preserve">نجانب </w:t>
      </w:r>
      <w:r w:rsidR="00D3522F">
        <w:rPr>
          <w:rFonts w:ascii="Yas" w:hAnsi="Yas" w:cs="Yas" w:hint="cs"/>
          <w:sz w:val="20"/>
          <w:szCs w:val="24"/>
          <w:rtl/>
        </w:rPr>
        <w:t xml:space="preserve">بوده </w:t>
      </w:r>
      <w:r w:rsidRPr="006104B6">
        <w:rPr>
          <w:rFonts w:ascii="Yas" w:hAnsi="Yas" w:cs="Yas" w:hint="cs"/>
          <w:sz w:val="20"/>
          <w:szCs w:val="24"/>
          <w:rtl/>
        </w:rPr>
        <w:t>و بدون هرگونه دخل و تصرف است و موارد نسخه‌بردار</w:t>
      </w:r>
      <w:r w:rsidR="00D673EB">
        <w:rPr>
          <w:rFonts w:ascii="Yas" w:hAnsi="Yas" w:cs="Yas" w:hint="cs"/>
          <w:sz w:val="20"/>
          <w:szCs w:val="24"/>
          <w:rtl/>
        </w:rPr>
        <w:t>ی</w:t>
      </w:r>
      <w:r w:rsidRPr="006104B6">
        <w:rPr>
          <w:rFonts w:ascii="Yas" w:hAnsi="Yas" w:cs="Yas" w:hint="cs"/>
          <w:sz w:val="20"/>
          <w:szCs w:val="24"/>
          <w:rtl/>
        </w:rPr>
        <w:t>‌شده از آثار د</w:t>
      </w:r>
      <w:r w:rsidR="00D673EB">
        <w:rPr>
          <w:rFonts w:ascii="Yas" w:hAnsi="Yas" w:cs="Yas" w:hint="cs"/>
          <w:sz w:val="20"/>
          <w:szCs w:val="24"/>
          <w:rtl/>
        </w:rPr>
        <w:t>ی</w:t>
      </w:r>
      <w:r w:rsidRPr="006104B6">
        <w:rPr>
          <w:rFonts w:ascii="Yas" w:hAnsi="Yas" w:cs="Yas" w:hint="cs"/>
          <w:sz w:val="20"/>
          <w:szCs w:val="24"/>
          <w:rtl/>
        </w:rPr>
        <w:t>گران را با ذكر كامل مشخصات منبع ذكر كرده‌ام. درصورت اثبات خلاف مندرجات فوق، به تشخ</w:t>
      </w:r>
      <w:r w:rsidR="00D673EB">
        <w:rPr>
          <w:rFonts w:ascii="Yas" w:hAnsi="Yas" w:cs="Yas" w:hint="cs"/>
          <w:sz w:val="20"/>
          <w:szCs w:val="24"/>
          <w:rtl/>
        </w:rPr>
        <w:t>ی</w:t>
      </w:r>
      <w:r w:rsidRPr="006104B6">
        <w:rPr>
          <w:rFonts w:ascii="Yas" w:hAnsi="Yas" w:cs="Yas" w:hint="cs"/>
          <w:sz w:val="20"/>
          <w:szCs w:val="24"/>
          <w:rtl/>
        </w:rPr>
        <w:t>ص دانشگاه مطابق با ضوابط و مقررات حاكم (قانون حما</w:t>
      </w:r>
      <w:r w:rsidR="00D673EB">
        <w:rPr>
          <w:rFonts w:ascii="Yas" w:hAnsi="Yas" w:cs="Yas" w:hint="cs"/>
          <w:sz w:val="20"/>
          <w:szCs w:val="24"/>
          <w:rtl/>
        </w:rPr>
        <w:t>ی</w:t>
      </w:r>
      <w:r w:rsidRPr="006104B6">
        <w:rPr>
          <w:rFonts w:ascii="Yas" w:hAnsi="Yas" w:cs="Yas" w:hint="cs"/>
          <w:sz w:val="20"/>
          <w:szCs w:val="24"/>
          <w:rtl/>
        </w:rPr>
        <w:t>ت از حقوق مؤلفان و مصنفان و قانون ترجمه و تكث</w:t>
      </w:r>
      <w:r w:rsidR="00D673EB">
        <w:rPr>
          <w:rFonts w:ascii="Yas" w:hAnsi="Yas" w:cs="Yas" w:hint="cs"/>
          <w:sz w:val="20"/>
          <w:szCs w:val="24"/>
          <w:rtl/>
        </w:rPr>
        <w:t>ی</w:t>
      </w:r>
      <w:r w:rsidRPr="006104B6">
        <w:rPr>
          <w:rFonts w:ascii="Yas" w:hAnsi="Yas" w:cs="Yas" w:hint="cs"/>
          <w:sz w:val="20"/>
          <w:szCs w:val="24"/>
          <w:rtl/>
        </w:rPr>
        <w:t>ر كتب و نشر</w:t>
      </w:r>
      <w:r w:rsidR="00D673EB">
        <w:rPr>
          <w:rFonts w:ascii="Yas" w:hAnsi="Yas" w:cs="Yas" w:hint="cs"/>
          <w:sz w:val="20"/>
          <w:szCs w:val="24"/>
          <w:rtl/>
        </w:rPr>
        <w:t>ی</w:t>
      </w:r>
      <w:r w:rsidRPr="006104B6">
        <w:rPr>
          <w:rFonts w:ascii="Yas" w:hAnsi="Yas" w:cs="Yas" w:hint="cs"/>
          <w:sz w:val="20"/>
          <w:szCs w:val="24"/>
          <w:rtl/>
        </w:rPr>
        <w:t>ات و آثار صوت</w:t>
      </w:r>
      <w:r w:rsidR="00D673EB">
        <w:rPr>
          <w:rFonts w:ascii="Yas" w:hAnsi="Yas" w:cs="Yas" w:hint="cs"/>
          <w:sz w:val="20"/>
          <w:szCs w:val="24"/>
          <w:rtl/>
        </w:rPr>
        <w:t>ی</w:t>
      </w:r>
      <w:r w:rsidRPr="006104B6">
        <w:rPr>
          <w:rFonts w:ascii="Yas" w:hAnsi="Yas" w:cs="Yas" w:hint="cs"/>
          <w:sz w:val="20"/>
          <w:szCs w:val="24"/>
          <w:rtl/>
        </w:rPr>
        <w:t>، ضوابط و مقررات آموزش</w:t>
      </w:r>
      <w:r w:rsidR="00D673EB">
        <w:rPr>
          <w:rFonts w:ascii="Yas" w:hAnsi="Yas" w:cs="Yas" w:hint="cs"/>
          <w:sz w:val="20"/>
          <w:szCs w:val="24"/>
          <w:rtl/>
        </w:rPr>
        <w:t>ی</w:t>
      </w:r>
      <w:r w:rsidRPr="006104B6">
        <w:rPr>
          <w:rFonts w:ascii="Yas" w:hAnsi="Yas" w:cs="Yas" w:hint="cs"/>
          <w:sz w:val="20"/>
          <w:szCs w:val="24"/>
          <w:rtl/>
        </w:rPr>
        <w:t>، پژوهش</w:t>
      </w:r>
      <w:r w:rsidR="00D673EB">
        <w:rPr>
          <w:rFonts w:ascii="Yas" w:hAnsi="Yas" w:cs="Yas" w:hint="cs"/>
          <w:sz w:val="20"/>
          <w:szCs w:val="24"/>
          <w:rtl/>
        </w:rPr>
        <w:t>ی</w:t>
      </w:r>
      <w:r w:rsidRPr="006104B6">
        <w:rPr>
          <w:rFonts w:ascii="Yas" w:hAnsi="Yas" w:cs="Yas" w:hint="cs"/>
          <w:sz w:val="20"/>
          <w:szCs w:val="24"/>
          <w:rtl/>
        </w:rPr>
        <w:t xml:space="preserve"> و انضباط</w:t>
      </w:r>
      <w:r w:rsidR="00D673EB">
        <w:rPr>
          <w:rFonts w:ascii="Yas" w:hAnsi="Yas" w:cs="Yas" w:hint="cs"/>
          <w:sz w:val="20"/>
          <w:szCs w:val="24"/>
          <w:rtl/>
        </w:rPr>
        <w:t>ی</w:t>
      </w:r>
      <w:r w:rsidRPr="006104B6">
        <w:rPr>
          <w:rFonts w:ascii="Yas" w:hAnsi="Yas" w:cs="Yas" w:hint="cs"/>
          <w:sz w:val="20"/>
          <w:szCs w:val="24"/>
          <w:rtl/>
        </w:rPr>
        <w:t>) با ا</w:t>
      </w:r>
      <w:r w:rsidR="00D673EB">
        <w:rPr>
          <w:rFonts w:ascii="Yas" w:hAnsi="Yas" w:cs="Yas" w:hint="cs"/>
          <w:sz w:val="20"/>
          <w:szCs w:val="24"/>
          <w:rtl/>
        </w:rPr>
        <w:t>ی</w:t>
      </w:r>
      <w:r w:rsidRPr="006104B6">
        <w:rPr>
          <w:rFonts w:ascii="Yas" w:hAnsi="Yas" w:cs="Yas" w:hint="cs"/>
          <w:sz w:val="20"/>
          <w:szCs w:val="24"/>
          <w:rtl/>
        </w:rPr>
        <w:t>نجانب رفتار خواهد شد و حق هرگونه اعتراض درخصوص احقاق حقوق مكتسب و تشخ</w:t>
      </w:r>
      <w:r w:rsidR="00D673EB">
        <w:rPr>
          <w:rFonts w:ascii="Yas" w:hAnsi="Yas" w:cs="Yas" w:hint="cs"/>
          <w:sz w:val="20"/>
          <w:szCs w:val="24"/>
          <w:rtl/>
        </w:rPr>
        <w:t>ی</w:t>
      </w:r>
      <w:r w:rsidRPr="006104B6">
        <w:rPr>
          <w:rFonts w:ascii="Yas" w:hAnsi="Yas" w:cs="Yas" w:hint="cs"/>
          <w:sz w:val="20"/>
          <w:szCs w:val="24"/>
          <w:rtl/>
        </w:rPr>
        <w:t>ص و تع</w:t>
      </w:r>
      <w:r w:rsidR="00D673EB">
        <w:rPr>
          <w:rFonts w:ascii="Yas" w:hAnsi="Yas" w:cs="Yas" w:hint="cs"/>
          <w:sz w:val="20"/>
          <w:szCs w:val="24"/>
          <w:rtl/>
        </w:rPr>
        <w:t>یی</w:t>
      </w:r>
      <w:r w:rsidRPr="006104B6">
        <w:rPr>
          <w:rFonts w:ascii="Yas" w:hAnsi="Yas" w:cs="Yas" w:hint="cs"/>
          <w:sz w:val="20"/>
          <w:szCs w:val="24"/>
          <w:rtl/>
        </w:rPr>
        <w:t>ن تخلف و مجازات را از خو</w:t>
      </w:r>
      <w:r w:rsidR="00D673EB">
        <w:rPr>
          <w:rFonts w:ascii="Yas" w:hAnsi="Yas" w:cs="Yas" w:hint="cs"/>
          <w:sz w:val="20"/>
          <w:szCs w:val="24"/>
          <w:rtl/>
        </w:rPr>
        <w:t>ی</w:t>
      </w:r>
      <w:r w:rsidRPr="006104B6">
        <w:rPr>
          <w:rFonts w:ascii="Yas" w:hAnsi="Yas" w:cs="Yas" w:hint="cs"/>
          <w:sz w:val="20"/>
          <w:szCs w:val="24"/>
          <w:rtl/>
        </w:rPr>
        <w:t>ش سلب م</w:t>
      </w:r>
      <w:r w:rsidR="00D673EB">
        <w:rPr>
          <w:rFonts w:ascii="Yas" w:hAnsi="Yas" w:cs="Yas" w:hint="cs"/>
          <w:sz w:val="20"/>
          <w:szCs w:val="24"/>
          <w:rtl/>
        </w:rPr>
        <w:t>ی</w:t>
      </w:r>
      <w:r w:rsidRPr="006104B6">
        <w:rPr>
          <w:rFonts w:ascii="Yas" w:hAnsi="Yas" w:cs="Yas" w:hint="cs"/>
          <w:sz w:val="20"/>
          <w:szCs w:val="24"/>
          <w:rtl/>
        </w:rPr>
        <w:t>‌نما</w:t>
      </w:r>
      <w:r w:rsidR="00D673EB">
        <w:rPr>
          <w:rFonts w:ascii="Yas" w:hAnsi="Yas" w:cs="Yas" w:hint="cs"/>
          <w:sz w:val="20"/>
          <w:szCs w:val="24"/>
          <w:rtl/>
        </w:rPr>
        <w:t>ی</w:t>
      </w:r>
      <w:r w:rsidRPr="006104B6">
        <w:rPr>
          <w:rFonts w:ascii="Yas" w:hAnsi="Yas" w:cs="Yas" w:hint="cs"/>
          <w:sz w:val="20"/>
          <w:szCs w:val="24"/>
          <w:rtl/>
        </w:rPr>
        <w:t>م. در ضمن، مسؤول</w:t>
      </w:r>
      <w:r w:rsidR="00D673EB">
        <w:rPr>
          <w:rFonts w:ascii="Yas" w:hAnsi="Yas" w:cs="Yas" w:hint="cs"/>
          <w:sz w:val="20"/>
          <w:szCs w:val="24"/>
          <w:rtl/>
        </w:rPr>
        <w:t>ی</w:t>
      </w:r>
      <w:r w:rsidRPr="006104B6">
        <w:rPr>
          <w:rFonts w:ascii="Yas" w:hAnsi="Yas" w:cs="Yas" w:hint="cs"/>
          <w:sz w:val="20"/>
          <w:szCs w:val="24"/>
          <w:rtl/>
        </w:rPr>
        <w:t>ت هرگونه پاسخگو</w:t>
      </w:r>
      <w:r w:rsidR="00D673EB">
        <w:rPr>
          <w:rFonts w:ascii="Yas" w:hAnsi="Yas" w:cs="Yas" w:hint="cs"/>
          <w:sz w:val="20"/>
          <w:szCs w:val="24"/>
          <w:rtl/>
        </w:rPr>
        <w:t>یی</w:t>
      </w:r>
      <w:r w:rsidRPr="006104B6">
        <w:rPr>
          <w:rFonts w:ascii="Yas" w:hAnsi="Yas" w:cs="Yas" w:hint="cs"/>
          <w:sz w:val="20"/>
          <w:szCs w:val="24"/>
          <w:rtl/>
        </w:rPr>
        <w:t xml:space="preserve"> به اشخاص اعم از حق</w:t>
      </w:r>
      <w:r w:rsidR="00D673EB">
        <w:rPr>
          <w:rFonts w:ascii="Yas" w:hAnsi="Yas" w:cs="Yas" w:hint="cs"/>
          <w:sz w:val="20"/>
          <w:szCs w:val="24"/>
          <w:rtl/>
        </w:rPr>
        <w:t>ی</w:t>
      </w:r>
      <w:r w:rsidRPr="006104B6">
        <w:rPr>
          <w:rFonts w:ascii="Yas" w:hAnsi="Yas" w:cs="Yas" w:hint="cs"/>
          <w:sz w:val="20"/>
          <w:szCs w:val="24"/>
          <w:rtl/>
        </w:rPr>
        <w:t>ق</w:t>
      </w:r>
      <w:r w:rsidR="00D673EB">
        <w:rPr>
          <w:rFonts w:ascii="Yas" w:hAnsi="Yas" w:cs="Yas" w:hint="cs"/>
          <w:sz w:val="20"/>
          <w:szCs w:val="24"/>
          <w:rtl/>
        </w:rPr>
        <w:t>ی</w:t>
      </w:r>
      <w:r w:rsidRPr="006104B6">
        <w:rPr>
          <w:rFonts w:ascii="Yas" w:hAnsi="Yas" w:cs="Yas" w:hint="cs"/>
          <w:sz w:val="20"/>
          <w:szCs w:val="24"/>
          <w:rtl/>
        </w:rPr>
        <w:t xml:space="preserve"> و حقوق</w:t>
      </w:r>
      <w:r w:rsidR="00D673EB">
        <w:rPr>
          <w:rFonts w:ascii="Yas" w:hAnsi="Yas" w:cs="Yas" w:hint="cs"/>
          <w:sz w:val="20"/>
          <w:szCs w:val="24"/>
          <w:rtl/>
        </w:rPr>
        <w:t>ی</w:t>
      </w:r>
      <w:r w:rsidRPr="006104B6">
        <w:rPr>
          <w:rFonts w:ascii="Yas" w:hAnsi="Yas" w:cs="Yas" w:hint="cs"/>
          <w:sz w:val="20"/>
          <w:szCs w:val="24"/>
          <w:rtl/>
        </w:rPr>
        <w:t xml:space="preserve"> و مراجع ذ</w:t>
      </w:r>
      <w:r w:rsidR="00D673EB">
        <w:rPr>
          <w:rFonts w:ascii="Yas" w:hAnsi="Yas" w:cs="Yas" w:hint="cs"/>
          <w:sz w:val="20"/>
          <w:szCs w:val="24"/>
          <w:rtl/>
        </w:rPr>
        <w:t>ی</w:t>
      </w:r>
      <w:r w:rsidRPr="006104B6">
        <w:rPr>
          <w:rFonts w:ascii="Yas" w:hAnsi="Yas" w:cs="Yas" w:hint="cs"/>
          <w:sz w:val="20"/>
          <w:szCs w:val="24"/>
          <w:rtl/>
        </w:rPr>
        <w:t>‌صلاح (اعم از ادار</w:t>
      </w:r>
      <w:r w:rsidR="00D673EB">
        <w:rPr>
          <w:rFonts w:ascii="Yas" w:hAnsi="Yas" w:cs="Yas" w:hint="cs"/>
          <w:sz w:val="20"/>
          <w:szCs w:val="24"/>
          <w:rtl/>
        </w:rPr>
        <w:t>ی</w:t>
      </w:r>
      <w:r w:rsidRPr="006104B6">
        <w:rPr>
          <w:rFonts w:ascii="Yas" w:hAnsi="Yas" w:cs="Yas" w:hint="cs"/>
          <w:sz w:val="20"/>
          <w:szCs w:val="24"/>
          <w:rtl/>
        </w:rPr>
        <w:t xml:space="preserve"> و قضا</w:t>
      </w:r>
      <w:r w:rsidR="00D673EB">
        <w:rPr>
          <w:rFonts w:ascii="Yas" w:hAnsi="Yas" w:cs="Yas" w:hint="cs"/>
          <w:sz w:val="20"/>
          <w:szCs w:val="24"/>
          <w:rtl/>
        </w:rPr>
        <w:t>یی</w:t>
      </w:r>
      <w:r w:rsidRPr="006104B6">
        <w:rPr>
          <w:rFonts w:ascii="Yas" w:hAnsi="Yas" w:cs="Yas" w:hint="cs"/>
          <w:sz w:val="20"/>
          <w:szCs w:val="24"/>
          <w:rtl/>
        </w:rPr>
        <w:t>) به عهده‌</w:t>
      </w:r>
      <w:r w:rsidR="00D673EB">
        <w:rPr>
          <w:rFonts w:ascii="Yas" w:hAnsi="Yas" w:cs="Yas" w:hint="cs"/>
          <w:sz w:val="20"/>
          <w:szCs w:val="24"/>
          <w:rtl/>
        </w:rPr>
        <w:t>ی</w:t>
      </w:r>
      <w:r w:rsidRPr="006104B6">
        <w:rPr>
          <w:rFonts w:ascii="Yas" w:hAnsi="Yas" w:cs="Yas" w:hint="cs"/>
          <w:sz w:val="20"/>
          <w:szCs w:val="24"/>
          <w:rtl/>
        </w:rPr>
        <w:t xml:space="preserve"> ا</w:t>
      </w:r>
      <w:r w:rsidR="00D673EB">
        <w:rPr>
          <w:rFonts w:ascii="Yas" w:hAnsi="Yas" w:cs="Yas" w:hint="cs"/>
          <w:sz w:val="20"/>
          <w:szCs w:val="24"/>
          <w:rtl/>
        </w:rPr>
        <w:t>ی</w:t>
      </w:r>
      <w:r w:rsidRPr="006104B6">
        <w:rPr>
          <w:rFonts w:ascii="Yas" w:hAnsi="Yas" w:cs="Yas" w:hint="cs"/>
          <w:sz w:val="20"/>
          <w:szCs w:val="24"/>
          <w:rtl/>
        </w:rPr>
        <w:t>نجانب خواهد بود و دانشگاه ه</w:t>
      </w:r>
      <w:r w:rsidR="00D673EB">
        <w:rPr>
          <w:rFonts w:ascii="Yas" w:hAnsi="Yas" w:cs="Yas" w:hint="cs"/>
          <w:sz w:val="20"/>
          <w:szCs w:val="24"/>
          <w:rtl/>
        </w:rPr>
        <w:t>ی</w:t>
      </w:r>
      <w:r w:rsidRPr="006104B6">
        <w:rPr>
          <w:rFonts w:ascii="Yas" w:hAnsi="Yas" w:cs="Yas" w:hint="cs"/>
          <w:sz w:val="20"/>
          <w:szCs w:val="24"/>
          <w:rtl/>
        </w:rPr>
        <w:t>چ‌گونه مسؤول</w:t>
      </w:r>
      <w:r w:rsidR="00D673EB">
        <w:rPr>
          <w:rFonts w:ascii="Yas" w:hAnsi="Yas" w:cs="Yas" w:hint="cs"/>
          <w:sz w:val="20"/>
          <w:szCs w:val="24"/>
          <w:rtl/>
        </w:rPr>
        <w:t>ی</w:t>
      </w:r>
      <w:r w:rsidRPr="006104B6">
        <w:rPr>
          <w:rFonts w:ascii="Yas" w:hAnsi="Yas" w:cs="Yas" w:hint="cs"/>
          <w:sz w:val="20"/>
          <w:szCs w:val="24"/>
          <w:rtl/>
        </w:rPr>
        <w:t>ت</w:t>
      </w:r>
      <w:r w:rsidR="00D673EB">
        <w:rPr>
          <w:rFonts w:ascii="Yas" w:hAnsi="Yas" w:cs="Yas" w:hint="cs"/>
          <w:sz w:val="20"/>
          <w:szCs w:val="24"/>
          <w:rtl/>
        </w:rPr>
        <w:t>ی</w:t>
      </w:r>
      <w:r w:rsidRPr="006104B6">
        <w:rPr>
          <w:rFonts w:ascii="Yas" w:hAnsi="Yas" w:cs="Yas" w:hint="cs"/>
          <w:sz w:val="20"/>
          <w:szCs w:val="24"/>
          <w:rtl/>
        </w:rPr>
        <w:t xml:space="preserve"> در ا</w:t>
      </w:r>
      <w:r w:rsidR="00D673EB">
        <w:rPr>
          <w:rFonts w:ascii="Yas" w:hAnsi="Yas" w:cs="Yas" w:hint="cs"/>
          <w:sz w:val="20"/>
          <w:szCs w:val="24"/>
          <w:rtl/>
        </w:rPr>
        <w:t>ی</w:t>
      </w:r>
      <w:r w:rsidRPr="006104B6">
        <w:rPr>
          <w:rFonts w:ascii="Yas" w:hAnsi="Yas" w:cs="Yas" w:hint="cs"/>
          <w:sz w:val="20"/>
          <w:szCs w:val="24"/>
          <w:rtl/>
        </w:rPr>
        <w:t>ن خصوص نخواهد داشت. در ضمن تمام دستاوردهای مادی و معنوی حاصله از پایان</w:t>
      </w:r>
      <w:r w:rsidR="008C18A4">
        <w:rPr>
          <w:rFonts w:ascii="Yas" w:hAnsi="Yas" w:cs="Yas" w:hint="cs"/>
          <w:sz w:val="20"/>
          <w:szCs w:val="24"/>
          <w:rtl/>
        </w:rPr>
        <w:t>‌</w:t>
      </w:r>
      <w:r w:rsidRPr="006104B6">
        <w:rPr>
          <w:rFonts w:ascii="Yas" w:hAnsi="Yas" w:cs="Yas" w:hint="cs"/>
          <w:sz w:val="20"/>
          <w:szCs w:val="24"/>
          <w:rtl/>
        </w:rPr>
        <w:t>ن</w:t>
      </w:r>
      <w:r w:rsidR="000B59F0">
        <w:rPr>
          <w:rFonts w:ascii="Yas" w:hAnsi="Yas" w:cs="Yas" w:hint="cs"/>
          <w:sz w:val="20"/>
          <w:szCs w:val="24"/>
          <w:rtl/>
        </w:rPr>
        <w:t>امه ارشد/</w:t>
      </w:r>
      <w:r w:rsidRPr="006104B6">
        <w:rPr>
          <w:rFonts w:ascii="Yas" w:hAnsi="Yas" w:cs="Yas" w:hint="cs"/>
          <w:sz w:val="20"/>
          <w:szCs w:val="24"/>
          <w:rtl/>
        </w:rPr>
        <w:t>رساله دکتری متعلق به دانشگاه صنعتی نوشیروانی بابل می</w:t>
      </w:r>
      <w:r w:rsidR="008C18A4">
        <w:rPr>
          <w:rFonts w:ascii="Yas" w:hAnsi="Yas" w:cs="Yas" w:hint="cs"/>
          <w:sz w:val="20"/>
          <w:szCs w:val="24"/>
          <w:rtl/>
        </w:rPr>
        <w:t>‌</w:t>
      </w:r>
      <w:r w:rsidRPr="006104B6">
        <w:rPr>
          <w:rFonts w:ascii="Yas" w:hAnsi="Yas" w:cs="Yas" w:hint="cs"/>
          <w:sz w:val="20"/>
          <w:szCs w:val="24"/>
          <w:rtl/>
        </w:rPr>
        <w:t>باشد و اینجانب هیچ گونه ادعایی در قبال آن ندارم.</w:t>
      </w:r>
    </w:p>
    <w:p w14:paraId="094E4358" w14:textId="77777777" w:rsidR="006104B6" w:rsidRPr="006104B6" w:rsidRDefault="006104B6" w:rsidP="001B423B">
      <w:pPr>
        <w:pStyle w:val="aa"/>
        <w:jc w:val="both"/>
        <w:rPr>
          <w:rFonts w:ascii="Yas" w:hAnsi="Yas" w:cs="Yas"/>
          <w:sz w:val="20"/>
          <w:szCs w:val="24"/>
          <w:rtl/>
          <w:lang w:bidi="fa-IR"/>
        </w:rPr>
      </w:pPr>
    </w:p>
    <w:p w14:paraId="1A7A42B0" w14:textId="77777777" w:rsidR="006104B6" w:rsidRPr="006104B6" w:rsidRDefault="006104B6" w:rsidP="001B423B">
      <w:pPr>
        <w:pStyle w:val="aa"/>
        <w:jc w:val="both"/>
        <w:rPr>
          <w:rFonts w:ascii="Yas" w:hAnsi="Yas" w:cs="Yas"/>
          <w:sz w:val="20"/>
          <w:szCs w:val="24"/>
          <w:rtl/>
          <w:lang w:bidi="fa-IR"/>
        </w:rPr>
      </w:pPr>
    </w:p>
    <w:p w14:paraId="5F5D2ADC" w14:textId="05C7F2D5" w:rsidR="006104B6" w:rsidRPr="006104B6" w:rsidRDefault="006104B6" w:rsidP="001B423B">
      <w:pPr>
        <w:pStyle w:val="aa"/>
        <w:jc w:val="center"/>
        <w:rPr>
          <w:rFonts w:ascii="Yas" w:hAnsi="Yas" w:cs="Yas"/>
          <w:sz w:val="20"/>
          <w:szCs w:val="24"/>
          <w:rtl/>
          <w:lang w:bidi="fa-IR"/>
        </w:rPr>
      </w:pPr>
      <w:r w:rsidRPr="006104B6">
        <w:rPr>
          <w:rFonts w:ascii="Yas" w:hAnsi="Yas" w:cs="Yas" w:hint="cs"/>
          <w:sz w:val="20"/>
          <w:szCs w:val="24"/>
          <w:rtl/>
          <w:lang w:bidi="fa-IR"/>
        </w:rPr>
        <w:t>نام و نام</w:t>
      </w:r>
      <w:r w:rsidR="001B423B">
        <w:rPr>
          <w:rFonts w:ascii="Yas" w:hAnsi="Yas" w:cs="Yas" w:hint="cs"/>
          <w:sz w:val="20"/>
          <w:szCs w:val="24"/>
          <w:rtl/>
          <w:lang w:bidi="fa-IR"/>
        </w:rPr>
        <w:t>‌</w:t>
      </w:r>
      <w:r w:rsidRPr="006104B6">
        <w:rPr>
          <w:rFonts w:ascii="Yas" w:hAnsi="Yas" w:cs="Yas" w:hint="cs"/>
          <w:sz w:val="20"/>
          <w:szCs w:val="24"/>
          <w:rtl/>
          <w:lang w:bidi="fa-IR"/>
        </w:rPr>
        <w:t>خانوادگ</w:t>
      </w:r>
      <w:r w:rsidR="00D673EB">
        <w:rPr>
          <w:rFonts w:ascii="Yas" w:hAnsi="Yas" w:cs="Yas" w:hint="cs"/>
          <w:sz w:val="20"/>
          <w:szCs w:val="24"/>
          <w:rtl/>
          <w:lang w:bidi="fa-IR"/>
        </w:rPr>
        <w:t>ی</w:t>
      </w:r>
      <w:r w:rsidRPr="006104B6">
        <w:rPr>
          <w:rFonts w:ascii="Yas" w:hAnsi="Yas" w:cs="Yas" w:hint="cs"/>
          <w:sz w:val="20"/>
          <w:szCs w:val="24"/>
          <w:rtl/>
          <w:lang w:bidi="fa-IR"/>
        </w:rPr>
        <w:t>:</w:t>
      </w:r>
    </w:p>
    <w:p w14:paraId="46F9E622" w14:textId="1BCC79FA" w:rsidR="006104B6" w:rsidRPr="006104B6" w:rsidRDefault="001B423B" w:rsidP="001B423B">
      <w:pPr>
        <w:pStyle w:val="aa"/>
        <w:jc w:val="center"/>
        <w:rPr>
          <w:rFonts w:ascii="Yas" w:hAnsi="Yas" w:cs="Yas"/>
          <w:sz w:val="20"/>
          <w:szCs w:val="24"/>
          <w:rtl/>
          <w:lang w:bidi="fa-IR"/>
        </w:rPr>
      </w:pPr>
      <w:r>
        <w:rPr>
          <w:rFonts w:ascii="Yas" w:hAnsi="Yas" w:cs="Yas" w:hint="cs"/>
          <w:sz w:val="20"/>
          <w:szCs w:val="24"/>
          <w:rtl/>
          <w:lang w:bidi="fa-IR"/>
        </w:rPr>
        <w:t>تاریخ و امضا</w:t>
      </w:r>
    </w:p>
    <w:p w14:paraId="7BFE6E5B" w14:textId="77777777" w:rsidR="006104B6" w:rsidRPr="006104B6" w:rsidRDefault="006104B6" w:rsidP="006104B6">
      <w:pPr>
        <w:pStyle w:val="aa"/>
        <w:rPr>
          <w:rFonts w:ascii="Yas" w:hAnsi="Yas" w:cs="Yas"/>
          <w:sz w:val="20"/>
          <w:szCs w:val="24"/>
          <w:rtl/>
          <w:lang w:bidi="fa-IR"/>
        </w:rPr>
      </w:pPr>
    </w:p>
    <w:p w14:paraId="6ADC8840" w14:textId="77777777" w:rsidR="006104B6" w:rsidRPr="006104B6" w:rsidRDefault="006104B6" w:rsidP="006104B6">
      <w:pPr>
        <w:pStyle w:val="aa"/>
        <w:rPr>
          <w:rFonts w:ascii="Yas" w:hAnsi="Yas"/>
          <w:rtl/>
          <w:lang w:bidi="fa-IR"/>
        </w:rPr>
      </w:pPr>
    </w:p>
    <w:p w14:paraId="1EC2EDD7" w14:textId="0E13BA20" w:rsidR="00861011" w:rsidRDefault="00861011" w:rsidP="00A86884">
      <w:pPr>
        <w:pStyle w:val="aa"/>
        <w:rPr>
          <w:rFonts w:ascii="Yas" w:hAnsi="Yas" w:cs="Yas"/>
          <w:szCs w:val="24"/>
        </w:rPr>
      </w:pPr>
    </w:p>
    <w:p w14:paraId="25D825DC" w14:textId="42C3574E" w:rsidR="006104B6" w:rsidRDefault="006104B6" w:rsidP="00A86884">
      <w:pPr>
        <w:pStyle w:val="aa"/>
        <w:rPr>
          <w:rFonts w:ascii="Yas" w:hAnsi="Yas" w:cs="Yas"/>
          <w:szCs w:val="24"/>
          <w:rtl/>
        </w:rPr>
      </w:pPr>
    </w:p>
    <w:p w14:paraId="0E702691" w14:textId="77777777" w:rsidR="001B423B" w:rsidRDefault="001B423B" w:rsidP="00A86884">
      <w:pPr>
        <w:pStyle w:val="aa"/>
        <w:rPr>
          <w:rFonts w:ascii="Yas" w:hAnsi="Yas" w:cs="Yas"/>
          <w:szCs w:val="24"/>
        </w:rPr>
      </w:pPr>
    </w:p>
    <w:p w14:paraId="5AF928D8" w14:textId="1A7C19F4" w:rsidR="006104B6" w:rsidRDefault="006104B6" w:rsidP="00A86884">
      <w:pPr>
        <w:pStyle w:val="aa"/>
        <w:rPr>
          <w:rFonts w:ascii="Yas" w:hAnsi="Yas" w:cs="Yas"/>
          <w:szCs w:val="24"/>
          <w:rtl/>
        </w:rPr>
      </w:pPr>
    </w:p>
    <w:p w14:paraId="0E3D1EF5" w14:textId="77777777" w:rsidR="00D3522F" w:rsidRDefault="00D3522F" w:rsidP="00A86884">
      <w:pPr>
        <w:pStyle w:val="aa"/>
        <w:rPr>
          <w:rFonts w:ascii="Yas" w:hAnsi="Yas" w:cs="Yas"/>
          <w:szCs w:val="24"/>
          <w:rtl/>
        </w:rPr>
      </w:pPr>
    </w:p>
    <w:p w14:paraId="59D954AD" w14:textId="77777777" w:rsidR="00D3522F" w:rsidRDefault="00D3522F" w:rsidP="00A86884">
      <w:pPr>
        <w:pStyle w:val="aa"/>
        <w:rPr>
          <w:rFonts w:ascii="Yas" w:hAnsi="Yas" w:cs="Yas"/>
          <w:szCs w:val="24"/>
        </w:rPr>
      </w:pPr>
    </w:p>
    <w:p w14:paraId="25FC6B1A" w14:textId="04FB1CF0" w:rsidR="006104B6" w:rsidRDefault="006104B6" w:rsidP="00A86884">
      <w:pPr>
        <w:pStyle w:val="aa"/>
        <w:rPr>
          <w:rFonts w:ascii="Yas" w:hAnsi="Yas" w:cs="Yas"/>
          <w:szCs w:val="24"/>
        </w:rPr>
      </w:pPr>
    </w:p>
    <w:p w14:paraId="3091D996" w14:textId="77777777" w:rsidR="006104B6" w:rsidRPr="00616B2D" w:rsidRDefault="006104B6" w:rsidP="00A86884">
      <w:pPr>
        <w:pStyle w:val="aa"/>
        <w:rPr>
          <w:rFonts w:ascii="Yas" w:hAnsi="Yas" w:cs="Yas"/>
          <w:szCs w:val="24"/>
          <w:rtl/>
        </w:rPr>
      </w:pPr>
    </w:p>
    <w:p w14:paraId="372B1E95" w14:textId="2916079E" w:rsidR="00861011" w:rsidRPr="00616B2D" w:rsidRDefault="00861011" w:rsidP="00A86884">
      <w:pPr>
        <w:pStyle w:val="aa"/>
        <w:rPr>
          <w:rFonts w:ascii="Yas" w:hAnsi="Yas" w:cs="Yas"/>
          <w:szCs w:val="24"/>
          <w:rtl/>
        </w:rPr>
      </w:pPr>
    </w:p>
    <w:p w14:paraId="193D72C8" w14:textId="7AFC6553" w:rsidR="003C1147" w:rsidRDefault="003C1147" w:rsidP="003C1147">
      <w:pPr>
        <w:rPr>
          <w:rFonts w:ascii="Yas" w:hAnsi="Yas"/>
          <w:b/>
          <w:bCs/>
          <w:sz w:val="28"/>
          <w:szCs w:val="28"/>
          <w:lang w:bidi="fa-IR"/>
        </w:rPr>
      </w:pPr>
    </w:p>
    <w:p w14:paraId="3FC8118C" w14:textId="77777777" w:rsidR="00B93D97" w:rsidRPr="00616B2D" w:rsidRDefault="00B93D97" w:rsidP="003C1147">
      <w:pPr>
        <w:rPr>
          <w:rFonts w:ascii="Yas" w:hAnsi="Yas"/>
          <w:rtl/>
        </w:rPr>
      </w:pPr>
    </w:p>
    <w:p w14:paraId="27D59A34" w14:textId="2A53D88C" w:rsidR="000C1209" w:rsidRPr="00616B2D" w:rsidRDefault="000C1209" w:rsidP="000C1209">
      <w:pPr>
        <w:pStyle w:val="Title1"/>
        <w:rPr>
          <w:rFonts w:ascii="Yas" w:hAnsi="Yas"/>
          <w:sz w:val="24"/>
          <w:szCs w:val="28"/>
          <w:rtl/>
        </w:rPr>
      </w:pPr>
      <w:r w:rsidRPr="00616B2D">
        <w:rPr>
          <w:rFonts w:ascii="Yas" w:hAnsi="Yas"/>
          <w:sz w:val="24"/>
          <w:szCs w:val="28"/>
          <w:rtl/>
        </w:rPr>
        <w:lastRenderedPageBreak/>
        <w:t>مجوز بهره‌بردار</w:t>
      </w:r>
      <w:r w:rsidR="004B1ABE" w:rsidRPr="00616B2D">
        <w:rPr>
          <w:rFonts w:ascii="Yas" w:hAnsi="Yas"/>
          <w:sz w:val="24"/>
          <w:szCs w:val="28"/>
          <w:rtl/>
        </w:rPr>
        <w:t>ی</w:t>
      </w:r>
      <w:r w:rsidRPr="00616B2D">
        <w:rPr>
          <w:rFonts w:ascii="Yas" w:hAnsi="Yas"/>
          <w:sz w:val="24"/>
          <w:szCs w:val="28"/>
          <w:rtl/>
        </w:rPr>
        <w:t xml:space="preserve"> از پا</w:t>
      </w:r>
      <w:r w:rsidR="004B1ABE" w:rsidRPr="00616B2D">
        <w:rPr>
          <w:rFonts w:ascii="Yas" w:hAnsi="Yas"/>
          <w:sz w:val="24"/>
          <w:szCs w:val="28"/>
          <w:rtl/>
        </w:rPr>
        <w:t>ی</w:t>
      </w:r>
      <w:r w:rsidRPr="00616B2D">
        <w:rPr>
          <w:rFonts w:ascii="Yas" w:hAnsi="Yas"/>
          <w:sz w:val="24"/>
          <w:szCs w:val="28"/>
          <w:rtl/>
        </w:rPr>
        <w:t>ان‌نامه</w:t>
      </w:r>
      <w:r w:rsidR="00A333A8" w:rsidRPr="00616B2D">
        <w:rPr>
          <w:rFonts w:ascii="Yas" w:hAnsi="Yas"/>
          <w:sz w:val="24"/>
          <w:szCs w:val="28"/>
          <w:rtl/>
        </w:rPr>
        <w:t>/رساله</w:t>
      </w:r>
    </w:p>
    <w:p w14:paraId="5D468532" w14:textId="6DA72BCD" w:rsidR="000C1209" w:rsidRPr="00616B2D" w:rsidRDefault="000C1209" w:rsidP="00BB5B67">
      <w:pPr>
        <w:rPr>
          <w:rFonts w:ascii="Yas" w:hAnsi="Yas"/>
          <w:rtl/>
        </w:rPr>
      </w:pPr>
      <w:r w:rsidRPr="00616B2D">
        <w:rPr>
          <w:rFonts w:ascii="Yas" w:hAnsi="Yas"/>
          <w:rtl/>
        </w:rPr>
        <w:t>بهره‌بردار</w:t>
      </w:r>
      <w:r w:rsidR="004B1ABE" w:rsidRPr="00616B2D">
        <w:rPr>
          <w:rFonts w:ascii="Yas" w:hAnsi="Yas"/>
          <w:rtl/>
        </w:rPr>
        <w:t>ی</w:t>
      </w:r>
      <w:r w:rsidRPr="00616B2D">
        <w:rPr>
          <w:rFonts w:ascii="Yas" w:hAnsi="Yas"/>
          <w:rtl/>
        </w:rPr>
        <w:t xml:space="preserve"> از ا</w:t>
      </w:r>
      <w:r w:rsidR="004B1ABE" w:rsidRPr="00616B2D">
        <w:rPr>
          <w:rFonts w:ascii="Yas" w:hAnsi="Yas"/>
          <w:rtl/>
        </w:rPr>
        <w:t>ی</w:t>
      </w:r>
      <w:r w:rsidRPr="00616B2D">
        <w:rPr>
          <w:rFonts w:ascii="Yas" w:hAnsi="Yas"/>
          <w:rtl/>
        </w:rPr>
        <w:t>ن پا</w:t>
      </w:r>
      <w:r w:rsidR="004B1ABE" w:rsidRPr="00616B2D">
        <w:rPr>
          <w:rFonts w:ascii="Yas" w:hAnsi="Yas"/>
          <w:rtl/>
        </w:rPr>
        <w:t>ی</w:t>
      </w:r>
      <w:r w:rsidRPr="00616B2D">
        <w:rPr>
          <w:rFonts w:ascii="Yas" w:hAnsi="Yas"/>
          <w:rtl/>
        </w:rPr>
        <w:t>ان‌نامه</w:t>
      </w:r>
      <w:r w:rsidR="00A333A8" w:rsidRPr="00616B2D">
        <w:rPr>
          <w:rFonts w:ascii="Yas" w:hAnsi="Yas"/>
          <w:rtl/>
        </w:rPr>
        <w:t>/رساله</w:t>
      </w:r>
      <w:r w:rsidRPr="00616B2D">
        <w:rPr>
          <w:rFonts w:ascii="Yas" w:hAnsi="Yas"/>
          <w:rtl/>
        </w:rPr>
        <w:t xml:space="preserve"> در چهارچوب مقررات كتابخانه و با توجه به محدود</w:t>
      </w:r>
      <w:r w:rsidR="004B1ABE" w:rsidRPr="00616B2D">
        <w:rPr>
          <w:rFonts w:ascii="Yas" w:hAnsi="Yas"/>
          <w:rtl/>
        </w:rPr>
        <w:t>ی</w:t>
      </w:r>
      <w:r w:rsidRPr="00616B2D">
        <w:rPr>
          <w:rFonts w:ascii="Yas" w:hAnsi="Yas"/>
          <w:rtl/>
        </w:rPr>
        <w:t>ت</w:t>
      </w:r>
      <w:r w:rsidR="004B1ABE" w:rsidRPr="00616B2D">
        <w:rPr>
          <w:rFonts w:ascii="Yas" w:hAnsi="Yas"/>
          <w:rtl/>
        </w:rPr>
        <w:t>ی</w:t>
      </w:r>
      <w:r w:rsidRPr="00616B2D">
        <w:rPr>
          <w:rFonts w:ascii="Yas" w:hAnsi="Yas"/>
          <w:rtl/>
        </w:rPr>
        <w:t xml:space="preserve"> كه توسط استاد راهنما به شرح ز</w:t>
      </w:r>
      <w:r w:rsidR="004B1ABE" w:rsidRPr="00616B2D">
        <w:rPr>
          <w:rFonts w:ascii="Yas" w:hAnsi="Yas"/>
          <w:rtl/>
        </w:rPr>
        <w:t>ی</w:t>
      </w:r>
      <w:r w:rsidRPr="00616B2D">
        <w:rPr>
          <w:rFonts w:ascii="Yas" w:hAnsi="Yas"/>
          <w:rtl/>
        </w:rPr>
        <w:t>ر تع</w:t>
      </w:r>
      <w:r w:rsidR="004B1ABE" w:rsidRPr="00616B2D">
        <w:rPr>
          <w:rFonts w:ascii="Yas" w:hAnsi="Yas"/>
          <w:rtl/>
        </w:rPr>
        <w:t>یی</w:t>
      </w:r>
      <w:r w:rsidRPr="00616B2D">
        <w:rPr>
          <w:rFonts w:ascii="Yas" w:hAnsi="Yas"/>
          <w:rtl/>
        </w:rPr>
        <w:t>ن م</w:t>
      </w:r>
      <w:r w:rsidR="004B1ABE" w:rsidRPr="00616B2D">
        <w:rPr>
          <w:rFonts w:ascii="Yas" w:hAnsi="Yas"/>
          <w:rtl/>
        </w:rPr>
        <w:t>ی</w:t>
      </w:r>
      <w:r w:rsidRPr="00616B2D">
        <w:rPr>
          <w:rFonts w:ascii="Yas" w:hAnsi="Yas"/>
          <w:rtl/>
        </w:rPr>
        <w:t>‌شود، بلامانع است:</w:t>
      </w:r>
    </w:p>
    <w:p w14:paraId="7570BCEE" w14:textId="3A131AC6" w:rsidR="000C1209" w:rsidRPr="00616B2D" w:rsidRDefault="000C1209" w:rsidP="00BB5B67">
      <w:pPr>
        <w:ind w:firstLine="662"/>
        <w:rPr>
          <w:rFonts w:ascii="Yas" w:hAnsi="Yas"/>
          <w:rtl/>
        </w:rPr>
      </w:pPr>
      <w:r w:rsidRPr="00616B2D">
        <w:rPr>
          <w:rFonts w:ascii="Yas" w:hAnsi="Yas"/>
        </w:rPr>
        <w:sym w:font="Wingdings" w:char="F0A8"/>
      </w:r>
      <w:r w:rsidRPr="00616B2D">
        <w:rPr>
          <w:rFonts w:ascii="Yas" w:hAnsi="Yas"/>
          <w:rtl/>
        </w:rPr>
        <w:t xml:space="preserve"> بهره‌بردار</w:t>
      </w:r>
      <w:r w:rsidR="004B1ABE" w:rsidRPr="00616B2D">
        <w:rPr>
          <w:rFonts w:ascii="Yas" w:hAnsi="Yas"/>
          <w:rtl/>
        </w:rPr>
        <w:t>ی</w:t>
      </w:r>
      <w:r w:rsidRPr="00616B2D">
        <w:rPr>
          <w:rFonts w:ascii="Yas" w:hAnsi="Yas"/>
          <w:rtl/>
        </w:rPr>
        <w:t xml:space="preserve"> از ا</w:t>
      </w:r>
      <w:r w:rsidR="004B1ABE" w:rsidRPr="00616B2D">
        <w:rPr>
          <w:rFonts w:ascii="Yas" w:hAnsi="Yas"/>
          <w:rtl/>
        </w:rPr>
        <w:t>ی</w:t>
      </w:r>
      <w:r w:rsidRPr="00616B2D">
        <w:rPr>
          <w:rFonts w:ascii="Yas" w:hAnsi="Yas"/>
          <w:rtl/>
        </w:rPr>
        <w:t>ن پا</w:t>
      </w:r>
      <w:r w:rsidR="004B1ABE" w:rsidRPr="00616B2D">
        <w:rPr>
          <w:rFonts w:ascii="Yas" w:hAnsi="Yas"/>
          <w:rtl/>
        </w:rPr>
        <w:t>ی</w:t>
      </w:r>
      <w:r w:rsidRPr="00616B2D">
        <w:rPr>
          <w:rFonts w:ascii="Yas" w:hAnsi="Yas"/>
          <w:rtl/>
        </w:rPr>
        <w:t>ان‌نامه/رساله برا</w:t>
      </w:r>
      <w:r w:rsidR="004B1ABE" w:rsidRPr="00616B2D">
        <w:rPr>
          <w:rFonts w:ascii="Yas" w:hAnsi="Yas"/>
          <w:rtl/>
        </w:rPr>
        <w:t>ی</w:t>
      </w:r>
      <w:r w:rsidRPr="00616B2D">
        <w:rPr>
          <w:rFonts w:ascii="Yas" w:hAnsi="Yas"/>
          <w:rtl/>
        </w:rPr>
        <w:t xml:space="preserve"> همگان بلامانع است.</w:t>
      </w:r>
    </w:p>
    <w:p w14:paraId="010CFAA3" w14:textId="09F7003D" w:rsidR="000C1209" w:rsidRPr="00616B2D" w:rsidRDefault="000C1209" w:rsidP="00BB5B67">
      <w:pPr>
        <w:ind w:firstLine="662"/>
        <w:rPr>
          <w:rFonts w:ascii="Yas" w:hAnsi="Yas"/>
          <w:rtl/>
        </w:rPr>
      </w:pPr>
      <w:r w:rsidRPr="00616B2D">
        <w:rPr>
          <w:rFonts w:ascii="Yas" w:hAnsi="Yas"/>
        </w:rPr>
        <w:sym w:font="Wingdings" w:char="F0A8"/>
      </w:r>
      <w:r w:rsidRPr="00616B2D">
        <w:rPr>
          <w:rFonts w:ascii="Yas" w:hAnsi="Yas"/>
          <w:rtl/>
        </w:rPr>
        <w:t xml:space="preserve"> بهره‌بردار</w:t>
      </w:r>
      <w:r w:rsidR="004B1ABE" w:rsidRPr="00616B2D">
        <w:rPr>
          <w:rFonts w:ascii="Yas" w:hAnsi="Yas"/>
          <w:rtl/>
        </w:rPr>
        <w:t>ی</w:t>
      </w:r>
      <w:r w:rsidRPr="00616B2D">
        <w:rPr>
          <w:rFonts w:ascii="Yas" w:hAnsi="Yas"/>
          <w:rtl/>
        </w:rPr>
        <w:t xml:space="preserve"> از ا</w:t>
      </w:r>
      <w:r w:rsidR="004B1ABE" w:rsidRPr="00616B2D">
        <w:rPr>
          <w:rFonts w:ascii="Yas" w:hAnsi="Yas"/>
          <w:rtl/>
        </w:rPr>
        <w:t>ی</w:t>
      </w:r>
      <w:r w:rsidRPr="00616B2D">
        <w:rPr>
          <w:rFonts w:ascii="Yas" w:hAnsi="Yas"/>
          <w:rtl/>
        </w:rPr>
        <w:t>ن پا</w:t>
      </w:r>
      <w:r w:rsidR="004B1ABE" w:rsidRPr="00616B2D">
        <w:rPr>
          <w:rFonts w:ascii="Yas" w:hAnsi="Yas"/>
          <w:rtl/>
        </w:rPr>
        <w:t>ی</w:t>
      </w:r>
      <w:r w:rsidRPr="00616B2D">
        <w:rPr>
          <w:rFonts w:ascii="Yas" w:hAnsi="Yas"/>
          <w:rtl/>
        </w:rPr>
        <w:t>ان‌نامه/رساله با اخذ مجوز از استاد راهنما، بلامانع است.</w:t>
      </w:r>
    </w:p>
    <w:p w14:paraId="69F80293" w14:textId="640BB653" w:rsidR="000C1209" w:rsidRPr="00616B2D" w:rsidRDefault="000C1209" w:rsidP="00D3522F">
      <w:pPr>
        <w:ind w:firstLine="662"/>
        <w:rPr>
          <w:rFonts w:ascii="Yas" w:hAnsi="Yas"/>
          <w:rtl/>
        </w:rPr>
      </w:pPr>
      <w:r w:rsidRPr="00616B2D">
        <w:rPr>
          <w:rFonts w:ascii="Yas" w:hAnsi="Yas"/>
        </w:rPr>
        <w:sym w:font="Wingdings" w:char="F0A8"/>
      </w:r>
      <w:r w:rsidRPr="00616B2D">
        <w:rPr>
          <w:rFonts w:ascii="Yas" w:hAnsi="Yas"/>
          <w:rtl/>
        </w:rPr>
        <w:t xml:space="preserve"> بهره‌بردار</w:t>
      </w:r>
      <w:r w:rsidR="004B1ABE" w:rsidRPr="00616B2D">
        <w:rPr>
          <w:rFonts w:ascii="Yas" w:hAnsi="Yas"/>
          <w:rtl/>
        </w:rPr>
        <w:t>ی</w:t>
      </w:r>
      <w:r w:rsidRPr="00616B2D">
        <w:rPr>
          <w:rFonts w:ascii="Yas" w:hAnsi="Yas"/>
          <w:rtl/>
        </w:rPr>
        <w:t xml:space="preserve"> از ا</w:t>
      </w:r>
      <w:r w:rsidR="004B1ABE" w:rsidRPr="00616B2D">
        <w:rPr>
          <w:rFonts w:ascii="Yas" w:hAnsi="Yas"/>
          <w:rtl/>
        </w:rPr>
        <w:t>ی</w:t>
      </w:r>
      <w:r w:rsidRPr="00616B2D">
        <w:rPr>
          <w:rFonts w:ascii="Yas" w:hAnsi="Yas"/>
          <w:rtl/>
        </w:rPr>
        <w:t>ن پا</w:t>
      </w:r>
      <w:r w:rsidR="004B1ABE" w:rsidRPr="00616B2D">
        <w:rPr>
          <w:rFonts w:ascii="Yas" w:hAnsi="Yas"/>
          <w:rtl/>
        </w:rPr>
        <w:t>ی</w:t>
      </w:r>
      <w:r w:rsidRPr="00616B2D">
        <w:rPr>
          <w:rFonts w:ascii="Yas" w:hAnsi="Yas"/>
          <w:rtl/>
        </w:rPr>
        <w:t>ان‌نامه/رساله تا تار</w:t>
      </w:r>
      <w:r w:rsidR="004B1ABE" w:rsidRPr="00616B2D">
        <w:rPr>
          <w:rFonts w:ascii="Yas" w:hAnsi="Yas"/>
          <w:rtl/>
        </w:rPr>
        <w:t>ی</w:t>
      </w:r>
      <w:r w:rsidRPr="00616B2D">
        <w:rPr>
          <w:rFonts w:ascii="Yas" w:hAnsi="Yas"/>
          <w:rtl/>
        </w:rPr>
        <w:t xml:space="preserve">خ </w:t>
      </w:r>
      <w:r w:rsidR="00D3522F">
        <w:rPr>
          <w:rFonts w:ascii="Yas" w:hAnsi="Yas" w:hint="cs"/>
          <w:sz w:val="20"/>
          <w:rtl/>
          <w:lang w:bidi="fa-IR"/>
        </w:rPr>
        <w:t>………</w:t>
      </w:r>
      <w:r w:rsidR="00D3522F" w:rsidRPr="006104B6">
        <w:rPr>
          <w:rFonts w:ascii="Yas" w:hAnsi="Yas" w:hint="cs"/>
          <w:sz w:val="20"/>
          <w:rtl/>
        </w:rPr>
        <w:t xml:space="preserve"> </w:t>
      </w:r>
      <w:r w:rsidRPr="00616B2D">
        <w:rPr>
          <w:rFonts w:ascii="Yas" w:hAnsi="Yas"/>
          <w:rtl/>
        </w:rPr>
        <w:t>ممنوع است.</w:t>
      </w:r>
    </w:p>
    <w:p w14:paraId="6A87A68E" w14:textId="77777777" w:rsidR="000C1209" w:rsidRPr="00616B2D" w:rsidRDefault="000C1209" w:rsidP="00BB5B67">
      <w:pPr>
        <w:rPr>
          <w:rFonts w:ascii="Yas" w:hAnsi="Yas"/>
          <w:rtl/>
        </w:rPr>
      </w:pPr>
    </w:p>
    <w:p w14:paraId="0AF60E5D" w14:textId="77777777" w:rsidR="003C1147" w:rsidRPr="00616B2D" w:rsidRDefault="003C1147" w:rsidP="00BB5B67">
      <w:pPr>
        <w:rPr>
          <w:rFonts w:ascii="Yas" w:hAnsi="Yas"/>
          <w:rtl/>
        </w:rPr>
      </w:pPr>
    </w:p>
    <w:p w14:paraId="124E4BC7" w14:textId="66717749" w:rsidR="000C1209" w:rsidRPr="00616B2D" w:rsidRDefault="000C1209" w:rsidP="00B93D97">
      <w:pPr>
        <w:jc w:val="center"/>
        <w:rPr>
          <w:rFonts w:ascii="Yas" w:hAnsi="Yas"/>
          <w:rtl/>
        </w:rPr>
      </w:pPr>
      <w:r w:rsidRPr="00616B2D">
        <w:rPr>
          <w:rFonts w:ascii="Yas" w:hAnsi="Yas"/>
          <w:rtl/>
        </w:rPr>
        <w:t>استاد</w:t>
      </w:r>
      <w:r w:rsidR="00990689" w:rsidRPr="00616B2D">
        <w:rPr>
          <w:rFonts w:ascii="Yas" w:hAnsi="Yas"/>
          <w:rtl/>
        </w:rPr>
        <w:t xml:space="preserve"> </w:t>
      </w:r>
      <w:r w:rsidRPr="00616B2D">
        <w:rPr>
          <w:rFonts w:ascii="Yas" w:hAnsi="Yas"/>
          <w:rtl/>
        </w:rPr>
        <w:t>راهنما:</w:t>
      </w:r>
    </w:p>
    <w:p w14:paraId="593EBA08" w14:textId="7F844BBC" w:rsidR="000C1209" w:rsidRPr="00616B2D" w:rsidRDefault="000C1209" w:rsidP="00BB5B67">
      <w:pPr>
        <w:jc w:val="center"/>
        <w:rPr>
          <w:rFonts w:ascii="Yas" w:hAnsi="Yas"/>
          <w:rtl/>
          <w:lang w:bidi="fa-IR"/>
        </w:rPr>
      </w:pPr>
      <w:r w:rsidRPr="00616B2D">
        <w:rPr>
          <w:rFonts w:ascii="Yas" w:hAnsi="Yas"/>
          <w:rtl/>
        </w:rPr>
        <w:t>تار</w:t>
      </w:r>
      <w:r w:rsidR="004B1ABE" w:rsidRPr="00616B2D">
        <w:rPr>
          <w:rFonts w:ascii="Yas" w:hAnsi="Yas"/>
          <w:rtl/>
        </w:rPr>
        <w:t>ی</w:t>
      </w:r>
      <w:r w:rsidRPr="00616B2D">
        <w:rPr>
          <w:rFonts w:ascii="Yas" w:hAnsi="Yas"/>
          <w:rtl/>
        </w:rPr>
        <w:t>خ</w:t>
      </w:r>
      <w:r w:rsidR="00990689" w:rsidRPr="00616B2D">
        <w:rPr>
          <w:rFonts w:ascii="Yas" w:hAnsi="Yas"/>
          <w:rtl/>
        </w:rPr>
        <w:t xml:space="preserve"> و </w:t>
      </w:r>
      <w:r w:rsidR="00FB0AB8">
        <w:rPr>
          <w:rFonts w:ascii="Yas" w:hAnsi="Yas"/>
          <w:rtl/>
        </w:rPr>
        <w:t>امضا</w:t>
      </w:r>
    </w:p>
    <w:p w14:paraId="56739DC5" w14:textId="77777777" w:rsidR="000C1209" w:rsidRPr="00616B2D" w:rsidRDefault="000C1209" w:rsidP="000C1209">
      <w:pPr>
        <w:pStyle w:val="ae"/>
        <w:rPr>
          <w:rFonts w:ascii="Yas" w:hAnsi="Yas"/>
          <w:rtl/>
        </w:rPr>
      </w:pPr>
    </w:p>
    <w:p w14:paraId="2C7878BE" w14:textId="77777777" w:rsidR="00180A9F" w:rsidRPr="00616B2D" w:rsidRDefault="00180A9F" w:rsidP="00180A9F">
      <w:pPr>
        <w:pStyle w:val="ae"/>
        <w:rPr>
          <w:rFonts w:ascii="Yas" w:hAnsi="Yas"/>
          <w:rtl/>
        </w:rPr>
      </w:pPr>
    </w:p>
    <w:p w14:paraId="1C91C2EE" w14:textId="77777777" w:rsidR="003C1147" w:rsidRPr="00616B2D" w:rsidRDefault="003C1147" w:rsidP="00180A9F">
      <w:pPr>
        <w:pStyle w:val="ae"/>
        <w:rPr>
          <w:rFonts w:ascii="Yas" w:hAnsi="Yas"/>
          <w:rtl/>
        </w:rPr>
      </w:pPr>
    </w:p>
    <w:p w14:paraId="1EEFE055" w14:textId="77777777" w:rsidR="003C1147" w:rsidRPr="00616B2D" w:rsidRDefault="003C1147" w:rsidP="00180A9F">
      <w:pPr>
        <w:pStyle w:val="ae"/>
        <w:rPr>
          <w:rFonts w:ascii="Yas" w:hAnsi="Yas"/>
          <w:rtl/>
        </w:rPr>
      </w:pPr>
    </w:p>
    <w:p w14:paraId="737DD55F" w14:textId="77777777" w:rsidR="003C1147" w:rsidRPr="00616B2D" w:rsidRDefault="003C1147" w:rsidP="00180A9F">
      <w:pPr>
        <w:pStyle w:val="ae"/>
        <w:rPr>
          <w:rFonts w:ascii="Yas" w:hAnsi="Yas"/>
          <w:rtl/>
        </w:rPr>
      </w:pPr>
    </w:p>
    <w:p w14:paraId="3D6F9C11" w14:textId="77777777" w:rsidR="003C1147" w:rsidRPr="00616B2D" w:rsidRDefault="003C1147" w:rsidP="00180A9F">
      <w:pPr>
        <w:pStyle w:val="ae"/>
        <w:rPr>
          <w:rFonts w:ascii="Yas" w:hAnsi="Yas"/>
          <w:rtl/>
        </w:rPr>
      </w:pPr>
    </w:p>
    <w:p w14:paraId="7DC30A12" w14:textId="77777777" w:rsidR="003C1147" w:rsidRPr="00616B2D" w:rsidRDefault="003C1147" w:rsidP="00180A9F">
      <w:pPr>
        <w:pStyle w:val="ae"/>
        <w:rPr>
          <w:rFonts w:ascii="Yas" w:hAnsi="Yas"/>
          <w:rtl/>
        </w:rPr>
      </w:pPr>
    </w:p>
    <w:p w14:paraId="3E6642D5" w14:textId="77777777" w:rsidR="003C1147" w:rsidRPr="00616B2D" w:rsidRDefault="003C1147" w:rsidP="00180A9F">
      <w:pPr>
        <w:pStyle w:val="ae"/>
        <w:rPr>
          <w:rFonts w:ascii="Yas" w:hAnsi="Yas"/>
          <w:rtl/>
        </w:rPr>
      </w:pPr>
    </w:p>
    <w:p w14:paraId="741ECD9A" w14:textId="77777777" w:rsidR="003C1147" w:rsidRPr="00616B2D" w:rsidRDefault="003C1147" w:rsidP="00180A9F">
      <w:pPr>
        <w:pStyle w:val="ae"/>
        <w:rPr>
          <w:rFonts w:ascii="Yas" w:hAnsi="Yas"/>
          <w:rtl/>
        </w:rPr>
      </w:pPr>
    </w:p>
    <w:p w14:paraId="5CC2802F" w14:textId="77777777" w:rsidR="003C1147" w:rsidRPr="00616B2D" w:rsidRDefault="003C1147" w:rsidP="00180A9F">
      <w:pPr>
        <w:pStyle w:val="ae"/>
        <w:rPr>
          <w:rFonts w:ascii="Yas" w:hAnsi="Yas"/>
          <w:rtl/>
        </w:rPr>
      </w:pPr>
    </w:p>
    <w:p w14:paraId="2CBC7300" w14:textId="77777777" w:rsidR="003C1147" w:rsidRPr="00616B2D" w:rsidRDefault="003C1147" w:rsidP="00180A9F">
      <w:pPr>
        <w:pStyle w:val="ae"/>
        <w:rPr>
          <w:rFonts w:ascii="Yas" w:hAnsi="Yas"/>
          <w:rtl/>
        </w:rPr>
      </w:pPr>
    </w:p>
    <w:p w14:paraId="54949E5E" w14:textId="77777777" w:rsidR="003C1147" w:rsidRPr="00616B2D" w:rsidRDefault="003C1147" w:rsidP="00180A9F">
      <w:pPr>
        <w:pStyle w:val="ae"/>
        <w:rPr>
          <w:rFonts w:ascii="Yas" w:hAnsi="Yas"/>
          <w:rtl/>
        </w:rPr>
      </w:pPr>
    </w:p>
    <w:p w14:paraId="648C4E0B" w14:textId="77777777" w:rsidR="003C1147" w:rsidRPr="00616B2D" w:rsidRDefault="003C1147" w:rsidP="00180A9F">
      <w:pPr>
        <w:pStyle w:val="ae"/>
        <w:rPr>
          <w:rFonts w:ascii="Yas" w:hAnsi="Yas"/>
          <w:rtl/>
        </w:rPr>
      </w:pPr>
    </w:p>
    <w:p w14:paraId="759AEA4A" w14:textId="77777777" w:rsidR="003C1147" w:rsidRPr="00616B2D" w:rsidRDefault="003C1147" w:rsidP="00180A9F">
      <w:pPr>
        <w:pStyle w:val="ae"/>
        <w:rPr>
          <w:rFonts w:ascii="Yas" w:hAnsi="Yas"/>
          <w:rtl/>
        </w:rPr>
      </w:pPr>
    </w:p>
    <w:p w14:paraId="531B011B" w14:textId="77777777" w:rsidR="003C1147" w:rsidRPr="00616B2D" w:rsidRDefault="003C1147" w:rsidP="00180A9F">
      <w:pPr>
        <w:pStyle w:val="ae"/>
        <w:rPr>
          <w:rFonts w:ascii="Yas" w:hAnsi="Yas"/>
          <w:rtl/>
        </w:rPr>
      </w:pPr>
    </w:p>
    <w:p w14:paraId="4E065C1F" w14:textId="77777777" w:rsidR="003C1147" w:rsidRPr="00616B2D" w:rsidRDefault="003C1147" w:rsidP="00180A9F">
      <w:pPr>
        <w:pStyle w:val="ae"/>
        <w:rPr>
          <w:rFonts w:ascii="Yas" w:hAnsi="Yas"/>
          <w:rtl/>
        </w:rPr>
      </w:pPr>
    </w:p>
    <w:p w14:paraId="65090001" w14:textId="77777777" w:rsidR="003C1147" w:rsidRPr="00616B2D" w:rsidRDefault="003C1147" w:rsidP="00180A9F">
      <w:pPr>
        <w:pStyle w:val="ae"/>
        <w:rPr>
          <w:rFonts w:ascii="Yas" w:hAnsi="Yas"/>
          <w:rtl/>
        </w:rPr>
      </w:pPr>
    </w:p>
    <w:p w14:paraId="2552120A" w14:textId="77777777" w:rsidR="003C1147" w:rsidRPr="00616B2D" w:rsidRDefault="003C1147" w:rsidP="00180A9F">
      <w:pPr>
        <w:pStyle w:val="ae"/>
        <w:rPr>
          <w:rFonts w:ascii="Yas" w:hAnsi="Yas"/>
          <w:rtl/>
        </w:rPr>
      </w:pPr>
    </w:p>
    <w:p w14:paraId="7B017AB1" w14:textId="77777777" w:rsidR="000C1209" w:rsidRPr="00616B2D" w:rsidRDefault="000C1209" w:rsidP="000C1209">
      <w:pPr>
        <w:rPr>
          <w:rFonts w:ascii="Yas" w:hAnsi="Yas"/>
        </w:rPr>
      </w:pPr>
    </w:p>
    <w:p w14:paraId="1FB11F6A" w14:textId="77777777" w:rsidR="00F57EB9" w:rsidRPr="00616B2D" w:rsidRDefault="00F57EB9" w:rsidP="000C1209">
      <w:pPr>
        <w:rPr>
          <w:rFonts w:ascii="Yas" w:hAnsi="Yas"/>
          <w:rtl/>
        </w:rPr>
      </w:pPr>
    </w:p>
    <w:p w14:paraId="069ACA33" w14:textId="365F87DD" w:rsidR="000C1209" w:rsidRPr="00616B2D" w:rsidRDefault="000C1209" w:rsidP="00825EDE">
      <w:pPr>
        <w:pStyle w:val="Title2"/>
        <w:jc w:val="center"/>
        <w:rPr>
          <w:rFonts w:ascii="Yas" w:hAnsi="Yas" w:cs="Yas"/>
          <w:rtl/>
        </w:rPr>
      </w:pPr>
      <w:r w:rsidRPr="00616B2D">
        <w:rPr>
          <w:rFonts w:ascii="Yas" w:hAnsi="Yas" w:cs="Yas"/>
          <w:rtl/>
        </w:rPr>
        <w:lastRenderedPageBreak/>
        <w:t>تقد</w:t>
      </w:r>
      <w:r w:rsidR="004B1ABE" w:rsidRPr="00616B2D">
        <w:rPr>
          <w:rFonts w:ascii="Yas" w:hAnsi="Yas" w:cs="Yas"/>
          <w:rtl/>
        </w:rPr>
        <w:t>ی</w:t>
      </w:r>
      <w:r w:rsidRPr="00616B2D">
        <w:rPr>
          <w:rFonts w:ascii="Yas" w:hAnsi="Yas" w:cs="Yas"/>
          <w:rtl/>
        </w:rPr>
        <w:t>م (اخت</w:t>
      </w:r>
      <w:r w:rsidR="004B1ABE" w:rsidRPr="00616B2D">
        <w:rPr>
          <w:rFonts w:ascii="Yas" w:hAnsi="Yas" w:cs="Yas"/>
          <w:rtl/>
        </w:rPr>
        <w:t>ی</w:t>
      </w:r>
      <w:r w:rsidRPr="00616B2D">
        <w:rPr>
          <w:rFonts w:ascii="Yas" w:hAnsi="Yas" w:cs="Yas"/>
          <w:rtl/>
        </w:rPr>
        <w:t>ار</w:t>
      </w:r>
      <w:r w:rsidR="004B1ABE" w:rsidRPr="00616B2D">
        <w:rPr>
          <w:rFonts w:ascii="Yas" w:hAnsi="Yas" w:cs="Yas"/>
          <w:rtl/>
        </w:rPr>
        <w:t>ی</w:t>
      </w:r>
      <w:r w:rsidRPr="00616B2D">
        <w:rPr>
          <w:rFonts w:ascii="Yas" w:hAnsi="Yas" w:cs="Yas"/>
          <w:rtl/>
        </w:rPr>
        <w:t>)</w:t>
      </w:r>
    </w:p>
    <w:p w14:paraId="7B4BB6A1" w14:textId="10188100" w:rsidR="00180A9F" w:rsidRPr="00616B2D" w:rsidRDefault="00B93D97" w:rsidP="0054707B">
      <w:pPr>
        <w:rPr>
          <w:rFonts w:ascii="Yas" w:hAnsi="Yas"/>
          <w:rtl/>
          <w:lang w:bidi="fa-IR"/>
        </w:rPr>
      </w:pPr>
      <w:r w:rsidRPr="00B93D97">
        <w:rPr>
          <w:rFonts w:ascii="Yas" w:hAnsi="Yas" w:hint="cs"/>
          <w:rtl/>
        </w:rPr>
        <w:t xml:space="preserve">این صفحه برای تقدیم پایان‌نامه/رساله از سوی دانشجو به افراد یا سازمان‌هایی که برای او مهم هستند در نظر گرفته شده است. اگر پایان‌نامه به کسی تقدیم نمی‌شود این صفحه را </w:t>
      </w:r>
      <w:r w:rsidR="0054707B">
        <w:rPr>
          <w:rFonts w:ascii="Yas" w:hAnsi="Yas" w:hint="cs"/>
          <w:rtl/>
        </w:rPr>
        <w:t>حذف</w:t>
      </w:r>
      <w:r w:rsidRPr="00B93D97">
        <w:rPr>
          <w:rFonts w:ascii="Yas" w:hAnsi="Yas" w:hint="cs"/>
          <w:rtl/>
        </w:rPr>
        <w:t xml:space="preserve"> کنید.</w:t>
      </w:r>
    </w:p>
    <w:p w14:paraId="796CD403" w14:textId="77777777" w:rsidR="000C1209" w:rsidRPr="00616B2D" w:rsidRDefault="000C1209" w:rsidP="000C1209">
      <w:pPr>
        <w:rPr>
          <w:rFonts w:ascii="Yas" w:hAnsi="Yas"/>
          <w:rtl/>
        </w:rPr>
      </w:pPr>
    </w:p>
    <w:p w14:paraId="5F0E677B" w14:textId="77777777" w:rsidR="000C1209" w:rsidRPr="00616B2D" w:rsidRDefault="000C1209" w:rsidP="000C1209">
      <w:pPr>
        <w:rPr>
          <w:rFonts w:ascii="Yas" w:hAnsi="Yas"/>
          <w:rtl/>
        </w:rPr>
      </w:pPr>
    </w:p>
    <w:p w14:paraId="588ABDC8" w14:textId="77777777" w:rsidR="003C1147" w:rsidRPr="00616B2D" w:rsidRDefault="003C1147" w:rsidP="000C1209">
      <w:pPr>
        <w:rPr>
          <w:rFonts w:ascii="Yas" w:hAnsi="Yas"/>
          <w:rtl/>
        </w:rPr>
      </w:pPr>
    </w:p>
    <w:p w14:paraId="5D9F8BAE" w14:textId="77777777" w:rsidR="003C1147" w:rsidRPr="00616B2D" w:rsidRDefault="003C1147" w:rsidP="000C1209">
      <w:pPr>
        <w:rPr>
          <w:rFonts w:ascii="Yas" w:hAnsi="Yas"/>
          <w:rtl/>
        </w:rPr>
      </w:pPr>
    </w:p>
    <w:p w14:paraId="4CBE6CE0" w14:textId="77777777" w:rsidR="003C1147" w:rsidRPr="00616B2D" w:rsidRDefault="003C1147" w:rsidP="000C1209">
      <w:pPr>
        <w:rPr>
          <w:rFonts w:ascii="Yas" w:hAnsi="Yas"/>
          <w:rtl/>
        </w:rPr>
      </w:pPr>
    </w:p>
    <w:p w14:paraId="40639EF9" w14:textId="77777777" w:rsidR="003C1147" w:rsidRPr="00616B2D" w:rsidRDefault="003C1147" w:rsidP="000C1209">
      <w:pPr>
        <w:rPr>
          <w:rFonts w:ascii="Yas" w:hAnsi="Yas"/>
          <w:rtl/>
        </w:rPr>
      </w:pPr>
    </w:p>
    <w:p w14:paraId="48D688E1" w14:textId="77777777" w:rsidR="003C1147" w:rsidRPr="00616B2D" w:rsidRDefault="003C1147" w:rsidP="000C1209">
      <w:pPr>
        <w:rPr>
          <w:rFonts w:ascii="Yas" w:hAnsi="Yas"/>
          <w:rtl/>
        </w:rPr>
      </w:pPr>
    </w:p>
    <w:p w14:paraId="694DF215" w14:textId="77777777" w:rsidR="003C1147" w:rsidRPr="00616B2D" w:rsidRDefault="003C1147" w:rsidP="000C1209">
      <w:pPr>
        <w:rPr>
          <w:rFonts w:ascii="Yas" w:hAnsi="Yas"/>
          <w:rtl/>
        </w:rPr>
      </w:pPr>
    </w:p>
    <w:p w14:paraId="6E4D015E" w14:textId="77777777" w:rsidR="003C1147" w:rsidRPr="00616B2D" w:rsidRDefault="003C1147" w:rsidP="000C1209">
      <w:pPr>
        <w:rPr>
          <w:rFonts w:ascii="Yas" w:hAnsi="Yas"/>
          <w:rtl/>
        </w:rPr>
      </w:pPr>
    </w:p>
    <w:p w14:paraId="1B3A6903" w14:textId="77777777" w:rsidR="003C1147" w:rsidRPr="00616B2D" w:rsidRDefault="003C1147" w:rsidP="000C1209">
      <w:pPr>
        <w:rPr>
          <w:rFonts w:ascii="Yas" w:hAnsi="Yas"/>
          <w:rtl/>
        </w:rPr>
      </w:pPr>
    </w:p>
    <w:p w14:paraId="2ADB674A" w14:textId="77777777" w:rsidR="003C1147" w:rsidRPr="00616B2D" w:rsidRDefault="003C1147" w:rsidP="000C1209">
      <w:pPr>
        <w:rPr>
          <w:rFonts w:ascii="Yas" w:hAnsi="Yas"/>
          <w:rtl/>
        </w:rPr>
      </w:pPr>
    </w:p>
    <w:p w14:paraId="3E165B7F" w14:textId="77777777" w:rsidR="003C1147" w:rsidRPr="00616B2D" w:rsidRDefault="003C1147" w:rsidP="000C1209">
      <w:pPr>
        <w:rPr>
          <w:rFonts w:ascii="Yas" w:hAnsi="Yas"/>
          <w:rtl/>
        </w:rPr>
      </w:pPr>
    </w:p>
    <w:p w14:paraId="7AC0FA43" w14:textId="77777777" w:rsidR="003C1147" w:rsidRPr="00616B2D" w:rsidRDefault="003C1147" w:rsidP="000C1209">
      <w:pPr>
        <w:rPr>
          <w:rFonts w:ascii="Yas" w:hAnsi="Yas"/>
          <w:rtl/>
        </w:rPr>
      </w:pPr>
    </w:p>
    <w:p w14:paraId="584DE874" w14:textId="77777777" w:rsidR="003C1147" w:rsidRPr="00616B2D" w:rsidRDefault="003C1147" w:rsidP="000C1209">
      <w:pPr>
        <w:rPr>
          <w:rFonts w:ascii="Yas" w:hAnsi="Yas"/>
          <w:rtl/>
        </w:rPr>
      </w:pPr>
    </w:p>
    <w:p w14:paraId="3FDB9DC1" w14:textId="77777777" w:rsidR="003C1147" w:rsidRPr="00616B2D" w:rsidRDefault="003C1147" w:rsidP="000C1209">
      <w:pPr>
        <w:rPr>
          <w:rFonts w:ascii="Yas" w:hAnsi="Yas"/>
          <w:rtl/>
        </w:rPr>
      </w:pPr>
    </w:p>
    <w:p w14:paraId="673FD95E" w14:textId="77777777" w:rsidR="003C1147" w:rsidRPr="00616B2D" w:rsidRDefault="003C1147" w:rsidP="000C1209">
      <w:pPr>
        <w:rPr>
          <w:rFonts w:ascii="Yas" w:hAnsi="Yas"/>
          <w:rtl/>
        </w:rPr>
      </w:pPr>
    </w:p>
    <w:p w14:paraId="1782C657" w14:textId="77777777" w:rsidR="003C1147" w:rsidRPr="00616B2D" w:rsidRDefault="003C1147" w:rsidP="000C1209">
      <w:pPr>
        <w:rPr>
          <w:rFonts w:ascii="Yas" w:hAnsi="Yas"/>
          <w:rtl/>
        </w:rPr>
      </w:pPr>
    </w:p>
    <w:p w14:paraId="0EFFAD42" w14:textId="77777777" w:rsidR="003C1147" w:rsidRPr="00616B2D" w:rsidRDefault="003C1147" w:rsidP="000C1209">
      <w:pPr>
        <w:rPr>
          <w:rFonts w:ascii="Yas" w:hAnsi="Yas"/>
          <w:rtl/>
        </w:rPr>
      </w:pPr>
    </w:p>
    <w:p w14:paraId="01A6728E" w14:textId="77777777" w:rsidR="003C1147" w:rsidRPr="00616B2D" w:rsidRDefault="003C1147" w:rsidP="000C1209">
      <w:pPr>
        <w:rPr>
          <w:rFonts w:ascii="Yas" w:hAnsi="Yas"/>
          <w:rtl/>
        </w:rPr>
      </w:pPr>
    </w:p>
    <w:p w14:paraId="3CC810E4" w14:textId="77777777" w:rsidR="003C1147" w:rsidRPr="00616B2D" w:rsidRDefault="003C1147" w:rsidP="000C1209">
      <w:pPr>
        <w:rPr>
          <w:rFonts w:ascii="Yas" w:hAnsi="Yas"/>
          <w:rtl/>
        </w:rPr>
      </w:pPr>
    </w:p>
    <w:p w14:paraId="623CDF01" w14:textId="77777777" w:rsidR="003C1147" w:rsidRPr="00616B2D" w:rsidRDefault="003C1147" w:rsidP="000C1209">
      <w:pPr>
        <w:rPr>
          <w:rFonts w:ascii="Yas" w:hAnsi="Yas"/>
          <w:rtl/>
        </w:rPr>
      </w:pPr>
    </w:p>
    <w:p w14:paraId="544423F2" w14:textId="77777777" w:rsidR="003C1147" w:rsidRPr="00616B2D" w:rsidRDefault="003C1147" w:rsidP="000C1209">
      <w:pPr>
        <w:rPr>
          <w:rFonts w:ascii="Yas" w:hAnsi="Yas"/>
          <w:rtl/>
        </w:rPr>
      </w:pPr>
    </w:p>
    <w:p w14:paraId="5523DB0C" w14:textId="77777777" w:rsidR="003C1147" w:rsidRPr="00616B2D" w:rsidRDefault="003C1147" w:rsidP="000C1209">
      <w:pPr>
        <w:rPr>
          <w:rFonts w:ascii="Yas" w:hAnsi="Yas"/>
          <w:rtl/>
        </w:rPr>
      </w:pPr>
    </w:p>
    <w:p w14:paraId="5B9736EC" w14:textId="77777777" w:rsidR="003C1147" w:rsidRPr="00616B2D" w:rsidRDefault="003C1147" w:rsidP="000C1209">
      <w:pPr>
        <w:rPr>
          <w:rFonts w:ascii="Yas" w:hAnsi="Yas"/>
          <w:rtl/>
        </w:rPr>
      </w:pPr>
    </w:p>
    <w:p w14:paraId="5322D439" w14:textId="77777777" w:rsidR="003C1147" w:rsidRPr="00616B2D" w:rsidRDefault="003C1147" w:rsidP="000C1209">
      <w:pPr>
        <w:rPr>
          <w:rFonts w:ascii="Yas" w:hAnsi="Yas"/>
          <w:rtl/>
        </w:rPr>
      </w:pPr>
    </w:p>
    <w:p w14:paraId="7A347C66" w14:textId="77777777" w:rsidR="003C1147" w:rsidRPr="00616B2D" w:rsidRDefault="003C1147" w:rsidP="000C1209">
      <w:pPr>
        <w:rPr>
          <w:rFonts w:ascii="Yas" w:hAnsi="Yas"/>
          <w:rtl/>
        </w:rPr>
      </w:pPr>
    </w:p>
    <w:p w14:paraId="4A955242" w14:textId="77777777" w:rsidR="003C1147" w:rsidRPr="00616B2D" w:rsidRDefault="003C1147" w:rsidP="000C1209">
      <w:pPr>
        <w:rPr>
          <w:rFonts w:ascii="Yas" w:hAnsi="Yas"/>
          <w:rtl/>
        </w:rPr>
      </w:pPr>
    </w:p>
    <w:p w14:paraId="46A4C535" w14:textId="52E93E79" w:rsidR="000C1209" w:rsidRPr="00616B2D" w:rsidRDefault="00BB5B67" w:rsidP="006A3ACD">
      <w:pPr>
        <w:pStyle w:val="Title2"/>
        <w:jc w:val="center"/>
        <w:rPr>
          <w:rFonts w:ascii="Yas" w:hAnsi="Yas" w:cs="Yas"/>
          <w:sz w:val="32"/>
          <w:rtl/>
        </w:rPr>
      </w:pPr>
      <w:r w:rsidRPr="00616B2D">
        <w:rPr>
          <w:rFonts w:ascii="Yas" w:hAnsi="Yas" w:cs="Yas"/>
          <w:rtl/>
        </w:rPr>
        <w:lastRenderedPageBreak/>
        <w:t>سپاس‌گزاری</w:t>
      </w:r>
      <w:r w:rsidR="000C1209" w:rsidRPr="00616B2D">
        <w:rPr>
          <w:rFonts w:ascii="Yas" w:hAnsi="Yas" w:cs="Yas"/>
          <w:rtl/>
        </w:rPr>
        <w:t xml:space="preserve"> </w:t>
      </w:r>
      <w:r w:rsidR="000C1209" w:rsidRPr="00616B2D">
        <w:rPr>
          <w:rFonts w:ascii="Yas" w:hAnsi="Yas" w:cs="Yas"/>
          <w:sz w:val="32"/>
          <w:rtl/>
        </w:rPr>
        <w:t>(اخت</w:t>
      </w:r>
      <w:r w:rsidR="004B1ABE" w:rsidRPr="00616B2D">
        <w:rPr>
          <w:rFonts w:ascii="Yas" w:hAnsi="Yas" w:cs="Yas"/>
          <w:sz w:val="32"/>
          <w:rtl/>
        </w:rPr>
        <w:t>ی</w:t>
      </w:r>
      <w:r w:rsidR="000C1209" w:rsidRPr="00616B2D">
        <w:rPr>
          <w:rFonts w:ascii="Yas" w:hAnsi="Yas" w:cs="Yas"/>
          <w:sz w:val="32"/>
          <w:rtl/>
        </w:rPr>
        <w:t>ار</w:t>
      </w:r>
      <w:r w:rsidR="004B1ABE" w:rsidRPr="00616B2D">
        <w:rPr>
          <w:rFonts w:ascii="Yas" w:hAnsi="Yas" w:cs="Yas"/>
          <w:sz w:val="32"/>
          <w:rtl/>
        </w:rPr>
        <w:t>ی</w:t>
      </w:r>
      <w:r w:rsidR="000C1209" w:rsidRPr="00616B2D">
        <w:rPr>
          <w:rFonts w:ascii="Yas" w:hAnsi="Yas" w:cs="Yas"/>
          <w:sz w:val="32"/>
          <w:rtl/>
        </w:rPr>
        <w:t>)</w:t>
      </w:r>
    </w:p>
    <w:p w14:paraId="2EBBCE3B" w14:textId="2669C3ED" w:rsidR="00B93D97" w:rsidRPr="00B93D97" w:rsidRDefault="00D673EB" w:rsidP="0054707B">
      <w:pPr>
        <w:rPr>
          <w:rFonts w:ascii="Yas" w:hAnsi="Yas"/>
          <w:b/>
        </w:rPr>
      </w:pPr>
      <w:r>
        <w:rPr>
          <w:rFonts w:ascii="Yas" w:hAnsi="Yas" w:hint="cs"/>
          <w:b/>
          <w:rtl/>
          <w:lang w:bidi="fa-IR"/>
        </w:rPr>
        <w:t xml:space="preserve">این صفحه برای </w:t>
      </w:r>
      <w:r w:rsidR="00B93D97" w:rsidRPr="00B93D97">
        <w:rPr>
          <w:rFonts w:ascii="Yas" w:hAnsi="Yas" w:hint="cs"/>
          <w:b/>
          <w:rtl/>
          <w:lang w:bidi="fa-IR"/>
        </w:rPr>
        <w:t>سپاس</w:t>
      </w:r>
      <w:r w:rsidR="00013D80">
        <w:rPr>
          <w:rFonts w:ascii="Yas" w:hAnsi="Yas" w:hint="cs"/>
          <w:b/>
          <w:rtl/>
          <w:lang w:bidi="fa-IR"/>
        </w:rPr>
        <w:t>‌</w:t>
      </w:r>
      <w:r w:rsidR="00B93D97" w:rsidRPr="00B93D97">
        <w:rPr>
          <w:rFonts w:ascii="Yas" w:hAnsi="Yas" w:hint="cs"/>
          <w:b/>
          <w:rtl/>
          <w:lang w:bidi="fa-IR"/>
        </w:rPr>
        <w:t>گزاری دانشجو از افراد یا سازمان‌ها</w:t>
      </w:r>
      <w:r w:rsidR="00B93D97" w:rsidRPr="00B93D97">
        <w:rPr>
          <w:rFonts w:ascii="Yas" w:hAnsi="Yas" w:hint="cs"/>
          <w:b/>
        </w:rPr>
        <w:t xml:space="preserve"> </w:t>
      </w:r>
      <w:r w:rsidR="00B93D97" w:rsidRPr="00B93D97">
        <w:rPr>
          <w:rFonts w:ascii="Yas" w:hAnsi="Yas" w:hint="cs"/>
          <w:b/>
          <w:rtl/>
          <w:lang w:bidi="fa-IR"/>
        </w:rPr>
        <w:t>در نظر گرفته شده است. اگر از کسی سپاس</w:t>
      </w:r>
      <w:r w:rsidR="00013D80">
        <w:rPr>
          <w:rFonts w:ascii="Yas" w:hAnsi="Yas" w:hint="cs"/>
          <w:b/>
          <w:rtl/>
          <w:lang w:bidi="fa-IR"/>
        </w:rPr>
        <w:t>‌</w:t>
      </w:r>
      <w:r w:rsidR="00B93D97" w:rsidRPr="00B93D97">
        <w:rPr>
          <w:rFonts w:ascii="Yas" w:hAnsi="Yas" w:hint="cs"/>
          <w:b/>
          <w:rtl/>
          <w:lang w:bidi="fa-IR"/>
        </w:rPr>
        <w:t xml:space="preserve">گزاری </w:t>
      </w:r>
      <w:r w:rsidR="00B93D97">
        <w:rPr>
          <w:rFonts w:ascii="Yas" w:hAnsi="Yas" w:hint="cs"/>
          <w:b/>
          <w:rtl/>
          <w:lang w:bidi="fa-IR"/>
        </w:rPr>
        <w:t>نمی</w:t>
      </w:r>
      <w:r w:rsidR="00B93D97">
        <w:rPr>
          <w:rFonts w:ascii="Yas" w:hAnsi="Yas"/>
          <w:b/>
          <w:rtl/>
          <w:lang w:bidi="fa-IR"/>
        </w:rPr>
        <w:softHyphen/>
      </w:r>
      <w:r w:rsidR="00B93D97">
        <w:rPr>
          <w:rFonts w:ascii="Yas" w:hAnsi="Yas" w:hint="cs"/>
          <w:b/>
          <w:rtl/>
          <w:lang w:bidi="fa-IR"/>
        </w:rPr>
        <w:t xml:space="preserve">شود </w:t>
      </w:r>
      <w:r w:rsidR="00B93D97" w:rsidRPr="00B93D97">
        <w:rPr>
          <w:rFonts w:ascii="Yas" w:hAnsi="Yas" w:hint="cs"/>
          <w:b/>
          <w:rtl/>
          <w:lang w:bidi="fa-IR"/>
        </w:rPr>
        <w:t xml:space="preserve">این صفحه را </w:t>
      </w:r>
      <w:r w:rsidR="0054707B">
        <w:rPr>
          <w:rFonts w:ascii="Yas" w:hAnsi="Yas" w:hint="cs"/>
          <w:b/>
          <w:rtl/>
          <w:lang w:bidi="fa-IR"/>
        </w:rPr>
        <w:t>حذف</w:t>
      </w:r>
      <w:r w:rsidR="00B93D97" w:rsidRPr="00B93D97">
        <w:rPr>
          <w:rFonts w:ascii="Yas" w:hAnsi="Yas" w:hint="cs"/>
          <w:b/>
          <w:rtl/>
          <w:lang w:bidi="fa-IR"/>
        </w:rPr>
        <w:t xml:space="preserve"> کنید</w:t>
      </w:r>
      <w:r w:rsidR="00B93D97" w:rsidRPr="00B93D97">
        <w:rPr>
          <w:rFonts w:ascii="Yas" w:hAnsi="Yas"/>
          <w:b/>
        </w:rPr>
        <w:t>.</w:t>
      </w:r>
    </w:p>
    <w:p w14:paraId="5A50C13E" w14:textId="7F356111" w:rsidR="003C1147" w:rsidRPr="00616B2D" w:rsidRDefault="00B93D97" w:rsidP="00B93D97">
      <w:pPr>
        <w:rPr>
          <w:rFonts w:ascii="Yas" w:hAnsi="Yas"/>
          <w:rtl/>
        </w:rPr>
      </w:pPr>
      <w:r w:rsidRPr="00B93D97">
        <w:rPr>
          <w:rFonts w:ascii="Yas" w:hAnsi="Yas" w:hint="cs"/>
          <w:rtl/>
        </w:rPr>
        <w:br w:type="page"/>
      </w:r>
    </w:p>
    <w:p w14:paraId="1D930D49" w14:textId="5C2D82CF" w:rsidR="000C1209" w:rsidRPr="00616B2D" w:rsidRDefault="00641221" w:rsidP="000C1209">
      <w:pPr>
        <w:pStyle w:val="Title2"/>
        <w:rPr>
          <w:rFonts w:ascii="Yas" w:hAnsi="Yas" w:cs="Yas"/>
          <w:rtl/>
        </w:rPr>
      </w:pPr>
      <w:r w:rsidRPr="00616B2D">
        <w:rPr>
          <w:rFonts w:ascii="Yas" w:eastAsiaTheme="minorHAnsi" w:hAnsi="Yas" w:cs="Yas"/>
          <w:noProof/>
          <w:szCs w:val="28"/>
          <w:rtl/>
          <w:lang w:bidi="ar-SA"/>
        </w:rPr>
        <w:lastRenderedPageBreak/>
        <mc:AlternateContent>
          <mc:Choice Requires="wps">
            <w:drawing>
              <wp:anchor distT="0" distB="0" distL="114300" distR="114300" simplePos="0" relativeHeight="251661312" behindDoc="0" locked="0" layoutInCell="1" allowOverlap="1" wp14:anchorId="648665D9" wp14:editId="12FE2D92">
                <wp:simplePos x="0" y="0"/>
                <wp:positionH relativeFrom="margin">
                  <wp:posOffset>563880</wp:posOffset>
                </wp:positionH>
                <wp:positionV relativeFrom="paragraph">
                  <wp:posOffset>-411480</wp:posOffset>
                </wp:positionV>
                <wp:extent cx="3848100" cy="685800"/>
                <wp:effectExtent l="57150" t="38100" r="742950" b="9525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8100" cy="685800"/>
                        </a:xfrm>
                        <a:prstGeom prst="wedgeRectCallout">
                          <a:avLst>
                            <a:gd name="adj1" fmla="val 67579"/>
                            <a:gd name="adj2" fmla="val 37809"/>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3A27A869" w14:textId="1EDCBFCA" w:rsidR="00F67F96" w:rsidRPr="00D96938" w:rsidRDefault="00F67F96" w:rsidP="00BB5B67">
                            <w:pPr>
                              <w:rPr>
                                <w:rFonts w:ascii="Yas" w:hAnsi="Yas"/>
                                <w:sz w:val="22"/>
                                <w:rtl/>
                              </w:rPr>
                            </w:pPr>
                            <w:r w:rsidRPr="00D96938">
                              <w:rPr>
                                <w:rFonts w:ascii="Yas" w:hAnsi="Yas"/>
                                <w:sz w:val="22"/>
                                <w:rtl/>
                              </w:rPr>
                              <w:t xml:space="preserve">قلم فارسی: </w:t>
                            </w:r>
                            <w:r w:rsidRPr="00D96938">
                              <w:rPr>
                                <w:rFonts w:ascii="Yas" w:hAnsi="Yas"/>
                                <w:sz w:val="22"/>
                              </w:rPr>
                              <w:t>Yas</w:t>
                            </w:r>
                            <w:r w:rsidRPr="00D96938">
                              <w:rPr>
                                <w:rFonts w:ascii="Yas" w:hAnsi="Yas"/>
                                <w:sz w:val="22"/>
                                <w:rtl/>
                              </w:rPr>
                              <w:t xml:space="preserve">، اندازه ۱۶، حالت </w:t>
                            </w:r>
                            <w:r w:rsidRPr="00D96938">
                              <w:rPr>
                                <w:rFonts w:ascii="Yas" w:hAnsi="Yas"/>
                                <w:sz w:val="22"/>
                              </w:rPr>
                              <w:t>Bold</w:t>
                            </w:r>
                          </w:p>
                          <w:p w14:paraId="1E74A8B3" w14:textId="21B9DD67" w:rsidR="00F67F96" w:rsidRPr="00D96938" w:rsidRDefault="00F67F96" w:rsidP="00D96938">
                            <w:pPr>
                              <w:rPr>
                                <w:rFonts w:ascii="Yas" w:hAnsi="Yas"/>
                                <w:sz w:val="22"/>
                              </w:rPr>
                            </w:pPr>
                            <w:r w:rsidRPr="00D96938">
                              <w:rPr>
                                <w:rFonts w:ascii="Yas" w:hAnsi="Yas"/>
                                <w:sz w:val="22"/>
                                <w:rtl/>
                              </w:rPr>
                              <w:t xml:space="preserve">قلم لاتین: </w:t>
                            </w:r>
                            <w:r w:rsidRPr="00D96938">
                              <w:rPr>
                                <w:rFonts w:ascii="Yas" w:hAnsi="Yas"/>
                                <w:sz w:val="22"/>
                              </w:rPr>
                              <w:t>Times New Roman</w:t>
                            </w:r>
                            <w:r w:rsidRPr="00D96938">
                              <w:rPr>
                                <w:rFonts w:ascii="Yas" w:hAnsi="Yas"/>
                                <w:sz w:val="22"/>
                                <w:rtl/>
                              </w:rPr>
                              <w:t xml:space="preserve">، اندازه 1۴، حالت </w:t>
                            </w:r>
                            <w:r w:rsidRPr="00D96938">
                              <w:rPr>
                                <w:rFonts w:ascii="Yas" w:hAnsi="Yas"/>
                                <w:sz w:val="22"/>
                              </w:rPr>
                              <w:t>Bold</w:t>
                            </w:r>
                          </w:p>
                          <w:p w14:paraId="7C78ABB9" w14:textId="77777777" w:rsidR="00F67F96" w:rsidRPr="00A066F7" w:rsidRDefault="00F67F96" w:rsidP="00641221">
                            <w:pPr>
                              <w:rPr>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8665D9"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AutoShape 6" o:spid="_x0000_s1026" type="#_x0000_t61" style="position:absolute;left:0;text-align:left;margin-left:44.4pt;margin-top:-32.4pt;width:303pt;height:5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" adj="25397,18967" fillcolor="#a5d5e2 [1624]" strokecolor="#40a7c2 [3048]">
                <v:fill color2="#e4f2f6 [504]" rotate="t" angle="180" colors="0 #9eeaff;22938f #bbefff;1 #e4f9ff" focus="100%" type="gradient"/>
                <v:shadow on="t" color="black" opacity="24903f" origin=",.5" offset="0,.55556mm"/>
                <v:textbox>
                  <w:txbxContent>
                    <w:p w14:paraId="3A27A869" w14:textId="1EDCBFCA" w:rsidR="00F67F96" w:rsidRPr="00D96938" w:rsidRDefault="00F67F96" w:rsidP="00BB5B67">
                      <w:pPr>
                        <w:rPr>
                          <w:rFonts w:ascii="Yas" w:hAnsi="Yas"/>
                          <w:sz w:val="22"/>
                          <w:rtl/>
                        </w:rPr>
                      </w:pPr>
                      <w:r w:rsidRPr="00D96938">
                        <w:rPr>
                          <w:rFonts w:ascii="Yas" w:hAnsi="Yas"/>
                          <w:sz w:val="22"/>
                          <w:rtl/>
                        </w:rPr>
                        <w:t xml:space="preserve">قلم فارسی: </w:t>
                      </w:r>
                      <w:r w:rsidRPr="00D96938">
                        <w:rPr>
                          <w:rFonts w:ascii="Yas" w:hAnsi="Yas"/>
                          <w:sz w:val="22"/>
                        </w:rPr>
                        <w:t>Yas</w:t>
                      </w:r>
                      <w:r w:rsidRPr="00D96938">
                        <w:rPr>
                          <w:rFonts w:ascii="Yas" w:hAnsi="Yas"/>
                          <w:sz w:val="22"/>
                          <w:rtl/>
                        </w:rPr>
                        <w:t xml:space="preserve">، اندازه ۱۶، حالت </w:t>
                      </w:r>
                      <w:r w:rsidRPr="00D96938">
                        <w:rPr>
                          <w:rFonts w:ascii="Yas" w:hAnsi="Yas"/>
                          <w:sz w:val="22"/>
                        </w:rPr>
                        <w:t>Bold</w:t>
                      </w:r>
                    </w:p>
                    <w:p w14:paraId="1E74A8B3" w14:textId="21B9DD67" w:rsidR="00F67F96" w:rsidRPr="00D96938" w:rsidRDefault="00F67F96" w:rsidP="00D96938">
                      <w:pPr>
                        <w:rPr>
                          <w:rFonts w:ascii="Yas" w:hAnsi="Yas"/>
                          <w:sz w:val="22"/>
                        </w:rPr>
                      </w:pPr>
                      <w:r w:rsidRPr="00D96938">
                        <w:rPr>
                          <w:rFonts w:ascii="Yas" w:hAnsi="Yas"/>
                          <w:sz w:val="22"/>
                          <w:rtl/>
                        </w:rPr>
                        <w:t xml:space="preserve">قلم لاتین: </w:t>
                      </w:r>
                      <w:r w:rsidRPr="00D96938">
                        <w:rPr>
                          <w:rFonts w:ascii="Yas" w:hAnsi="Yas"/>
                          <w:sz w:val="22"/>
                        </w:rPr>
                        <w:t>Times New Roman</w:t>
                      </w:r>
                      <w:r w:rsidRPr="00D96938">
                        <w:rPr>
                          <w:rFonts w:ascii="Yas" w:hAnsi="Yas"/>
                          <w:sz w:val="22"/>
                          <w:rtl/>
                        </w:rPr>
                        <w:t xml:space="preserve">، اندازه 1۴، حالت </w:t>
                      </w:r>
                      <w:r w:rsidRPr="00D96938">
                        <w:rPr>
                          <w:rFonts w:ascii="Yas" w:hAnsi="Yas"/>
                          <w:sz w:val="22"/>
                        </w:rPr>
                        <w:t>Bold</w:t>
                      </w:r>
                    </w:p>
                    <w:p w14:paraId="7C78ABB9" w14:textId="77777777" w:rsidR="00F67F96" w:rsidRPr="00A066F7" w:rsidRDefault="00F67F96" w:rsidP="00641221">
                      <w:pPr>
                        <w:rPr>
                          <w:sz w:val="22"/>
                        </w:rPr>
                      </w:pPr>
                    </w:p>
                  </w:txbxContent>
                </v:textbox>
                <w10:wrap anchorx="margin"/>
              </v:shape>
            </w:pict>
          </mc:Fallback>
        </mc:AlternateContent>
      </w:r>
      <w:r w:rsidR="000C1209" w:rsidRPr="00616B2D">
        <w:rPr>
          <w:rFonts w:ascii="Yas" w:hAnsi="Yas" w:cs="Yas"/>
          <w:rtl/>
        </w:rPr>
        <w:t>چک</w:t>
      </w:r>
      <w:r w:rsidR="004B1ABE" w:rsidRPr="00616B2D">
        <w:rPr>
          <w:rFonts w:ascii="Yas" w:hAnsi="Yas" w:cs="Yas"/>
          <w:rtl/>
        </w:rPr>
        <w:t>ی</w:t>
      </w:r>
      <w:r w:rsidR="000C1209" w:rsidRPr="00616B2D">
        <w:rPr>
          <w:rFonts w:ascii="Yas" w:hAnsi="Yas" w:cs="Yas"/>
          <w:rtl/>
        </w:rPr>
        <w:t>ده</w:t>
      </w:r>
    </w:p>
    <w:p w14:paraId="2D715D12" w14:textId="7D49DF99" w:rsidR="000C1209" w:rsidRPr="00616B2D" w:rsidRDefault="0054707B" w:rsidP="00400AF3">
      <w:pPr>
        <w:rPr>
          <w:rFonts w:ascii="Yas" w:hAnsi="Yas"/>
          <w:rtl/>
        </w:rPr>
      </w:pPr>
      <w:r w:rsidRPr="00616B2D">
        <w:rPr>
          <w:rFonts w:ascii="Yas" w:hAnsi="Yas"/>
          <w:rtl/>
        </w:rPr>
        <w:t>محتویات چکیده شامل سه بخش</w:t>
      </w:r>
      <w:r w:rsidR="00A94B33">
        <w:rPr>
          <w:rFonts w:ascii="Yas" w:hAnsi="Yas"/>
          <w:rtl/>
        </w:rPr>
        <w:t xml:space="preserve"> مقدمه</w:t>
      </w:r>
      <w:r w:rsidR="00A94B33">
        <w:rPr>
          <w:rFonts w:ascii="Yas" w:hAnsi="Yas"/>
          <w:rtl/>
        </w:rPr>
        <w:softHyphen/>
        <w:t>ای کوتاه</w:t>
      </w:r>
      <w:r w:rsidR="00A94B33">
        <w:rPr>
          <w:rFonts w:ascii="Yas" w:hAnsi="Yas" w:hint="cs"/>
          <w:rtl/>
        </w:rPr>
        <w:t xml:space="preserve"> و</w:t>
      </w:r>
      <w:r w:rsidRPr="00616B2D">
        <w:rPr>
          <w:rFonts w:ascii="Yas" w:hAnsi="Yas"/>
          <w:rtl/>
        </w:rPr>
        <w:t xml:space="preserve"> بیان مسأله، روش تحقیق</w:t>
      </w:r>
      <w:r w:rsidR="00A94B33">
        <w:rPr>
          <w:rFonts w:ascii="Yas" w:hAnsi="Yas" w:hint="cs"/>
          <w:rtl/>
        </w:rPr>
        <w:t xml:space="preserve"> و ویژگی</w:t>
      </w:r>
      <w:r w:rsidR="00A94B33">
        <w:rPr>
          <w:rFonts w:ascii="Yas" w:hAnsi="Yas"/>
          <w:rtl/>
        </w:rPr>
        <w:softHyphen/>
      </w:r>
      <w:r w:rsidR="00A94B33">
        <w:rPr>
          <w:rFonts w:ascii="Yas" w:hAnsi="Yas" w:hint="cs"/>
          <w:rtl/>
        </w:rPr>
        <w:t xml:space="preserve">های آن </w:t>
      </w:r>
      <w:r w:rsidRPr="00616B2D">
        <w:rPr>
          <w:rFonts w:ascii="Yas" w:hAnsi="Yas"/>
          <w:rtl/>
        </w:rPr>
        <w:t>و</w:t>
      </w:r>
      <w:r w:rsidR="00A94B33">
        <w:rPr>
          <w:rFonts w:ascii="Yas" w:hAnsi="Yas" w:hint="cs"/>
          <w:rtl/>
        </w:rPr>
        <w:t xml:space="preserve"> نهایتا</w:t>
      </w:r>
      <w:r w:rsidRPr="00616B2D">
        <w:rPr>
          <w:rFonts w:ascii="Yas" w:hAnsi="Yas"/>
          <w:rtl/>
        </w:rPr>
        <w:t xml:space="preserve"> نتایج </w:t>
      </w:r>
      <w:r w:rsidR="00A94B33">
        <w:rPr>
          <w:rFonts w:ascii="Yas" w:hAnsi="Yas" w:hint="cs"/>
          <w:rtl/>
        </w:rPr>
        <w:t xml:space="preserve">تحقیق </w:t>
      </w:r>
      <w:r w:rsidRPr="00616B2D">
        <w:rPr>
          <w:rFonts w:ascii="Yas" w:hAnsi="Yas"/>
          <w:rtl/>
        </w:rPr>
        <w:t>و کاربردها (در صورت لزوم)</w:t>
      </w:r>
      <w:r>
        <w:rPr>
          <w:rFonts w:ascii="Yas" w:hAnsi="Yas" w:hint="cs"/>
          <w:rtl/>
        </w:rPr>
        <w:t xml:space="preserve"> باشد</w:t>
      </w:r>
      <w:r w:rsidRPr="00616B2D">
        <w:rPr>
          <w:rFonts w:ascii="Yas" w:hAnsi="Yas"/>
          <w:rtl/>
        </w:rPr>
        <w:t>.</w:t>
      </w:r>
      <w:r w:rsidR="00A9084B">
        <w:rPr>
          <w:rFonts w:ascii="Yas" w:hAnsi="Yas" w:hint="cs"/>
          <w:rtl/>
        </w:rPr>
        <w:t xml:space="preserve"> </w:t>
      </w:r>
      <w:r w:rsidR="000C1209" w:rsidRPr="00616B2D">
        <w:rPr>
          <w:rFonts w:ascii="Yas" w:hAnsi="Yas"/>
          <w:rtl/>
        </w:rPr>
        <w:t>در متن چک</w:t>
      </w:r>
      <w:r w:rsidR="004B1ABE" w:rsidRPr="00616B2D">
        <w:rPr>
          <w:rFonts w:ascii="Yas" w:hAnsi="Yas"/>
          <w:rtl/>
        </w:rPr>
        <w:t>ی</w:t>
      </w:r>
      <w:r w:rsidR="000C1209" w:rsidRPr="00616B2D">
        <w:rPr>
          <w:rFonts w:ascii="Yas" w:hAnsi="Yas"/>
          <w:rtl/>
        </w:rPr>
        <w:t xml:space="preserve">ده، از ارجاع به منابع و اشاره به </w:t>
      </w:r>
      <w:r w:rsidR="00404300">
        <w:rPr>
          <w:rFonts w:ascii="Yas" w:hAnsi="Yas" w:hint="cs"/>
          <w:rtl/>
        </w:rPr>
        <w:t>جدول‌ها</w:t>
      </w:r>
      <w:r w:rsidR="000C1209" w:rsidRPr="00616B2D">
        <w:rPr>
          <w:rFonts w:ascii="Yas" w:hAnsi="Yas"/>
          <w:rtl/>
        </w:rPr>
        <w:t xml:space="preserve"> و نمودارها اجتناب شود.</w:t>
      </w:r>
      <w:r w:rsidR="006A3ACD" w:rsidRPr="00616B2D">
        <w:rPr>
          <w:rFonts w:ascii="Yas" w:hAnsi="Yas"/>
          <w:rtl/>
        </w:rPr>
        <w:t xml:space="preserve"> </w:t>
      </w:r>
      <w:r w:rsidR="000C1209" w:rsidRPr="00616B2D">
        <w:rPr>
          <w:rFonts w:ascii="Yas" w:hAnsi="Yas"/>
          <w:rtl/>
        </w:rPr>
        <w:t>در صورت ن</w:t>
      </w:r>
      <w:r w:rsidR="004B1ABE" w:rsidRPr="00616B2D">
        <w:rPr>
          <w:rFonts w:ascii="Yas" w:hAnsi="Yas"/>
          <w:rtl/>
        </w:rPr>
        <w:t>ی</w:t>
      </w:r>
      <w:r w:rsidR="000C1209" w:rsidRPr="00616B2D">
        <w:rPr>
          <w:rFonts w:ascii="Yas" w:hAnsi="Yas"/>
          <w:rtl/>
        </w:rPr>
        <w:t>از به معرف</w:t>
      </w:r>
      <w:r w:rsidR="004B1ABE" w:rsidRPr="00616B2D">
        <w:rPr>
          <w:rFonts w:ascii="Yas" w:hAnsi="Yas"/>
          <w:rtl/>
        </w:rPr>
        <w:t>ی</w:t>
      </w:r>
      <w:r w:rsidR="000C1209" w:rsidRPr="00616B2D">
        <w:rPr>
          <w:rFonts w:ascii="Yas" w:hAnsi="Yas"/>
          <w:rtl/>
        </w:rPr>
        <w:t xml:space="preserve"> حوزه تحق</w:t>
      </w:r>
      <w:r w:rsidR="004B1ABE" w:rsidRPr="00616B2D">
        <w:rPr>
          <w:rFonts w:ascii="Yas" w:hAnsi="Yas"/>
          <w:rtl/>
        </w:rPr>
        <w:t>ی</w:t>
      </w:r>
      <w:r w:rsidR="000C1209" w:rsidRPr="00616B2D">
        <w:rPr>
          <w:rFonts w:ascii="Yas" w:hAnsi="Yas"/>
          <w:rtl/>
        </w:rPr>
        <w:t>ق و مبان</w:t>
      </w:r>
      <w:r w:rsidR="004B1ABE" w:rsidRPr="00616B2D">
        <w:rPr>
          <w:rFonts w:ascii="Yas" w:hAnsi="Yas"/>
          <w:rtl/>
        </w:rPr>
        <w:t>ی</w:t>
      </w:r>
      <w:r w:rsidR="000C1209" w:rsidRPr="00616B2D">
        <w:rPr>
          <w:rFonts w:ascii="Yas" w:hAnsi="Yas"/>
          <w:rtl/>
        </w:rPr>
        <w:t xml:space="preserve"> تئور</w:t>
      </w:r>
      <w:r w:rsidR="004B1ABE" w:rsidRPr="00616B2D">
        <w:rPr>
          <w:rFonts w:ascii="Yas" w:hAnsi="Yas"/>
          <w:rtl/>
        </w:rPr>
        <w:t>ی</w:t>
      </w:r>
      <w:r w:rsidR="000C1209" w:rsidRPr="00616B2D">
        <w:rPr>
          <w:rFonts w:ascii="Yas" w:hAnsi="Yas"/>
          <w:rtl/>
        </w:rPr>
        <w:t xml:space="preserve"> آن، حداکثر در پاراگراف اول چک</w:t>
      </w:r>
      <w:r w:rsidR="004B1ABE" w:rsidRPr="00616B2D">
        <w:rPr>
          <w:rFonts w:ascii="Yas" w:hAnsi="Yas"/>
          <w:rtl/>
        </w:rPr>
        <w:t>ی</w:t>
      </w:r>
      <w:r w:rsidR="000C1209" w:rsidRPr="00616B2D">
        <w:rPr>
          <w:rFonts w:ascii="Yas" w:hAnsi="Yas"/>
          <w:rtl/>
        </w:rPr>
        <w:t xml:space="preserve">ده </w:t>
      </w:r>
      <w:r w:rsidR="00A9084B">
        <w:rPr>
          <w:rFonts w:ascii="Yas" w:hAnsi="Yas" w:hint="cs"/>
          <w:rtl/>
        </w:rPr>
        <w:t>مطرح گردد</w:t>
      </w:r>
      <w:r w:rsidR="000C1209" w:rsidRPr="00616B2D">
        <w:rPr>
          <w:rFonts w:ascii="Yas" w:hAnsi="Yas"/>
          <w:rtl/>
        </w:rPr>
        <w:t>.</w:t>
      </w:r>
      <w:r w:rsidR="002177B2" w:rsidRPr="00616B2D">
        <w:rPr>
          <w:rFonts w:ascii="Yas" w:hAnsi="Yas"/>
        </w:rPr>
        <w:t xml:space="preserve"> </w:t>
      </w:r>
      <w:r w:rsidR="000C1209" w:rsidRPr="00616B2D">
        <w:rPr>
          <w:rFonts w:ascii="Yas" w:hAnsi="Yas"/>
          <w:rtl/>
        </w:rPr>
        <w:t>فقط به ارائه‌</w:t>
      </w:r>
      <w:r w:rsidR="004B1ABE" w:rsidRPr="00616B2D">
        <w:rPr>
          <w:rFonts w:ascii="Yas" w:hAnsi="Yas"/>
          <w:rtl/>
        </w:rPr>
        <w:t>ی</w:t>
      </w:r>
      <w:r w:rsidR="000C1209" w:rsidRPr="00616B2D">
        <w:rPr>
          <w:rFonts w:ascii="Yas" w:hAnsi="Yas"/>
          <w:rtl/>
        </w:rPr>
        <w:t xml:space="preserve"> روش تحق</w:t>
      </w:r>
      <w:r w:rsidR="004B1ABE" w:rsidRPr="00616B2D">
        <w:rPr>
          <w:rFonts w:ascii="Yas" w:hAnsi="Yas"/>
          <w:rtl/>
        </w:rPr>
        <w:t>ی</w:t>
      </w:r>
      <w:r w:rsidR="000C1209" w:rsidRPr="00616B2D">
        <w:rPr>
          <w:rFonts w:ascii="Yas" w:hAnsi="Yas"/>
          <w:rtl/>
        </w:rPr>
        <w:t>ق و نتا</w:t>
      </w:r>
      <w:r w:rsidR="004B1ABE" w:rsidRPr="00616B2D">
        <w:rPr>
          <w:rFonts w:ascii="Yas" w:hAnsi="Yas"/>
          <w:rtl/>
        </w:rPr>
        <w:t>ی</w:t>
      </w:r>
      <w:r w:rsidR="000C1209" w:rsidRPr="00616B2D">
        <w:rPr>
          <w:rFonts w:ascii="Yas" w:hAnsi="Yas"/>
          <w:rtl/>
        </w:rPr>
        <w:t>ج نها</w:t>
      </w:r>
      <w:r w:rsidR="004B1ABE" w:rsidRPr="00616B2D">
        <w:rPr>
          <w:rFonts w:ascii="Yas" w:hAnsi="Yas"/>
          <w:rtl/>
        </w:rPr>
        <w:t>یی</w:t>
      </w:r>
      <w:r w:rsidR="000C1209" w:rsidRPr="00616B2D">
        <w:rPr>
          <w:rFonts w:ascii="Yas" w:hAnsi="Yas"/>
          <w:rtl/>
        </w:rPr>
        <w:t xml:space="preserve"> و محور</w:t>
      </w:r>
      <w:r w:rsidR="004B1ABE" w:rsidRPr="00616B2D">
        <w:rPr>
          <w:rFonts w:ascii="Yas" w:hAnsi="Yas"/>
          <w:rtl/>
        </w:rPr>
        <w:t>ی</w:t>
      </w:r>
      <w:r w:rsidR="000C1209" w:rsidRPr="00616B2D">
        <w:rPr>
          <w:rFonts w:ascii="Yas" w:hAnsi="Yas"/>
          <w:rtl/>
        </w:rPr>
        <w:t xml:space="preserve"> بسنده </w:t>
      </w:r>
      <w:r w:rsidR="00404300">
        <w:rPr>
          <w:rFonts w:ascii="Yas" w:hAnsi="Yas" w:hint="cs"/>
          <w:rtl/>
        </w:rPr>
        <w:t xml:space="preserve">کرده </w:t>
      </w:r>
      <w:r w:rsidR="000C1209" w:rsidRPr="00616B2D">
        <w:rPr>
          <w:rFonts w:ascii="Yas" w:hAnsi="Yas"/>
          <w:rtl/>
        </w:rPr>
        <w:t>و از ارائه‌</w:t>
      </w:r>
      <w:r w:rsidR="004B1ABE" w:rsidRPr="00616B2D">
        <w:rPr>
          <w:rFonts w:ascii="Yas" w:hAnsi="Yas"/>
          <w:rtl/>
        </w:rPr>
        <w:t>ی</w:t>
      </w:r>
      <w:r w:rsidR="000C1209" w:rsidRPr="00616B2D">
        <w:rPr>
          <w:rFonts w:ascii="Yas" w:hAnsi="Yas"/>
          <w:rtl/>
        </w:rPr>
        <w:t xml:space="preserve"> موضوعات و نتا</w:t>
      </w:r>
      <w:r w:rsidR="004B1ABE" w:rsidRPr="00616B2D">
        <w:rPr>
          <w:rFonts w:ascii="Yas" w:hAnsi="Yas"/>
          <w:rtl/>
        </w:rPr>
        <w:t>ی</w:t>
      </w:r>
      <w:r w:rsidR="000C1209" w:rsidRPr="00616B2D">
        <w:rPr>
          <w:rFonts w:ascii="Yas" w:hAnsi="Yas"/>
          <w:rtl/>
        </w:rPr>
        <w:t>ج كل</w:t>
      </w:r>
      <w:r w:rsidR="004B1ABE" w:rsidRPr="00616B2D">
        <w:rPr>
          <w:rFonts w:ascii="Yas" w:hAnsi="Yas"/>
          <w:rtl/>
        </w:rPr>
        <w:t>ی</w:t>
      </w:r>
      <w:r w:rsidR="000C1209" w:rsidRPr="00616B2D">
        <w:rPr>
          <w:rFonts w:ascii="Yas" w:hAnsi="Yas"/>
          <w:rtl/>
        </w:rPr>
        <w:t xml:space="preserve"> اجتناب شود.</w:t>
      </w:r>
      <w:r w:rsidR="00DA2B47">
        <w:rPr>
          <w:rFonts w:ascii="Yas" w:hAnsi="Yas"/>
        </w:rPr>
        <w:t xml:space="preserve"> </w:t>
      </w:r>
      <w:r w:rsidR="000C1209" w:rsidRPr="00616B2D">
        <w:rPr>
          <w:rFonts w:ascii="Yas" w:hAnsi="Yas"/>
          <w:rtl/>
        </w:rPr>
        <w:t xml:space="preserve">كلمات </w:t>
      </w:r>
      <w:r w:rsidR="004B1ABE" w:rsidRPr="00616B2D">
        <w:rPr>
          <w:rFonts w:ascii="Yas" w:hAnsi="Yas"/>
          <w:rtl/>
        </w:rPr>
        <w:t>ی</w:t>
      </w:r>
      <w:r w:rsidR="000C1209" w:rsidRPr="00616B2D">
        <w:rPr>
          <w:rFonts w:ascii="Yas" w:hAnsi="Yas"/>
          <w:rtl/>
        </w:rPr>
        <w:t>ا عبارات</w:t>
      </w:r>
      <w:r w:rsidR="004B1ABE" w:rsidRPr="00616B2D">
        <w:rPr>
          <w:rFonts w:ascii="Yas" w:hAnsi="Yas"/>
          <w:rtl/>
        </w:rPr>
        <w:t>ی</w:t>
      </w:r>
      <w:r w:rsidR="000C1209" w:rsidRPr="00616B2D">
        <w:rPr>
          <w:rFonts w:ascii="Yas" w:hAnsi="Yas"/>
          <w:rtl/>
        </w:rPr>
        <w:t xml:space="preserve"> كه در ا</w:t>
      </w:r>
      <w:r w:rsidR="004B1ABE" w:rsidRPr="00616B2D">
        <w:rPr>
          <w:rFonts w:ascii="Yas" w:hAnsi="Yas"/>
          <w:rtl/>
        </w:rPr>
        <w:t>ی</w:t>
      </w:r>
      <w:r w:rsidR="000C1209" w:rsidRPr="00616B2D">
        <w:rPr>
          <w:rFonts w:ascii="Yas" w:hAnsi="Yas"/>
          <w:rtl/>
        </w:rPr>
        <w:t>ن بخش توض</w:t>
      </w:r>
      <w:r w:rsidR="004B1ABE" w:rsidRPr="00616B2D">
        <w:rPr>
          <w:rFonts w:ascii="Yas" w:hAnsi="Yas"/>
          <w:rtl/>
        </w:rPr>
        <w:t>ی</w:t>
      </w:r>
      <w:r w:rsidR="000C1209" w:rsidRPr="00616B2D">
        <w:rPr>
          <w:rFonts w:ascii="Yas" w:hAnsi="Yas"/>
          <w:rtl/>
        </w:rPr>
        <w:t>ح داده م</w:t>
      </w:r>
      <w:r w:rsidR="004B1ABE" w:rsidRPr="00616B2D">
        <w:rPr>
          <w:rFonts w:ascii="Yas" w:hAnsi="Yas"/>
          <w:rtl/>
        </w:rPr>
        <w:t>ی</w:t>
      </w:r>
      <w:r w:rsidR="000C1209" w:rsidRPr="00616B2D">
        <w:rPr>
          <w:rFonts w:ascii="Yas" w:hAnsi="Yas"/>
          <w:rtl/>
        </w:rPr>
        <w:t>‌شود، با</w:t>
      </w:r>
      <w:r w:rsidR="004B1ABE" w:rsidRPr="00616B2D">
        <w:rPr>
          <w:rFonts w:ascii="Yas" w:hAnsi="Yas"/>
          <w:rtl/>
        </w:rPr>
        <w:t>ی</w:t>
      </w:r>
      <w:r w:rsidR="000C1209" w:rsidRPr="00616B2D">
        <w:rPr>
          <w:rFonts w:ascii="Yas" w:hAnsi="Yas"/>
          <w:rtl/>
        </w:rPr>
        <w:t>د كاملاً محور</w:t>
      </w:r>
      <w:r w:rsidR="004B1ABE" w:rsidRPr="00616B2D">
        <w:rPr>
          <w:rFonts w:ascii="Yas" w:hAnsi="Yas"/>
          <w:rtl/>
        </w:rPr>
        <w:t>ی</w:t>
      </w:r>
      <w:r w:rsidR="000C1209" w:rsidRPr="00616B2D">
        <w:rPr>
          <w:rFonts w:ascii="Yas" w:hAnsi="Yas"/>
          <w:rtl/>
        </w:rPr>
        <w:t xml:space="preserve"> و مرتبط با موضوع تحق</w:t>
      </w:r>
      <w:r w:rsidR="004B1ABE" w:rsidRPr="00616B2D">
        <w:rPr>
          <w:rFonts w:ascii="Yas" w:hAnsi="Yas"/>
          <w:rtl/>
        </w:rPr>
        <w:t>ی</w:t>
      </w:r>
      <w:r w:rsidR="000C1209" w:rsidRPr="00616B2D">
        <w:rPr>
          <w:rFonts w:ascii="Yas" w:hAnsi="Yas"/>
          <w:rtl/>
        </w:rPr>
        <w:t>ق باشند. متن چکیده حداکثر یک صفحه باشد.</w:t>
      </w:r>
      <w:r w:rsidR="004831B2">
        <w:rPr>
          <w:rFonts w:ascii="Yas" w:eastAsiaTheme="minorHAnsi" w:hAnsi="Yas" w:hint="cs"/>
          <w:rtl/>
          <w:lang w:bidi="fa-IR"/>
        </w:rPr>
        <w:t xml:space="preserve"> </w:t>
      </w:r>
      <w:r w:rsidR="00641221" w:rsidRPr="00616B2D">
        <w:rPr>
          <w:rFonts w:ascii="Yas" w:hAnsi="Yas"/>
          <w:rtl/>
          <w:lang w:bidi="fa-IR"/>
        </w:rPr>
        <w:t>جمله اول چکیده بیان‌کننده هدف نهایی از انجام پژوهش می‌باشد. جملات بعدی به منظور توضیح پیرامون هدف اصلی آورده می‌شوند. سپس، روش‌هایی که برای انجام پروژه مورد استفاده قرار خواهند گرفت به طور خلاصه و کلی مورد اشاره قرار می‌گیرند. در نهایت، نتایج مورد انتظار، نوآوری‌ها و کاربردهای این پژوهش عنوان می‌گردند. در چك</w:t>
      </w:r>
      <w:r w:rsidR="004B1ABE" w:rsidRPr="00616B2D">
        <w:rPr>
          <w:rFonts w:ascii="Yas" w:hAnsi="Yas"/>
          <w:rtl/>
          <w:lang w:bidi="fa-IR"/>
        </w:rPr>
        <w:t>ی</w:t>
      </w:r>
      <w:r w:rsidR="00641221" w:rsidRPr="00616B2D">
        <w:rPr>
          <w:rFonts w:ascii="Yas" w:hAnsi="Yas"/>
          <w:rtl/>
          <w:lang w:bidi="fa-IR"/>
        </w:rPr>
        <w:t>ده از ارجاع به منابع، ذكر روابط ر</w:t>
      </w:r>
      <w:r w:rsidR="004B1ABE" w:rsidRPr="00616B2D">
        <w:rPr>
          <w:rFonts w:ascii="Yas" w:hAnsi="Yas"/>
          <w:rtl/>
          <w:lang w:bidi="fa-IR"/>
        </w:rPr>
        <w:t>ی</w:t>
      </w:r>
      <w:r w:rsidR="00641221" w:rsidRPr="00616B2D">
        <w:rPr>
          <w:rFonts w:ascii="Yas" w:hAnsi="Yas"/>
          <w:rtl/>
          <w:lang w:bidi="fa-IR"/>
        </w:rPr>
        <w:t>اض</w:t>
      </w:r>
      <w:r w:rsidR="004B1ABE" w:rsidRPr="00616B2D">
        <w:rPr>
          <w:rFonts w:ascii="Yas" w:hAnsi="Yas"/>
          <w:rtl/>
          <w:lang w:bidi="fa-IR"/>
        </w:rPr>
        <w:t>ی</w:t>
      </w:r>
      <w:r w:rsidR="00641221" w:rsidRPr="00616B2D">
        <w:rPr>
          <w:rFonts w:ascii="Yas" w:hAnsi="Yas"/>
          <w:rtl/>
          <w:lang w:bidi="fa-IR"/>
        </w:rPr>
        <w:t xml:space="preserve"> و ب</w:t>
      </w:r>
      <w:r w:rsidR="004B1ABE" w:rsidRPr="00616B2D">
        <w:rPr>
          <w:rFonts w:ascii="Yas" w:hAnsi="Yas"/>
          <w:rtl/>
          <w:lang w:bidi="fa-IR"/>
        </w:rPr>
        <w:t>ی</w:t>
      </w:r>
      <w:r w:rsidR="00641221" w:rsidRPr="00616B2D">
        <w:rPr>
          <w:rFonts w:ascii="Yas" w:hAnsi="Yas"/>
          <w:rtl/>
          <w:lang w:bidi="fa-IR"/>
        </w:rPr>
        <w:t>ان تار</w:t>
      </w:r>
      <w:r w:rsidR="004B1ABE" w:rsidRPr="00616B2D">
        <w:rPr>
          <w:rFonts w:ascii="Yas" w:hAnsi="Yas"/>
          <w:rtl/>
          <w:lang w:bidi="fa-IR"/>
        </w:rPr>
        <w:t>ی</w:t>
      </w:r>
      <w:r w:rsidR="00641221" w:rsidRPr="00616B2D">
        <w:rPr>
          <w:rFonts w:ascii="Yas" w:hAnsi="Yas"/>
          <w:rtl/>
          <w:lang w:bidi="fa-IR"/>
        </w:rPr>
        <w:t>خچه خوددار</w:t>
      </w:r>
      <w:r w:rsidR="004B1ABE" w:rsidRPr="00616B2D">
        <w:rPr>
          <w:rFonts w:ascii="Yas" w:hAnsi="Yas"/>
          <w:rtl/>
          <w:lang w:bidi="fa-IR"/>
        </w:rPr>
        <w:t>ی</w:t>
      </w:r>
      <w:r w:rsidR="00641221" w:rsidRPr="00616B2D">
        <w:rPr>
          <w:rFonts w:ascii="Yas" w:hAnsi="Yas"/>
          <w:rtl/>
          <w:lang w:bidi="fa-IR"/>
        </w:rPr>
        <w:t xml:space="preserve"> ‌می‌شود.</w:t>
      </w:r>
      <w:r w:rsidR="00641221" w:rsidRPr="00616B2D">
        <w:rPr>
          <w:rFonts w:ascii="Yas" w:eastAsiaTheme="minorHAnsi" w:hAnsi="Yas"/>
          <w:noProof/>
          <w:rtl/>
        </w:rPr>
        <w:t xml:space="preserve"> </w:t>
      </w:r>
    </w:p>
    <w:p w14:paraId="00993884" w14:textId="73A98A05" w:rsidR="00D96938" w:rsidRPr="00616B2D" w:rsidRDefault="000C1209" w:rsidP="0054707B">
      <w:pPr>
        <w:rPr>
          <w:rFonts w:ascii="Yas" w:hAnsi="Yas"/>
          <w:rtl/>
        </w:rPr>
      </w:pPr>
      <w:r w:rsidRPr="00616B2D">
        <w:rPr>
          <w:rFonts w:ascii="Yas" w:hAnsi="Yas"/>
          <w:rtl/>
        </w:rPr>
        <w:t xml:space="preserve">از زیرنویس کلمات مخفف شده در چکیده خودداری شود. کلمات مخفف شده در لیست کلمات اختصاری قابل مشاهده است. </w:t>
      </w:r>
      <w:r w:rsidR="0054707B">
        <w:rPr>
          <w:rFonts w:ascii="Yas" w:hAnsi="Yas" w:hint="cs"/>
          <w:rtl/>
        </w:rPr>
        <w:t xml:space="preserve"> </w:t>
      </w:r>
    </w:p>
    <w:p w14:paraId="01063DFC" w14:textId="1D76C077" w:rsidR="000C1209" w:rsidRPr="00616B2D" w:rsidRDefault="000C1209" w:rsidP="00BB5B67">
      <w:pPr>
        <w:rPr>
          <w:rFonts w:ascii="Yas" w:hAnsi="Yas"/>
          <w:rtl/>
          <w:lang w:bidi="fa-IR"/>
        </w:rPr>
      </w:pPr>
    </w:p>
    <w:p w14:paraId="678494EE" w14:textId="4B4AB7D1" w:rsidR="000C1209" w:rsidRPr="00616B2D" w:rsidRDefault="000C1209" w:rsidP="005B43AA">
      <w:pPr>
        <w:rPr>
          <w:rFonts w:ascii="Yas" w:hAnsi="Yas"/>
          <w:b/>
          <w:bCs/>
          <w:rtl/>
        </w:rPr>
      </w:pPr>
      <w:r w:rsidRPr="00616B2D">
        <w:rPr>
          <w:rStyle w:val="CharChar"/>
          <w:rFonts w:ascii="Yas" w:hAnsi="Yas" w:cs="Yas"/>
          <w:szCs w:val="24"/>
          <w:rtl/>
        </w:rPr>
        <w:t>واژه‌ها</w:t>
      </w:r>
      <w:r w:rsidR="004B1ABE" w:rsidRPr="00616B2D">
        <w:rPr>
          <w:rStyle w:val="CharChar"/>
          <w:rFonts w:ascii="Yas" w:hAnsi="Yas" w:cs="Yas"/>
          <w:szCs w:val="24"/>
          <w:rtl/>
        </w:rPr>
        <w:t>ی</w:t>
      </w:r>
      <w:r w:rsidRPr="00616B2D">
        <w:rPr>
          <w:rStyle w:val="CharChar"/>
          <w:rFonts w:ascii="Yas" w:hAnsi="Yas" w:cs="Yas"/>
          <w:szCs w:val="24"/>
          <w:rtl/>
        </w:rPr>
        <w:t xml:space="preserve"> كل</w:t>
      </w:r>
      <w:r w:rsidR="004B1ABE" w:rsidRPr="00616B2D">
        <w:rPr>
          <w:rStyle w:val="CharChar"/>
          <w:rFonts w:ascii="Yas" w:hAnsi="Yas" w:cs="Yas"/>
          <w:szCs w:val="24"/>
          <w:rtl/>
        </w:rPr>
        <w:t>ی</w:t>
      </w:r>
      <w:r w:rsidRPr="00616B2D">
        <w:rPr>
          <w:rStyle w:val="CharChar"/>
          <w:rFonts w:ascii="Yas" w:hAnsi="Yas" w:cs="Yas"/>
          <w:szCs w:val="24"/>
          <w:rtl/>
        </w:rPr>
        <w:t>د</w:t>
      </w:r>
      <w:r w:rsidR="004B1ABE" w:rsidRPr="00616B2D">
        <w:rPr>
          <w:rStyle w:val="CharChar"/>
          <w:rFonts w:ascii="Yas" w:hAnsi="Yas" w:cs="Yas"/>
          <w:szCs w:val="24"/>
          <w:rtl/>
        </w:rPr>
        <w:t>ی</w:t>
      </w:r>
      <w:r w:rsidRPr="00616B2D">
        <w:rPr>
          <w:rStyle w:val="CharChar"/>
          <w:rFonts w:ascii="Yas" w:hAnsi="Yas" w:cs="Yas"/>
          <w:szCs w:val="24"/>
          <w:rtl/>
        </w:rPr>
        <w:t>:</w:t>
      </w:r>
      <w:r w:rsidR="001A2883" w:rsidRPr="00616B2D">
        <w:rPr>
          <w:rStyle w:val="CharChar"/>
          <w:rFonts w:ascii="Yas" w:hAnsi="Yas" w:cs="Yas"/>
          <w:szCs w:val="24"/>
          <w:rtl/>
        </w:rPr>
        <w:t xml:space="preserve"> </w:t>
      </w:r>
      <w:r w:rsidRPr="00616B2D">
        <w:rPr>
          <w:rFonts w:ascii="Yas" w:hAnsi="Yas"/>
          <w:rtl/>
        </w:rPr>
        <w:t xml:space="preserve">تعداد كلمات </w:t>
      </w:r>
      <w:r w:rsidR="004B1ABE" w:rsidRPr="00616B2D">
        <w:rPr>
          <w:rFonts w:ascii="Yas" w:hAnsi="Yas"/>
          <w:rtl/>
        </w:rPr>
        <w:t>ی</w:t>
      </w:r>
      <w:r w:rsidRPr="00616B2D">
        <w:rPr>
          <w:rFonts w:ascii="Yas" w:hAnsi="Yas"/>
          <w:rtl/>
        </w:rPr>
        <w:t>ا عبارات كل</w:t>
      </w:r>
      <w:r w:rsidR="004B1ABE" w:rsidRPr="00616B2D">
        <w:rPr>
          <w:rFonts w:ascii="Yas" w:hAnsi="Yas"/>
          <w:rtl/>
        </w:rPr>
        <w:t>ی</w:t>
      </w:r>
      <w:r w:rsidRPr="00616B2D">
        <w:rPr>
          <w:rFonts w:ascii="Yas" w:hAnsi="Yas"/>
          <w:rtl/>
        </w:rPr>
        <w:t>د</w:t>
      </w:r>
      <w:r w:rsidR="004B1ABE" w:rsidRPr="00616B2D">
        <w:rPr>
          <w:rFonts w:ascii="Yas" w:hAnsi="Yas"/>
          <w:rtl/>
        </w:rPr>
        <w:t>ی</w:t>
      </w:r>
      <w:r w:rsidRPr="00616B2D">
        <w:rPr>
          <w:rFonts w:ascii="Yas" w:hAnsi="Yas"/>
          <w:rtl/>
        </w:rPr>
        <w:t xml:space="preserve"> حداكثر م</w:t>
      </w:r>
      <w:r w:rsidR="004B1ABE" w:rsidRPr="00616B2D">
        <w:rPr>
          <w:rFonts w:ascii="Yas" w:hAnsi="Yas"/>
          <w:rtl/>
        </w:rPr>
        <w:t>ی</w:t>
      </w:r>
      <w:r w:rsidRPr="00616B2D">
        <w:rPr>
          <w:rFonts w:ascii="Yas" w:hAnsi="Yas"/>
          <w:rtl/>
        </w:rPr>
        <w:t xml:space="preserve">‌تواند </w:t>
      </w:r>
      <w:r w:rsidR="00377DB1">
        <w:rPr>
          <w:rFonts w:ascii="Yas" w:hAnsi="Yas" w:hint="cs"/>
          <w:rtl/>
        </w:rPr>
        <w:t>هفت</w:t>
      </w:r>
      <w:r w:rsidR="00047BD0" w:rsidRPr="00616B2D">
        <w:rPr>
          <w:rFonts w:ascii="Yas" w:hAnsi="Yas"/>
          <w:rtl/>
        </w:rPr>
        <w:t xml:space="preserve"> </w:t>
      </w:r>
      <w:r w:rsidRPr="00616B2D">
        <w:rPr>
          <w:rFonts w:ascii="Yas" w:hAnsi="Yas"/>
          <w:rtl/>
        </w:rPr>
        <w:t xml:space="preserve">كلمه </w:t>
      </w:r>
      <w:r w:rsidR="004B1ABE" w:rsidRPr="00616B2D">
        <w:rPr>
          <w:rFonts w:ascii="Yas" w:hAnsi="Yas"/>
          <w:rtl/>
        </w:rPr>
        <w:t>ی</w:t>
      </w:r>
      <w:r w:rsidRPr="00616B2D">
        <w:rPr>
          <w:rFonts w:ascii="Yas" w:hAnsi="Yas"/>
          <w:rtl/>
        </w:rPr>
        <w:t>ا عبارت باشد</w:t>
      </w:r>
      <w:r w:rsidR="005B43AA" w:rsidRPr="005B43AA">
        <w:rPr>
          <w:rFonts w:ascii="Yas" w:hAnsi="Yas"/>
          <w:rtl/>
        </w:rPr>
        <w:t xml:space="preserve"> که با نقطه ویرگول (؛) از یک‌دیگر جدا شده‌اند</w:t>
      </w:r>
      <w:r w:rsidRPr="00616B2D">
        <w:rPr>
          <w:rFonts w:ascii="Yas" w:hAnsi="Yas"/>
          <w:rtl/>
        </w:rPr>
        <w:t>.</w:t>
      </w:r>
      <w:r w:rsidR="001E11A4" w:rsidRPr="00616B2D">
        <w:rPr>
          <w:rFonts w:ascii="Yas" w:eastAsiaTheme="minorHAnsi" w:hAnsi="Yas"/>
          <w:noProof/>
          <w:rtl/>
        </w:rPr>
        <w:t xml:space="preserve"> </w:t>
      </w:r>
    </w:p>
    <w:p w14:paraId="64526AFE" w14:textId="44EC0964" w:rsidR="000C1209" w:rsidRPr="00616B2D" w:rsidRDefault="00BB5B67" w:rsidP="000C1209">
      <w:pPr>
        <w:pStyle w:val="aa"/>
        <w:rPr>
          <w:rFonts w:ascii="Yas" w:hAnsi="Yas" w:cs="Yas"/>
          <w:rtl/>
        </w:rPr>
      </w:pPr>
      <w:r w:rsidRPr="00616B2D">
        <w:rPr>
          <w:rFonts w:ascii="Yas" w:eastAsiaTheme="minorHAnsi" w:hAnsi="Yas" w:cs="Yas"/>
          <w:noProof/>
          <w:rtl/>
        </w:rPr>
        <mc:AlternateContent>
          <mc:Choice Requires="wps">
            <w:drawing>
              <wp:anchor distT="0" distB="0" distL="114300" distR="114300" simplePos="0" relativeHeight="251679744" behindDoc="0" locked="0" layoutInCell="1" allowOverlap="1" wp14:anchorId="2098934D" wp14:editId="6E96E585">
                <wp:simplePos x="0" y="0"/>
                <wp:positionH relativeFrom="margin">
                  <wp:posOffset>22860</wp:posOffset>
                </wp:positionH>
                <wp:positionV relativeFrom="paragraph">
                  <wp:posOffset>68580</wp:posOffset>
                </wp:positionV>
                <wp:extent cx="2486025" cy="685800"/>
                <wp:effectExtent l="57150" t="400050" r="85725" b="95250"/>
                <wp:wrapNone/>
                <wp:docPr id="2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6025" cy="685800"/>
                        </a:xfrm>
                        <a:prstGeom prst="wedgeRectCallout">
                          <a:avLst>
                            <a:gd name="adj1" fmla="val -7206"/>
                            <a:gd name="adj2" fmla="val -103303"/>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74D2179B" w14:textId="5AC60611" w:rsidR="00F67F96" w:rsidRPr="00D96938" w:rsidRDefault="00F67F96" w:rsidP="00D96938">
                            <w:pPr>
                              <w:rPr>
                                <w:rFonts w:ascii="Yas" w:hAnsi="Yas"/>
                                <w:sz w:val="22"/>
                                <w:rtl/>
                                <w:lang w:bidi="fa-IR"/>
                              </w:rPr>
                            </w:pPr>
                            <w:r w:rsidRPr="00D96938">
                              <w:rPr>
                                <w:rFonts w:ascii="Yas" w:hAnsi="Yas"/>
                                <w:sz w:val="22"/>
                                <w:rtl/>
                              </w:rPr>
                              <w:t xml:space="preserve">قلم فارسی: </w:t>
                            </w:r>
                            <w:r w:rsidRPr="00D96938">
                              <w:rPr>
                                <w:rFonts w:ascii="Yas" w:hAnsi="Yas"/>
                                <w:sz w:val="22"/>
                              </w:rPr>
                              <w:t>Yas</w:t>
                            </w:r>
                            <w:r w:rsidRPr="00D96938">
                              <w:rPr>
                                <w:rFonts w:ascii="Yas" w:hAnsi="Yas"/>
                                <w:sz w:val="22"/>
                                <w:rtl/>
                              </w:rPr>
                              <w:t>، اندازه 12</w:t>
                            </w:r>
                          </w:p>
                          <w:p w14:paraId="50DB021E" w14:textId="6BF6C2DE" w:rsidR="00F67F96" w:rsidRPr="00D96938" w:rsidRDefault="00F67F96" w:rsidP="00BB5B67">
                            <w:pPr>
                              <w:rPr>
                                <w:rFonts w:ascii="Yas" w:hAnsi="Yas"/>
                                <w:sz w:val="22"/>
                              </w:rPr>
                            </w:pPr>
                            <w:r w:rsidRPr="00D96938">
                              <w:rPr>
                                <w:rFonts w:ascii="Yas" w:hAnsi="Yas"/>
                                <w:sz w:val="22"/>
                                <w:rtl/>
                              </w:rPr>
                              <w:t xml:space="preserve">قلم لاتین: </w:t>
                            </w:r>
                            <w:r w:rsidRPr="00D96938">
                              <w:rPr>
                                <w:rFonts w:ascii="Yas" w:hAnsi="Yas"/>
                                <w:sz w:val="22"/>
                              </w:rPr>
                              <w:t>Times New Roman</w:t>
                            </w:r>
                            <w:r w:rsidRPr="00D96938">
                              <w:rPr>
                                <w:rFonts w:ascii="Yas" w:hAnsi="Yas"/>
                                <w:sz w:val="22"/>
                                <w:rtl/>
                              </w:rPr>
                              <w:t>، اندازه ۱۱</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98934D" id="_x0000_s1027" type="#_x0000_t61" style="position:absolute;left:0;text-align:left;margin-left:1.8pt;margin-top:5.4pt;width:195.75pt;height:54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" adj="9244,-11513" fillcolor="#9eeaff" strokecolor="#46aac5">
                <v:fill color2="#e4f9ff" rotate="t" angle="180" colors="0 #9eeaff;22938f #bbefff;1 #e4f9ff" focus="100%" type="gradient"/>
                <v:shadow on="t" color="black" opacity="24903f" origin=",.5" offset="0,.55556mm"/>
                <v:textbox>
                  <w:txbxContent>
                    <w:p w14:paraId="74D2179B" w14:textId="5AC60611" w:rsidR="00F67F96" w:rsidRPr="00D96938" w:rsidRDefault="00F67F96" w:rsidP="00D96938">
                      <w:pPr>
                        <w:rPr>
                          <w:rFonts w:ascii="Yas" w:hAnsi="Yas"/>
                          <w:sz w:val="22"/>
                          <w:rtl/>
                          <w:lang w:bidi="fa-IR"/>
                        </w:rPr>
                      </w:pPr>
                      <w:r w:rsidRPr="00D96938">
                        <w:rPr>
                          <w:rFonts w:ascii="Yas" w:hAnsi="Yas"/>
                          <w:sz w:val="22"/>
                          <w:rtl/>
                        </w:rPr>
                        <w:t xml:space="preserve">قلم فارسی: </w:t>
                      </w:r>
                      <w:r w:rsidRPr="00D96938">
                        <w:rPr>
                          <w:rFonts w:ascii="Yas" w:hAnsi="Yas"/>
                          <w:sz w:val="22"/>
                        </w:rPr>
                        <w:t>Yas</w:t>
                      </w:r>
                      <w:r w:rsidRPr="00D96938">
                        <w:rPr>
                          <w:rFonts w:ascii="Yas" w:hAnsi="Yas"/>
                          <w:sz w:val="22"/>
                          <w:rtl/>
                        </w:rPr>
                        <w:t>، اندازه 12</w:t>
                      </w:r>
                    </w:p>
                    <w:p w14:paraId="50DB021E" w14:textId="6BF6C2DE" w:rsidR="00F67F96" w:rsidRPr="00D96938" w:rsidRDefault="00F67F96" w:rsidP="00BB5B67">
                      <w:pPr>
                        <w:rPr>
                          <w:rFonts w:ascii="Yas" w:hAnsi="Yas"/>
                          <w:sz w:val="22"/>
                        </w:rPr>
                      </w:pPr>
                      <w:r w:rsidRPr="00D96938">
                        <w:rPr>
                          <w:rFonts w:ascii="Yas" w:hAnsi="Yas"/>
                          <w:sz w:val="22"/>
                          <w:rtl/>
                        </w:rPr>
                        <w:t xml:space="preserve">قلم لاتین: </w:t>
                      </w:r>
                      <w:r w:rsidRPr="00D96938">
                        <w:rPr>
                          <w:rFonts w:ascii="Yas" w:hAnsi="Yas"/>
                          <w:sz w:val="22"/>
                        </w:rPr>
                        <w:t>Times New Roman</w:t>
                      </w:r>
                      <w:r w:rsidRPr="00D96938">
                        <w:rPr>
                          <w:rFonts w:ascii="Yas" w:hAnsi="Yas"/>
                          <w:sz w:val="22"/>
                          <w:rtl/>
                        </w:rPr>
                        <w:t>، اندازه ۱۱</w:t>
                      </w:r>
                    </w:p>
                  </w:txbxContent>
                </v:textbox>
                <w10:wrap anchorx="margin"/>
              </v:shape>
            </w:pict>
          </mc:Fallback>
        </mc:AlternateContent>
      </w:r>
    </w:p>
    <w:p w14:paraId="48DF733B" w14:textId="77777777" w:rsidR="00C92FD5" w:rsidRPr="00616B2D" w:rsidRDefault="00C92FD5" w:rsidP="009B6334">
      <w:pPr>
        <w:rPr>
          <w:rFonts w:ascii="Yas" w:hAnsi="Yas"/>
          <w:lang w:bidi="fa-IR"/>
        </w:rPr>
      </w:pPr>
    </w:p>
    <w:p w14:paraId="3F5479EC" w14:textId="77777777" w:rsidR="00C92FD5" w:rsidRPr="00616B2D" w:rsidRDefault="00C92FD5" w:rsidP="009B6334">
      <w:pPr>
        <w:rPr>
          <w:rFonts w:ascii="Yas" w:hAnsi="Yas"/>
          <w:lang w:bidi="fa-IR"/>
        </w:rPr>
      </w:pPr>
    </w:p>
    <w:p w14:paraId="26D62442" w14:textId="77777777" w:rsidR="00C92FD5" w:rsidRPr="00616B2D" w:rsidRDefault="00C92FD5" w:rsidP="009B6334">
      <w:pPr>
        <w:rPr>
          <w:rFonts w:ascii="Yas" w:hAnsi="Yas"/>
          <w:lang w:bidi="fa-IR"/>
        </w:rPr>
      </w:pPr>
    </w:p>
    <w:p w14:paraId="0039C36F" w14:textId="77777777" w:rsidR="00C92FD5" w:rsidRPr="00616B2D" w:rsidRDefault="00C92FD5" w:rsidP="009B6334">
      <w:pPr>
        <w:rPr>
          <w:rFonts w:ascii="Yas" w:hAnsi="Yas"/>
          <w:lang w:bidi="fa-IR"/>
        </w:rPr>
      </w:pPr>
    </w:p>
    <w:p w14:paraId="430B296E" w14:textId="77777777" w:rsidR="00C92FD5" w:rsidRPr="00616B2D" w:rsidRDefault="00C92FD5" w:rsidP="009B6334">
      <w:pPr>
        <w:rPr>
          <w:rFonts w:ascii="Yas" w:hAnsi="Yas"/>
          <w:lang w:bidi="fa-IR"/>
        </w:rPr>
      </w:pPr>
    </w:p>
    <w:p w14:paraId="1E412BF8" w14:textId="77777777" w:rsidR="00C92FD5" w:rsidRPr="00616B2D" w:rsidRDefault="00C92FD5" w:rsidP="009B6334">
      <w:pPr>
        <w:rPr>
          <w:rFonts w:ascii="Yas" w:hAnsi="Yas"/>
          <w:lang w:bidi="fa-IR"/>
        </w:rPr>
      </w:pPr>
    </w:p>
    <w:p w14:paraId="45408423" w14:textId="77777777" w:rsidR="00C92FD5" w:rsidRPr="00616B2D" w:rsidRDefault="00C92FD5" w:rsidP="009B6334">
      <w:pPr>
        <w:rPr>
          <w:rFonts w:ascii="Yas" w:hAnsi="Yas"/>
          <w:lang w:bidi="fa-IR"/>
        </w:rPr>
      </w:pPr>
    </w:p>
    <w:p w14:paraId="571A11A6" w14:textId="77777777" w:rsidR="00C92FD5" w:rsidRPr="00616B2D" w:rsidRDefault="00C92FD5" w:rsidP="009B6334">
      <w:pPr>
        <w:rPr>
          <w:rFonts w:ascii="Yas" w:hAnsi="Yas"/>
          <w:lang w:bidi="fa-IR"/>
        </w:rPr>
      </w:pPr>
    </w:p>
    <w:p w14:paraId="1E23EC77" w14:textId="77777777" w:rsidR="00C92FD5" w:rsidRPr="00616B2D" w:rsidRDefault="00C92FD5" w:rsidP="009B6334">
      <w:pPr>
        <w:rPr>
          <w:rFonts w:ascii="Yas" w:hAnsi="Yas"/>
          <w:lang w:bidi="fa-IR"/>
        </w:rPr>
      </w:pPr>
    </w:p>
    <w:p w14:paraId="63335EEE" w14:textId="77777777" w:rsidR="00C92FD5" w:rsidRPr="00616B2D" w:rsidRDefault="00C92FD5" w:rsidP="009B6334">
      <w:pPr>
        <w:rPr>
          <w:rFonts w:ascii="Yas" w:hAnsi="Yas"/>
          <w:lang w:bidi="fa-IR"/>
        </w:rPr>
      </w:pPr>
    </w:p>
    <w:p w14:paraId="44CDB829" w14:textId="77777777" w:rsidR="00C92FD5" w:rsidRPr="00616B2D" w:rsidRDefault="00C92FD5" w:rsidP="009B6334">
      <w:pPr>
        <w:rPr>
          <w:rFonts w:ascii="Yas" w:hAnsi="Yas"/>
          <w:lang w:bidi="fa-IR"/>
        </w:rPr>
      </w:pPr>
    </w:p>
    <w:p w14:paraId="231EE5B9" w14:textId="77777777" w:rsidR="00C92FD5" w:rsidRPr="00616B2D" w:rsidRDefault="00C92FD5" w:rsidP="009B6334">
      <w:pPr>
        <w:rPr>
          <w:rFonts w:ascii="Yas" w:hAnsi="Yas"/>
          <w:lang w:bidi="fa-IR"/>
        </w:rPr>
      </w:pPr>
    </w:p>
    <w:p w14:paraId="68E001D3" w14:textId="41BA6616" w:rsidR="00942949" w:rsidRPr="00616B2D" w:rsidRDefault="004D1A25" w:rsidP="00942949">
      <w:pPr>
        <w:rPr>
          <w:rFonts w:ascii="Yas" w:hAnsi="Yas"/>
          <w:rtl/>
          <w:lang w:bidi="fa-IR"/>
        </w:rPr>
      </w:pPr>
      <w:r w:rsidRPr="00616B2D">
        <w:rPr>
          <w:rFonts w:ascii="Yas" w:hAnsi="Yas"/>
          <w:rtl/>
          <w:lang w:bidi="fa-IR"/>
        </w:rPr>
        <w:lastRenderedPageBreak/>
        <w:t>یادداشت‌های آبی</w:t>
      </w:r>
      <w:r w:rsidRPr="00616B2D">
        <w:rPr>
          <w:rFonts w:ascii="Yas" w:hAnsi="Yas"/>
          <w:rtl/>
          <w:lang w:bidi="fa-IR"/>
        </w:rPr>
        <w:softHyphen/>
      </w:r>
      <w:r w:rsidR="009B6334" w:rsidRPr="00616B2D">
        <w:rPr>
          <w:rFonts w:ascii="Yas" w:hAnsi="Yas"/>
          <w:rtl/>
          <w:lang w:bidi="fa-IR"/>
        </w:rPr>
        <w:t xml:space="preserve">رنگ در این متن حاوی نکات مربوط به قالب‌بندی در نرم‌افزار </w:t>
      </w:r>
      <w:r w:rsidR="009B6334" w:rsidRPr="00616B2D">
        <w:rPr>
          <w:rFonts w:ascii="Yas" w:hAnsi="Yas"/>
        </w:rPr>
        <w:t>Microsoft Word</w:t>
      </w:r>
      <w:r w:rsidR="009B6334" w:rsidRPr="00616B2D">
        <w:rPr>
          <w:rFonts w:ascii="Yas" w:hAnsi="Yas"/>
          <w:rtl/>
          <w:lang w:bidi="fa-IR"/>
        </w:rPr>
        <w:t xml:space="preserve"> می‌باشند. به جای ساختن یک فایل جدید و تلاش در شبیه ساختن آن به این متن، توصیه می‌شود تا با ویرایش فایل پیش رو به نگارش پیشنهاد پژوهشی خود بپردازید.</w:t>
      </w:r>
      <w:r w:rsidR="00D673EB">
        <w:rPr>
          <w:rFonts w:ascii="Yas" w:hAnsi="Yas" w:hint="cs"/>
          <w:rtl/>
          <w:lang w:bidi="fa-IR"/>
        </w:rPr>
        <w:t xml:space="preserve"> </w:t>
      </w:r>
    </w:p>
    <w:p w14:paraId="0FD6E4DB" w14:textId="63697A01" w:rsidR="00942949" w:rsidRPr="00616B2D" w:rsidRDefault="00942949" w:rsidP="00942949">
      <w:pPr>
        <w:rPr>
          <w:rFonts w:ascii="Yas" w:hAnsi="Yas"/>
          <w:rtl/>
          <w:lang w:bidi="fa-IR"/>
        </w:rPr>
      </w:pPr>
      <w:r w:rsidRPr="00616B2D">
        <w:rPr>
          <w:rFonts w:ascii="Yas" w:eastAsiaTheme="minorHAnsi" w:hAnsi="Yas"/>
          <w:noProof/>
        </w:rPr>
        <mc:AlternateContent>
          <mc:Choice Requires="wps">
            <w:drawing>
              <wp:inline distT="0" distB="0" distL="0" distR="0" wp14:anchorId="607A7651" wp14:editId="5699D701">
                <wp:extent cx="5731510" cy="3166110"/>
                <wp:effectExtent l="57150" t="190500" r="78740" b="91440"/>
                <wp:docPr id="15"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3166110"/>
                        </a:xfrm>
                        <a:prstGeom prst="wedgeRectCallout">
                          <a:avLst>
                            <a:gd name="adj1" fmla="val 1167"/>
                            <a:gd name="adj2" fmla="val -54838"/>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D77FC79" w14:textId="77777777" w:rsidR="00F67F96" w:rsidRPr="00D96938" w:rsidRDefault="00F67F96" w:rsidP="00942949">
                            <w:pPr>
                              <w:rPr>
                                <w:rFonts w:ascii="Yas" w:hAnsi="Yas"/>
                                <w:color w:val="000000" w:themeColor="text1"/>
                                <w:sz w:val="20"/>
                                <w:rtl/>
                              </w:rPr>
                            </w:pPr>
                            <w:r w:rsidRPr="00D96938">
                              <w:rPr>
                                <w:rFonts w:ascii="Yas" w:hAnsi="Yas"/>
                                <w:color w:val="000000" w:themeColor="text1"/>
                                <w:sz w:val="20"/>
                                <w:rtl/>
                              </w:rPr>
                              <w:t xml:space="preserve">در متن اصلی از </w:t>
                            </w:r>
                            <w:r w:rsidRPr="00D96938">
                              <w:rPr>
                                <w:rFonts w:ascii="Yas" w:hAnsi="Yas"/>
                                <w:color w:val="000000" w:themeColor="text1"/>
                                <w:sz w:val="20"/>
                              </w:rPr>
                              <w:t>Style</w:t>
                            </w:r>
                            <w:r w:rsidRPr="00D96938">
                              <w:rPr>
                                <w:rFonts w:ascii="Yas" w:hAnsi="Yas"/>
                                <w:color w:val="000000" w:themeColor="text1"/>
                                <w:sz w:val="20"/>
                                <w:rtl/>
                              </w:rPr>
                              <w:t xml:space="preserve"> با نام </w:t>
                            </w:r>
                            <w:r w:rsidRPr="00D96938">
                              <w:rPr>
                                <w:rFonts w:ascii="Yas" w:hAnsi="Yas"/>
                                <w:color w:val="000000" w:themeColor="text1"/>
                                <w:sz w:val="20"/>
                              </w:rPr>
                              <w:t>Normal</w:t>
                            </w:r>
                            <w:r w:rsidRPr="00D96938">
                              <w:rPr>
                                <w:rFonts w:ascii="Yas" w:hAnsi="Yas"/>
                                <w:color w:val="000000" w:themeColor="text1"/>
                                <w:sz w:val="20"/>
                                <w:rtl/>
                              </w:rPr>
                              <w:t xml:space="preserve"> استفاده شود که تنظیمات آن بدین شرح</w:t>
                            </w:r>
                            <w:r w:rsidRPr="00D96938">
                              <w:rPr>
                                <w:rFonts w:ascii="Yas" w:hAnsi="Yas"/>
                                <w:color w:val="000000" w:themeColor="text1"/>
                                <w:sz w:val="20"/>
                              </w:rPr>
                              <w:t xml:space="preserve"> </w:t>
                            </w:r>
                            <w:r w:rsidRPr="00D96938">
                              <w:rPr>
                                <w:rFonts w:ascii="Yas" w:hAnsi="Yas"/>
                                <w:color w:val="000000" w:themeColor="text1"/>
                                <w:sz w:val="20"/>
                                <w:rtl/>
                                <w:lang w:bidi="fa-IR"/>
                              </w:rPr>
                              <w:t>ا</w:t>
                            </w:r>
                            <w:r w:rsidRPr="00D96938">
                              <w:rPr>
                                <w:rFonts w:ascii="Yas" w:hAnsi="Yas"/>
                                <w:color w:val="000000" w:themeColor="text1"/>
                                <w:sz w:val="20"/>
                                <w:rtl/>
                              </w:rPr>
                              <w:t xml:space="preserve">ست: (توجه شود که در این فایل </w:t>
                            </w:r>
                            <w:r w:rsidRPr="00D96938">
                              <w:rPr>
                                <w:rFonts w:ascii="Yas" w:hAnsi="Yas"/>
                                <w:color w:val="000000" w:themeColor="text1"/>
                                <w:sz w:val="20"/>
                              </w:rPr>
                              <w:t>Word</w:t>
                            </w:r>
                            <w:r w:rsidRPr="00D96938">
                              <w:rPr>
                                <w:rFonts w:ascii="Yas" w:hAnsi="Yas"/>
                                <w:color w:val="000000" w:themeColor="text1"/>
                                <w:sz w:val="20"/>
                                <w:rtl/>
                              </w:rPr>
                              <w:t xml:space="preserve">، این تنظیمات از پیش اعمال شده‌اند و موارد زیر تنها جهت یادگیری نحوه استفاده از </w:t>
                            </w:r>
                            <w:r w:rsidRPr="00D96938">
                              <w:rPr>
                                <w:rFonts w:ascii="Yas" w:hAnsi="Yas"/>
                                <w:color w:val="000000" w:themeColor="text1"/>
                                <w:sz w:val="20"/>
                              </w:rPr>
                              <w:t>Style</w:t>
                            </w:r>
                            <w:r w:rsidRPr="00D96938">
                              <w:rPr>
                                <w:rFonts w:ascii="Yas" w:hAnsi="Yas"/>
                                <w:color w:val="000000" w:themeColor="text1"/>
                                <w:sz w:val="20"/>
                                <w:rtl/>
                              </w:rPr>
                              <w:t xml:space="preserve">ها در </w:t>
                            </w:r>
                            <w:r w:rsidRPr="00D96938">
                              <w:rPr>
                                <w:rFonts w:ascii="Yas" w:hAnsi="Yas"/>
                                <w:color w:val="000000" w:themeColor="text1"/>
                                <w:sz w:val="20"/>
                              </w:rPr>
                              <w:t>Word</w:t>
                            </w:r>
                            <w:r w:rsidRPr="00D96938">
                              <w:rPr>
                                <w:rFonts w:ascii="Yas" w:hAnsi="Yas"/>
                                <w:color w:val="000000" w:themeColor="text1"/>
                                <w:sz w:val="20"/>
                                <w:rtl/>
                              </w:rPr>
                              <w:t xml:space="preserve"> آورده شده‌اند. تغییر ویژگی های یک </w:t>
                            </w:r>
                            <w:r w:rsidRPr="00D96938">
                              <w:rPr>
                                <w:rFonts w:ascii="Yas" w:hAnsi="Yas"/>
                                <w:color w:val="000000" w:themeColor="text1"/>
                                <w:sz w:val="20"/>
                              </w:rPr>
                              <w:t>Style</w:t>
                            </w:r>
                            <w:r w:rsidRPr="00D96938">
                              <w:rPr>
                                <w:rFonts w:ascii="Yas" w:hAnsi="Yas"/>
                                <w:color w:val="000000" w:themeColor="text1"/>
                                <w:sz w:val="20"/>
                                <w:rtl/>
                              </w:rPr>
                              <w:t xml:space="preserve"> با راست کلیک بر روی آن و انتخاب گزینه </w:t>
                            </w:r>
                            <w:r w:rsidRPr="00D96938">
                              <w:rPr>
                                <w:rFonts w:ascii="Yas" w:hAnsi="Yas"/>
                                <w:color w:val="000000" w:themeColor="text1"/>
                                <w:sz w:val="20"/>
                              </w:rPr>
                              <w:t>Modify</w:t>
                            </w:r>
                            <w:r w:rsidRPr="00D96938">
                              <w:rPr>
                                <w:rFonts w:ascii="Yas" w:hAnsi="Yas"/>
                                <w:color w:val="000000" w:themeColor="text1"/>
                                <w:sz w:val="20"/>
                                <w:rtl/>
                              </w:rPr>
                              <w:t xml:space="preserve"> انجام می‌گردد):</w:t>
                            </w:r>
                          </w:p>
                          <w:p w14:paraId="6F1D80AD" w14:textId="36A9834C" w:rsidR="00F67F96" w:rsidRPr="00D96938" w:rsidRDefault="00F67F96" w:rsidP="00D96938">
                            <w:pPr>
                              <w:pStyle w:val="ListParagraph"/>
                              <w:numPr>
                                <w:ilvl w:val="0"/>
                                <w:numId w:val="12"/>
                              </w:numPr>
                              <w:tabs>
                                <w:tab w:val="left" w:pos="397"/>
                              </w:tabs>
                              <w:bidi/>
                              <w:spacing w:after="0" w:line="240" w:lineRule="auto"/>
                              <w:jc w:val="both"/>
                              <w:rPr>
                                <w:rFonts w:ascii="Yas" w:hAnsi="Yas" w:cs="Yas"/>
                                <w:color w:val="000000" w:themeColor="text1"/>
                                <w:sz w:val="20"/>
                                <w:szCs w:val="24"/>
                                <w:rtl/>
                              </w:rPr>
                            </w:pPr>
                            <w:r w:rsidRPr="00D96938">
                              <w:rPr>
                                <w:rFonts w:ascii="Yas" w:hAnsi="Yas" w:cs="Yas"/>
                                <w:color w:val="000000" w:themeColor="text1"/>
                                <w:sz w:val="20"/>
                                <w:szCs w:val="24"/>
                                <w:rtl/>
                              </w:rPr>
                              <w:t>قلم فارسی (</w:t>
                            </w:r>
                            <w:r w:rsidRPr="00D96938">
                              <w:rPr>
                                <w:rFonts w:ascii="Yas" w:hAnsi="Yas" w:cs="Yas"/>
                                <w:color w:val="000000" w:themeColor="text1"/>
                                <w:sz w:val="20"/>
                                <w:szCs w:val="24"/>
                              </w:rPr>
                              <w:t>Complex</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Yas</w:t>
                            </w:r>
                            <w:r w:rsidRPr="00D96938">
                              <w:rPr>
                                <w:rFonts w:ascii="Yas" w:hAnsi="Yas" w:cs="Yas"/>
                                <w:color w:val="000000" w:themeColor="text1"/>
                                <w:sz w:val="20"/>
                                <w:szCs w:val="24"/>
                                <w:rtl/>
                              </w:rPr>
                              <w:t>، اندازه ۱۲، حالت عادی</w:t>
                            </w:r>
                          </w:p>
                          <w:p w14:paraId="59DE6974" w14:textId="77777777" w:rsidR="00F67F96" w:rsidRPr="00D96938" w:rsidRDefault="00F67F96" w:rsidP="00942949">
                            <w:pPr>
                              <w:pStyle w:val="ListParagraph"/>
                              <w:numPr>
                                <w:ilvl w:val="0"/>
                                <w:numId w:val="12"/>
                              </w:numPr>
                              <w:tabs>
                                <w:tab w:val="left" w:pos="397"/>
                              </w:tabs>
                              <w:bidi/>
                              <w:spacing w:after="0" w:line="240" w:lineRule="auto"/>
                              <w:jc w:val="both"/>
                              <w:rPr>
                                <w:rFonts w:ascii="Yas" w:hAnsi="Yas" w:cs="Yas"/>
                                <w:color w:val="000000" w:themeColor="text1"/>
                                <w:sz w:val="20"/>
                                <w:szCs w:val="24"/>
                                <w:rtl/>
                              </w:rPr>
                            </w:pPr>
                            <w:r w:rsidRPr="00D96938">
                              <w:rPr>
                                <w:rFonts w:ascii="Yas" w:hAnsi="Yas" w:cs="Yas"/>
                                <w:color w:val="000000" w:themeColor="text1"/>
                                <w:sz w:val="20"/>
                                <w:szCs w:val="24"/>
                                <w:rtl/>
                              </w:rPr>
                              <w:t>قلم لاتین (</w:t>
                            </w:r>
                            <w:r w:rsidRPr="00D96938">
                              <w:rPr>
                                <w:rFonts w:ascii="Yas" w:hAnsi="Yas" w:cs="Yas"/>
                                <w:color w:val="000000" w:themeColor="text1"/>
                                <w:sz w:val="20"/>
                                <w:szCs w:val="24"/>
                              </w:rPr>
                              <w:t>Latin</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Times New Roman</w:t>
                            </w:r>
                            <w:r w:rsidRPr="00D96938">
                              <w:rPr>
                                <w:rFonts w:ascii="Yas" w:hAnsi="Yas" w:cs="Yas"/>
                                <w:color w:val="000000" w:themeColor="text1"/>
                                <w:sz w:val="20"/>
                                <w:szCs w:val="24"/>
                                <w:rtl/>
                              </w:rPr>
                              <w:t>، اندازه 12، حالت عادی</w:t>
                            </w:r>
                          </w:p>
                          <w:p w14:paraId="448063AD" w14:textId="77777777" w:rsidR="00F67F96" w:rsidRPr="00D96938" w:rsidRDefault="00F67F96" w:rsidP="00942949">
                            <w:pPr>
                              <w:pStyle w:val="ListParagraph"/>
                              <w:numPr>
                                <w:ilvl w:val="0"/>
                                <w:numId w:val="12"/>
                              </w:numPr>
                              <w:tabs>
                                <w:tab w:val="left" w:pos="397"/>
                              </w:tabs>
                              <w:bidi/>
                              <w:spacing w:after="0" w:line="240" w:lineRule="auto"/>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ات پاراگراف: </w:t>
                            </w:r>
                          </w:p>
                          <w:p w14:paraId="0C7CCA34"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tl/>
                              </w:rPr>
                              <w:t xml:space="preserve">جهت: </w:t>
                            </w:r>
                            <w:r w:rsidRPr="00D96938">
                              <w:rPr>
                                <w:rFonts w:ascii="Yas" w:hAnsi="Yas" w:cs="Yas"/>
                                <w:color w:val="000000" w:themeColor="text1"/>
                                <w:sz w:val="20"/>
                                <w:szCs w:val="24"/>
                              </w:rPr>
                              <w:t>Justified</w:t>
                            </w:r>
                            <w:r w:rsidRPr="00D96938">
                              <w:rPr>
                                <w:rFonts w:ascii="Yas" w:hAnsi="Yas" w:cs="Yas"/>
                                <w:color w:val="000000" w:themeColor="text1"/>
                                <w:sz w:val="20"/>
                                <w:szCs w:val="24"/>
                                <w:rtl/>
                              </w:rPr>
                              <w:t xml:space="preserve"> و </w:t>
                            </w:r>
                            <w:r w:rsidRPr="00D96938">
                              <w:rPr>
                                <w:rFonts w:ascii="Yas" w:hAnsi="Yas" w:cs="Yas"/>
                                <w:color w:val="000000" w:themeColor="text1"/>
                                <w:sz w:val="20"/>
                                <w:szCs w:val="24"/>
                              </w:rPr>
                              <w:t>Right to Left</w:t>
                            </w:r>
                          </w:p>
                          <w:p w14:paraId="2A65E503"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Pr>
                              <w:t>Indent</w:t>
                            </w:r>
                            <w:r w:rsidRPr="00D96938">
                              <w:rPr>
                                <w:rFonts w:ascii="Yas" w:hAnsi="Yas" w:cs="Yas"/>
                                <w:color w:val="000000" w:themeColor="text1"/>
                                <w:sz w:val="20"/>
                                <w:szCs w:val="24"/>
                                <w:rtl/>
                              </w:rPr>
                              <w:t xml:space="preserve">: خط اول پاراگراف نخست در هر قسمت، بدون </w:t>
                            </w:r>
                            <w:r w:rsidRPr="00D96938">
                              <w:rPr>
                                <w:rFonts w:ascii="Yas" w:hAnsi="Yas" w:cs="Yas"/>
                                <w:color w:val="000000" w:themeColor="text1"/>
                                <w:sz w:val="20"/>
                                <w:szCs w:val="24"/>
                              </w:rPr>
                              <w:t>Indent</w:t>
                            </w:r>
                            <w:r w:rsidRPr="00D96938">
                              <w:rPr>
                                <w:rFonts w:ascii="Yas" w:hAnsi="Yas" w:cs="Yas"/>
                                <w:color w:val="000000" w:themeColor="text1"/>
                                <w:sz w:val="20"/>
                                <w:szCs w:val="24"/>
                                <w:rtl/>
                              </w:rPr>
                              <w:t xml:space="preserve"> و هم‌ردیف با خطوط دیگر پاراگراف باشد. </w:t>
                            </w:r>
                            <w:r w:rsidRPr="00D96938">
                              <w:rPr>
                                <w:rFonts w:ascii="Yas" w:hAnsi="Yas" w:cs="Yas"/>
                                <w:color w:val="000000" w:themeColor="text1"/>
                                <w:sz w:val="20"/>
                                <w:szCs w:val="24"/>
                              </w:rPr>
                              <w:t>Spacing</w:t>
                            </w:r>
                            <w:r w:rsidRPr="00D96938">
                              <w:rPr>
                                <w:rFonts w:ascii="Yas" w:hAnsi="Yas" w:cs="Yas"/>
                                <w:color w:val="000000" w:themeColor="text1"/>
                                <w:sz w:val="20"/>
                                <w:szCs w:val="24"/>
                                <w:rtl/>
                              </w:rPr>
                              <w:t>: صفر</w:t>
                            </w:r>
                          </w:p>
                          <w:p w14:paraId="220F7FCE"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Pr>
                              <w:t>Line Spacing</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multiple,1.2</w:t>
                            </w:r>
                          </w:p>
                          <w:p w14:paraId="47A6C1E6" w14:textId="77777777" w:rsidR="00F67F96" w:rsidRPr="00D96938" w:rsidRDefault="00F67F96" w:rsidP="00942949">
                            <w:pPr>
                              <w:rPr>
                                <w:rFonts w:ascii="Yas" w:hAnsi="Yas"/>
                                <w:color w:val="000000" w:themeColor="text1"/>
                                <w:sz w:val="20"/>
                              </w:rPr>
                            </w:pPr>
                            <w:r w:rsidRPr="00D96938">
                              <w:rPr>
                                <w:rFonts w:ascii="Yas" w:hAnsi="Yas"/>
                                <w:color w:val="000000" w:themeColor="text1"/>
                                <w:sz w:val="20"/>
                                <w:rtl/>
                              </w:rPr>
                              <w:t xml:space="preserve">برای اعمال یک </w:t>
                            </w:r>
                            <w:r w:rsidRPr="00D96938">
                              <w:rPr>
                                <w:rFonts w:ascii="Yas" w:hAnsi="Yas"/>
                                <w:color w:val="000000" w:themeColor="text1"/>
                                <w:sz w:val="20"/>
                              </w:rPr>
                              <w:t>Style</w:t>
                            </w:r>
                            <w:r w:rsidRPr="00D96938">
                              <w:rPr>
                                <w:rFonts w:ascii="Yas" w:hAnsi="Yas"/>
                                <w:color w:val="000000" w:themeColor="text1"/>
                                <w:sz w:val="20"/>
                                <w:rtl/>
                              </w:rPr>
                              <w:t xml:space="preserve"> به یک پاراگراف، در حالی که نشانگر چشمک‌زن در آن پاراگراف قرار دارد، روی نام </w:t>
                            </w:r>
                            <w:r w:rsidRPr="00D96938">
                              <w:rPr>
                                <w:rFonts w:ascii="Yas" w:hAnsi="Yas"/>
                                <w:color w:val="000000" w:themeColor="text1"/>
                                <w:sz w:val="20"/>
                              </w:rPr>
                              <w:t>Style</w:t>
                            </w:r>
                            <w:r w:rsidRPr="00D96938">
                              <w:rPr>
                                <w:rFonts w:ascii="Yas" w:hAnsi="Yas"/>
                                <w:color w:val="000000" w:themeColor="text1"/>
                                <w:sz w:val="20"/>
                                <w:rtl/>
                              </w:rPr>
                              <w:t xml:space="preserve"> مورد نظر در نوار ابزار </w:t>
                            </w:r>
                            <w:r w:rsidRPr="00D96938">
                              <w:rPr>
                                <w:rFonts w:ascii="Yas" w:hAnsi="Yas"/>
                                <w:color w:val="000000" w:themeColor="text1"/>
                                <w:sz w:val="20"/>
                              </w:rPr>
                              <w:t>Styles</w:t>
                            </w:r>
                            <w:r w:rsidRPr="00D96938">
                              <w:rPr>
                                <w:rFonts w:ascii="Yas" w:hAnsi="Yas"/>
                                <w:color w:val="000000" w:themeColor="text1"/>
                                <w:sz w:val="20"/>
                                <w:rtl/>
                              </w:rPr>
                              <w:t xml:space="preserve"> از زبانه </w:t>
                            </w:r>
                            <w:r w:rsidRPr="00D96938">
                              <w:rPr>
                                <w:rFonts w:ascii="Yas" w:hAnsi="Yas"/>
                                <w:color w:val="000000" w:themeColor="text1"/>
                                <w:sz w:val="20"/>
                              </w:rPr>
                              <w:t>HOME</w:t>
                            </w:r>
                            <w:r w:rsidRPr="00D96938">
                              <w:rPr>
                                <w:rFonts w:ascii="Yas" w:hAnsi="Yas"/>
                                <w:color w:val="000000" w:themeColor="text1"/>
                                <w:sz w:val="20"/>
                                <w:rtl/>
                              </w:rPr>
                              <w:t xml:space="preserve"> کلیک کنید.</w:t>
                            </w:r>
                          </w:p>
                        </w:txbxContent>
                      </wps:txbx>
                      <wps:bodyPr rot="0" vert="horz" wrap="square" lIns="91440" tIns="45720" rIns="91440" bIns="45720" anchor="t" anchorCtr="0" upright="1">
                        <a:noAutofit/>
                      </wps:bodyPr>
                    </wps:wsp>
                  </a:graphicData>
                </a:graphic>
              </wp:inline>
            </w:drawing>
          </mc:Choice>
          <mc:Fallback>
            <w:pict>
              <v:shape w14:anchorId="607A7651" id="Rectangular Callout 25" o:spid="_x0000_s1028" type="#_x0000_t61" style="width:451.3pt;height:24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" adj="11052,-1045" fillcolor="#a5d5e2 [1624]" strokecolor="#40a7c2 [3048]">
                <v:fill color2="#e4f2f6 [504]" rotate="t" angle="180" colors="0 #9eeaff;22938f #bbefff;1 #e4f9ff" focus="100%" type="gradient"/>
                <v:shadow on="t" color="black" opacity="24903f" origin=",.5" offset="0,.55556mm"/>
                <v:textbox>
                  <w:txbxContent>
                    <w:p w14:paraId="2D77FC79" w14:textId="77777777" w:rsidR="00F67F96" w:rsidRPr="00D96938" w:rsidRDefault="00F67F96" w:rsidP="00942949">
                      <w:pPr>
                        <w:rPr>
                          <w:rFonts w:ascii="Yas" w:hAnsi="Yas"/>
                          <w:color w:val="000000" w:themeColor="text1"/>
                          <w:sz w:val="20"/>
                          <w:rtl/>
                        </w:rPr>
                      </w:pPr>
                      <w:r w:rsidRPr="00D96938">
                        <w:rPr>
                          <w:rFonts w:ascii="Yas" w:hAnsi="Yas"/>
                          <w:color w:val="000000" w:themeColor="text1"/>
                          <w:sz w:val="20"/>
                          <w:rtl/>
                        </w:rPr>
                        <w:t xml:space="preserve">در متن اصلی از </w:t>
                      </w:r>
                      <w:r w:rsidRPr="00D96938">
                        <w:rPr>
                          <w:rFonts w:ascii="Yas" w:hAnsi="Yas"/>
                          <w:color w:val="000000" w:themeColor="text1"/>
                          <w:sz w:val="20"/>
                        </w:rPr>
                        <w:t>Style</w:t>
                      </w:r>
                      <w:r w:rsidRPr="00D96938">
                        <w:rPr>
                          <w:rFonts w:ascii="Yas" w:hAnsi="Yas"/>
                          <w:color w:val="000000" w:themeColor="text1"/>
                          <w:sz w:val="20"/>
                          <w:rtl/>
                        </w:rPr>
                        <w:t xml:space="preserve"> با نام </w:t>
                      </w:r>
                      <w:r w:rsidRPr="00D96938">
                        <w:rPr>
                          <w:rFonts w:ascii="Yas" w:hAnsi="Yas"/>
                          <w:color w:val="000000" w:themeColor="text1"/>
                          <w:sz w:val="20"/>
                        </w:rPr>
                        <w:t>Normal</w:t>
                      </w:r>
                      <w:r w:rsidRPr="00D96938">
                        <w:rPr>
                          <w:rFonts w:ascii="Yas" w:hAnsi="Yas"/>
                          <w:color w:val="000000" w:themeColor="text1"/>
                          <w:sz w:val="20"/>
                          <w:rtl/>
                        </w:rPr>
                        <w:t xml:space="preserve"> استفاده شود که تنظیمات آن بدین شرح</w:t>
                      </w:r>
                      <w:r w:rsidRPr="00D96938">
                        <w:rPr>
                          <w:rFonts w:ascii="Yas" w:hAnsi="Yas"/>
                          <w:color w:val="000000" w:themeColor="text1"/>
                          <w:sz w:val="20"/>
                        </w:rPr>
                        <w:t xml:space="preserve"> </w:t>
                      </w:r>
                      <w:r w:rsidRPr="00D96938">
                        <w:rPr>
                          <w:rFonts w:ascii="Yas" w:hAnsi="Yas"/>
                          <w:color w:val="000000" w:themeColor="text1"/>
                          <w:sz w:val="20"/>
                          <w:rtl/>
                          <w:lang w:bidi="fa-IR"/>
                        </w:rPr>
                        <w:t>ا</w:t>
                      </w:r>
                      <w:r w:rsidRPr="00D96938">
                        <w:rPr>
                          <w:rFonts w:ascii="Yas" w:hAnsi="Yas"/>
                          <w:color w:val="000000" w:themeColor="text1"/>
                          <w:sz w:val="20"/>
                          <w:rtl/>
                        </w:rPr>
                        <w:t xml:space="preserve">ست: (توجه شود که در این فایل </w:t>
                      </w:r>
                      <w:r w:rsidRPr="00D96938">
                        <w:rPr>
                          <w:rFonts w:ascii="Yas" w:hAnsi="Yas"/>
                          <w:color w:val="000000" w:themeColor="text1"/>
                          <w:sz w:val="20"/>
                        </w:rPr>
                        <w:t>Word</w:t>
                      </w:r>
                      <w:r w:rsidRPr="00D96938">
                        <w:rPr>
                          <w:rFonts w:ascii="Yas" w:hAnsi="Yas"/>
                          <w:color w:val="000000" w:themeColor="text1"/>
                          <w:sz w:val="20"/>
                          <w:rtl/>
                        </w:rPr>
                        <w:t xml:space="preserve">، این تنظیمات از پیش اعمال شده‌اند و موارد زیر تنها جهت یادگیری نحوه استفاده از </w:t>
                      </w:r>
                      <w:r w:rsidRPr="00D96938">
                        <w:rPr>
                          <w:rFonts w:ascii="Yas" w:hAnsi="Yas"/>
                          <w:color w:val="000000" w:themeColor="text1"/>
                          <w:sz w:val="20"/>
                        </w:rPr>
                        <w:t>Style</w:t>
                      </w:r>
                      <w:r w:rsidRPr="00D96938">
                        <w:rPr>
                          <w:rFonts w:ascii="Yas" w:hAnsi="Yas"/>
                          <w:color w:val="000000" w:themeColor="text1"/>
                          <w:sz w:val="20"/>
                          <w:rtl/>
                        </w:rPr>
                        <w:t xml:space="preserve">ها در </w:t>
                      </w:r>
                      <w:r w:rsidRPr="00D96938">
                        <w:rPr>
                          <w:rFonts w:ascii="Yas" w:hAnsi="Yas"/>
                          <w:color w:val="000000" w:themeColor="text1"/>
                          <w:sz w:val="20"/>
                        </w:rPr>
                        <w:t>Word</w:t>
                      </w:r>
                      <w:r w:rsidRPr="00D96938">
                        <w:rPr>
                          <w:rFonts w:ascii="Yas" w:hAnsi="Yas"/>
                          <w:color w:val="000000" w:themeColor="text1"/>
                          <w:sz w:val="20"/>
                          <w:rtl/>
                        </w:rPr>
                        <w:t xml:space="preserve"> آورده شده‌اند. تغییر ویژگی های یک </w:t>
                      </w:r>
                      <w:r w:rsidRPr="00D96938">
                        <w:rPr>
                          <w:rFonts w:ascii="Yas" w:hAnsi="Yas"/>
                          <w:color w:val="000000" w:themeColor="text1"/>
                          <w:sz w:val="20"/>
                        </w:rPr>
                        <w:t>Style</w:t>
                      </w:r>
                      <w:r w:rsidRPr="00D96938">
                        <w:rPr>
                          <w:rFonts w:ascii="Yas" w:hAnsi="Yas"/>
                          <w:color w:val="000000" w:themeColor="text1"/>
                          <w:sz w:val="20"/>
                          <w:rtl/>
                        </w:rPr>
                        <w:t xml:space="preserve"> با راست کلیک بر روی آن و انتخاب گزینه </w:t>
                      </w:r>
                      <w:r w:rsidRPr="00D96938">
                        <w:rPr>
                          <w:rFonts w:ascii="Yas" w:hAnsi="Yas"/>
                          <w:color w:val="000000" w:themeColor="text1"/>
                          <w:sz w:val="20"/>
                        </w:rPr>
                        <w:t>Modify</w:t>
                      </w:r>
                      <w:r w:rsidRPr="00D96938">
                        <w:rPr>
                          <w:rFonts w:ascii="Yas" w:hAnsi="Yas"/>
                          <w:color w:val="000000" w:themeColor="text1"/>
                          <w:sz w:val="20"/>
                          <w:rtl/>
                        </w:rPr>
                        <w:t xml:space="preserve"> انجام می‌گردد):</w:t>
                      </w:r>
                    </w:p>
                    <w:p w14:paraId="6F1D80AD" w14:textId="36A9834C" w:rsidR="00F67F96" w:rsidRPr="00D96938" w:rsidRDefault="00F67F96" w:rsidP="00D96938">
                      <w:pPr>
                        <w:pStyle w:val="ListParagraph"/>
                        <w:numPr>
                          <w:ilvl w:val="0"/>
                          <w:numId w:val="12"/>
                        </w:numPr>
                        <w:tabs>
                          <w:tab w:val="left" w:pos="397"/>
                        </w:tabs>
                        <w:bidi/>
                        <w:spacing w:after="0" w:line="240" w:lineRule="auto"/>
                        <w:jc w:val="both"/>
                        <w:rPr>
                          <w:rFonts w:ascii="Yas" w:hAnsi="Yas" w:cs="Yas"/>
                          <w:color w:val="000000" w:themeColor="text1"/>
                          <w:sz w:val="20"/>
                          <w:szCs w:val="24"/>
                          <w:rtl/>
                        </w:rPr>
                      </w:pPr>
                      <w:r w:rsidRPr="00D96938">
                        <w:rPr>
                          <w:rFonts w:ascii="Yas" w:hAnsi="Yas" w:cs="Yas"/>
                          <w:color w:val="000000" w:themeColor="text1"/>
                          <w:sz w:val="20"/>
                          <w:szCs w:val="24"/>
                          <w:rtl/>
                        </w:rPr>
                        <w:t>قلم فارسی (</w:t>
                      </w:r>
                      <w:r w:rsidRPr="00D96938">
                        <w:rPr>
                          <w:rFonts w:ascii="Yas" w:hAnsi="Yas" w:cs="Yas"/>
                          <w:color w:val="000000" w:themeColor="text1"/>
                          <w:sz w:val="20"/>
                          <w:szCs w:val="24"/>
                        </w:rPr>
                        <w:t>Complex</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Yas</w:t>
                      </w:r>
                      <w:r w:rsidRPr="00D96938">
                        <w:rPr>
                          <w:rFonts w:ascii="Yas" w:hAnsi="Yas" w:cs="Yas"/>
                          <w:color w:val="000000" w:themeColor="text1"/>
                          <w:sz w:val="20"/>
                          <w:szCs w:val="24"/>
                          <w:rtl/>
                        </w:rPr>
                        <w:t>، اندازه ۱۲، حالت عادی</w:t>
                      </w:r>
                    </w:p>
                    <w:p w14:paraId="59DE6974" w14:textId="77777777" w:rsidR="00F67F96" w:rsidRPr="00D96938" w:rsidRDefault="00F67F96" w:rsidP="00942949">
                      <w:pPr>
                        <w:pStyle w:val="ListParagraph"/>
                        <w:numPr>
                          <w:ilvl w:val="0"/>
                          <w:numId w:val="12"/>
                        </w:numPr>
                        <w:tabs>
                          <w:tab w:val="left" w:pos="397"/>
                        </w:tabs>
                        <w:bidi/>
                        <w:spacing w:after="0" w:line="240" w:lineRule="auto"/>
                        <w:jc w:val="both"/>
                        <w:rPr>
                          <w:rFonts w:ascii="Yas" w:hAnsi="Yas" w:cs="Yas"/>
                          <w:color w:val="000000" w:themeColor="text1"/>
                          <w:sz w:val="20"/>
                          <w:szCs w:val="24"/>
                          <w:rtl/>
                        </w:rPr>
                      </w:pPr>
                      <w:r w:rsidRPr="00D96938">
                        <w:rPr>
                          <w:rFonts w:ascii="Yas" w:hAnsi="Yas" w:cs="Yas"/>
                          <w:color w:val="000000" w:themeColor="text1"/>
                          <w:sz w:val="20"/>
                          <w:szCs w:val="24"/>
                          <w:rtl/>
                        </w:rPr>
                        <w:t>قلم لاتین (</w:t>
                      </w:r>
                      <w:r w:rsidRPr="00D96938">
                        <w:rPr>
                          <w:rFonts w:ascii="Yas" w:hAnsi="Yas" w:cs="Yas"/>
                          <w:color w:val="000000" w:themeColor="text1"/>
                          <w:sz w:val="20"/>
                          <w:szCs w:val="24"/>
                        </w:rPr>
                        <w:t>Latin</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Times New Roman</w:t>
                      </w:r>
                      <w:r w:rsidRPr="00D96938">
                        <w:rPr>
                          <w:rFonts w:ascii="Yas" w:hAnsi="Yas" w:cs="Yas"/>
                          <w:color w:val="000000" w:themeColor="text1"/>
                          <w:sz w:val="20"/>
                          <w:szCs w:val="24"/>
                          <w:rtl/>
                        </w:rPr>
                        <w:t>، اندازه 12، حالت عادی</w:t>
                      </w:r>
                    </w:p>
                    <w:p w14:paraId="448063AD" w14:textId="77777777" w:rsidR="00F67F96" w:rsidRPr="00D96938" w:rsidRDefault="00F67F96" w:rsidP="00942949">
                      <w:pPr>
                        <w:pStyle w:val="ListParagraph"/>
                        <w:numPr>
                          <w:ilvl w:val="0"/>
                          <w:numId w:val="12"/>
                        </w:numPr>
                        <w:tabs>
                          <w:tab w:val="left" w:pos="397"/>
                        </w:tabs>
                        <w:bidi/>
                        <w:spacing w:after="0" w:line="240" w:lineRule="auto"/>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ات پاراگراف: </w:t>
                      </w:r>
                    </w:p>
                    <w:p w14:paraId="0C7CCA34"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tl/>
                        </w:rPr>
                        <w:t xml:space="preserve">جهت: </w:t>
                      </w:r>
                      <w:r w:rsidRPr="00D96938">
                        <w:rPr>
                          <w:rFonts w:ascii="Yas" w:hAnsi="Yas" w:cs="Yas"/>
                          <w:color w:val="000000" w:themeColor="text1"/>
                          <w:sz w:val="20"/>
                          <w:szCs w:val="24"/>
                        </w:rPr>
                        <w:t>Justified</w:t>
                      </w:r>
                      <w:r w:rsidRPr="00D96938">
                        <w:rPr>
                          <w:rFonts w:ascii="Yas" w:hAnsi="Yas" w:cs="Yas"/>
                          <w:color w:val="000000" w:themeColor="text1"/>
                          <w:sz w:val="20"/>
                          <w:szCs w:val="24"/>
                          <w:rtl/>
                        </w:rPr>
                        <w:t xml:space="preserve"> و </w:t>
                      </w:r>
                      <w:r w:rsidRPr="00D96938">
                        <w:rPr>
                          <w:rFonts w:ascii="Yas" w:hAnsi="Yas" w:cs="Yas"/>
                          <w:color w:val="000000" w:themeColor="text1"/>
                          <w:sz w:val="20"/>
                          <w:szCs w:val="24"/>
                        </w:rPr>
                        <w:t>Right to Left</w:t>
                      </w:r>
                    </w:p>
                    <w:p w14:paraId="2A65E503"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Pr>
                        <w:t>Indent</w:t>
                      </w:r>
                      <w:r w:rsidRPr="00D96938">
                        <w:rPr>
                          <w:rFonts w:ascii="Yas" w:hAnsi="Yas" w:cs="Yas"/>
                          <w:color w:val="000000" w:themeColor="text1"/>
                          <w:sz w:val="20"/>
                          <w:szCs w:val="24"/>
                          <w:rtl/>
                        </w:rPr>
                        <w:t xml:space="preserve">: خط اول پاراگراف نخست در هر قسمت، بدون </w:t>
                      </w:r>
                      <w:r w:rsidRPr="00D96938">
                        <w:rPr>
                          <w:rFonts w:ascii="Yas" w:hAnsi="Yas" w:cs="Yas"/>
                          <w:color w:val="000000" w:themeColor="text1"/>
                          <w:sz w:val="20"/>
                          <w:szCs w:val="24"/>
                        </w:rPr>
                        <w:t>Indent</w:t>
                      </w:r>
                      <w:r w:rsidRPr="00D96938">
                        <w:rPr>
                          <w:rFonts w:ascii="Yas" w:hAnsi="Yas" w:cs="Yas"/>
                          <w:color w:val="000000" w:themeColor="text1"/>
                          <w:sz w:val="20"/>
                          <w:szCs w:val="24"/>
                          <w:rtl/>
                        </w:rPr>
                        <w:t xml:space="preserve"> و هم‌ردیف با خطوط دیگر پاراگراف باشد. </w:t>
                      </w:r>
                      <w:r w:rsidRPr="00D96938">
                        <w:rPr>
                          <w:rFonts w:ascii="Yas" w:hAnsi="Yas" w:cs="Yas"/>
                          <w:color w:val="000000" w:themeColor="text1"/>
                          <w:sz w:val="20"/>
                          <w:szCs w:val="24"/>
                        </w:rPr>
                        <w:t>Spacing</w:t>
                      </w:r>
                      <w:r w:rsidRPr="00D96938">
                        <w:rPr>
                          <w:rFonts w:ascii="Yas" w:hAnsi="Yas" w:cs="Yas"/>
                          <w:color w:val="000000" w:themeColor="text1"/>
                          <w:sz w:val="20"/>
                          <w:szCs w:val="24"/>
                          <w:rtl/>
                        </w:rPr>
                        <w:t>: صفر</w:t>
                      </w:r>
                    </w:p>
                    <w:p w14:paraId="220F7FCE" w14:textId="77777777" w:rsidR="00F67F96" w:rsidRPr="00D96938" w:rsidRDefault="00F67F96" w:rsidP="00942949">
                      <w:pPr>
                        <w:pStyle w:val="ListParagraph"/>
                        <w:numPr>
                          <w:ilvl w:val="1"/>
                          <w:numId w:val="12"/>
                        </w:numPr>
                        <w:tabs>
                          <w:tab w:val="left" w:pos="397"/>
                        </w:tabs>
                        <w:bidi/>
                        <w:spacing w:after="0" w:line="240" w:lineRule="auto"/>
                        <w:ind w:left="735"/>
                        <w:jc w:val="both"/>
                        <w:rPr>
                          <w:rFonts w:ascii="Yas" w:hAnsi="Yas" w:cs="Yas"/>
                          <w:color w:val="000000" w:themeColor="text1"/>
                          <w:sz w:val="20"/>
                          <w:szCs w:val="24"/>
                        </w:rPr>
                      </w:pPr>
                      <w:r w:rsidRPr="00D96938">
                        <w:rPr>
                          <w:rFonts w:ascii="Yas" w:hAnsi="Yas" w:cs="Yas"/>
                          <w:color w:val="000000" w:themeColor="text1"/>
                          <w:sz w:val="20"/>
                          <w:szCs w:val="24"/>
                        </w:rPr>
                        <w:t>Line Spacing</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multiple,1.2</w:t>
                      </w:r>
                    </w:p>
                    <w:p w14:paraId="47A6C1E6" w14:textId="77777777" w:rsidR="00F67F96" w:rsidRPr="00D96938" w:rsidRDefault="00F67F96" w:rsidP="00942949">
                      <w:pPr>
                        <w:rPr>
                          <w:rFonts w:ascii="Yas" w:hAnsi="Yas"/>
                          <w:color w:val="000000" w:themeColor="text1"/>
                          <w:sz w:val="20"/>
                        </w:rPr>
                      </w:pPr>
                      <w:r w:rsidRPr="00D96938">
                        <w:rPr>
                          <w:rFonts w:ascii="Yas" w:hAnsi="Yas"/>
                          <w:color w:val="000000" w:themeColor="text1"/>
                          <w:sz w:val="20"/>
                          <w:rtl/>
                        </w:rPr>
                        <w:t xml:space="preserve">برای اعمال یک </w:t>
                      </w:r>
                      <w:r w:rsidRPr="00D96938">
                        <w:rPr>
                          <w:rFonts w:ascii="Yas" w:hAnsi="Yas"/>
                          <w:color w:val="000000" w:themeColor="text1"/>
                          <w:sz w:val="20"/>
                        </w:rPr>
                        <w:t>Style</w:t>
                      </w:r>
                      <w:r w:rsidRPr="00D96938">
                        <w:rPr>
                          <w:rFonts w:ascii="Yas" w:hAnsi="Yas"/>
                          <w:color w:val="000000" w:themeColor="text1"/>
                          <w:sz w:val="20"/>
                          <w:rtl/>
                        </w:rPr>
                        <w:t xml:space="preserve"> به یک پاراگراف، در حالی که نشانگر چشمک‌زن در آن پاراگراف قرار دارد، روی نام </w:t>
                      </w:r>
                      <w:r w:rsidRPr="00D96938">
                        <w:rPr>
                          <w:rFonts w:ascii="Yas" w:hAnsi="Yas"/>
                          <w:color w:val="000000" w:themeColor="text1"/>
                          <w:sz w:val="20"/>
                        </w:rPr>
                        <w:t>Style</w:t>
                      </w:r>
                      <w:r w:rsidRPr="00D96938">
                        <w:rPr>
                          <w:rFonts w:ascii="Yas" w:hAnsi="Yas"/>
                          <w:color w:val="000000" w:themeColor="text1"/>
                          <w:sz w:val="20"/>
                          <w:rtl/>
                        </w:rPr>
                        <w:t xml:space="preserve"> مورد نظر در نوار ابزار </w:t>
                      </w:r>
                      <w:r w:rsidRPr="00D96938">
                        <w:rPr>
                          <w:rFonts w:ascii="Yas" w:hAnsi="Yas"/>
                          <w:color w:val="000000" w:themeColor="text1"/>
                          <w:sz w:val="20"/>
                        </w:rPr>
                        <w:t>Styles</w:t>
                      </w:r>
                      <w:r w:rsidRPr="00D96938">
                        <w:rPr>
                          <w:rFonts w:ascii="Yas" w:hAnsi="Yas"/>
                          <w:color w:val="000000" w:themeColor="text1"/>
                          <w:sz w:val="20"/>
                          <w:rtl/>
                        </w:rPr>
                        <w:t xml:space="preserve"> از زبانه </w:t>
                      </w:r>
                      <w:r w:rsidRPr="00D96938">
                        <w:rPr>
                          <w:rFonts w:ascii="Yas" w:hAnsi="Yas"/>
                          <w:color w:val="000000" w:themeColor="text1"/>
                          <w:sz w:val="20"/>
                        </w:rPr>
                        <w:t>HOME</w:t>
                      </w:r>
                      <w:r w:rsidRPr="00D96938">
                        <w:rPr>
                          <w:rFonts w:ascii="Yas" w:hAnsi="Yas"/>
                          <w:color w:val="000000" w:themeColor="text1"/>
                          <w:sz w:val="20"/>
                          <w:rtl/>
                        </w:rPr>
                        <w:t xml:space="preserve"> کلیک کنید.</w:t>
                      </w:r>
                    </w:p>
                  </w:txbxContent>
                </v:textbox>
                <w10:anchorlock/>
              </v:shape>
            </w:pict>
          </mc:Fallback>
        </mc:AlternateContent>
      </w:r>
    </w:p>
    <w:p w14:paraId="649BBED1" w14:textId="7968CBDA" w:rsidR="004D1A25" w:rsidRPr="00616B2D" w:rsidRDefault="004D1A25" w:rsidP="00942949">
      <w:pPr>
        <w:rPr>
          <w:rFonts w:ascii="Yas" w:hAnsi="Yas"/>
          <w:rtl/>
          <w:lang w:bidi="fa-IR"/>
        </w:rPr>
      </w:pPr>
    </w:p>
    <w:p w14:paraId="45F43B21" w14:textId="2BCF0318" w:rsidR="004D1A25" w:rsidRPr="00616B2D" w:rsidRDefault="004D1A25" w:rsidP="004D1A25">
      <w:pPr>
        <w:rPr>
          <w:rFonts w:ascii="Yas" w:eastAsiaTheme="minorHAnsi" w:hAnsi="Yas"/>
          <w:noProof/>
          <w:rtl/>
        </w:rPr>
      </w:pPr>
    </w:p>
    <w:p w14:paraId="794B2A97" w14:textId="6BD9E96A" w:rsidR="002E7A89" w:rsidRPr="00616B2D" w:rsidRDefault="003C1147" w:rsidP="004D1A25">
      <w:pPr>
        <w:rPr>
          <w:rFonts w:ascii="Yas" w:eastAsiaTheme="minorHAnsi" w:hAnsi="Yas"/>
          <w:noProof/>
          <w:rtl/>
        </w:rPr>
      </w:pPr>
      <w:r w:rsidRPr="00616B2D">
        <w:rPr>
          <w:rFonts w:ascii="Yas" w:eastAsiaTheme="minorHAnsi" w:hAnsi="Yas"/>
          <w:noProof/>
          <w:szCs w:val="28"/>
        </w:rPr>
        <mc:AlternateContent>
          <mc:Choice Requires="wps">
            <w:drawing>
              <wp:anchor distT="0" distB="0" distL="114300" distR="114300" simplePos="0" relativeHeight="251665408" behindDoc="0" locked="0" layoutInCell="1" allowOverlap="1" wp14:anchorId="5016EADD" wp14:editId="401C7D3A">
                <wp:simplePos x="0" y="0"/>
                <wp:positionH relativeFrom="margin">
                  <wp:posOffset>-65405</wp:posOffset>
                </wp:positionH>
                <wp:positionV relativeFrom="page">
                  <wp:posOffset>6020245</wp:posOffset>
                </wp:positionV>
                <wp:extent cx="5881370" cy="838200"/>
                <wp:effectExtent l="57150" t="400050" r="290830" b="95250"/>
                <wp:wrapNone/>
                <wp:docPr id="1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1370" cy="838200"/>
                        </a:xfrm>
                        <a:prstGeom prst="wedgeRectCallout">
                          <a:avLst>
                            <a:gd name="adj1" fmla="val 53749"/>
                            <a:gd name="adj2" fmla="val -94701"/>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78D54DC9" w14:textId="07485789" w:rsidR="00F67F96" w:rsidRPr="00D96938" w:rsidRDefault="00F67F96" w:rsidP="00BB5B67">
                            <w:pPr>
                              <w:pStyle w:val="ListParagraph"/>
                              <w:numPr>
                                <w:ilvl w:val="0"/>
                                <w:numId w:val="13"/>
                              </w:numPr>
                              <w:tabs>
                                <w:tab w:val="left" w:pos="397"/>
                              </w:tabs>
                              <w:bidi/>
                              <w:spacing w:after="0" w:line="320" w:lineRule="exact"/>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ات حاشیه صفحات در زبانه </w:t>
                            </w:r>
                            <w:r w:rsidRPr="00D96938">
                              <w:rPr>
                                <w:rFonts w:ascii="Yas" w:hAnsi="Yas" w:cs="Yas"/>
                                <w:color w:val="000000" w:themeColor="text1"/>
                                <w:sz w:val="20"/>
                                <w:szCs w:val="24"/>
                              </w:rPr>
                              <w:t>LAYOUT</w:t>
                            </w:r>
                            <w:r w:rsidRPr="00D96938">
                              <w:rPr>
                                <w:rFonts w:ascii="Yas" w:hAnsi="Yas" w:cs="Yas"/>
                                <w:color w:val="000000" w:themeColor="text1"/>
                                <w:sz w:val="20"/>
                                <w:szCs w:val="24"/>
                                <w:rtl/>
                              </w:rPr>
                              <w:t xml:space="preserve"> و گزینه </w:t>
                            </w:r>
                            <w:r w:rsidRPr="00D96938">
                              <w:rPr>
                                <w:rFonts w:ascii="Yas" w:hAnsi="Yas" w:cs="Yas"/>
                                <w:color w:val="000000" w:themeColor="text1"/>
                                <w:sz w:val="20"/>
                                <w:szCs w:val="24"/>
                              </w:rPr>
                              <w:t>Margins</w:t>
                            </w:r>
                            <w:r w:rsidRPr="00D96938">
                              <w:rPr>
                                <w:rFonts w:ascii="Yas" w:hAnsi="Yas" w:cs="Yas"/>
                                <w:color w:val="000000" w:themeColor="text1"/>
                                <w:sz w:val="20"/>
                                <w:szCs w:val="24"/>
                                <w:rtl/>
                              </w:rPr>
                              <w:t xml:space="preserve"> قابل دسترسی است. حاشیه از پایین، چپ، و  راست كاغذ ۲٫۵ سانتی‌متر و از بالا ۳٫۵ سانتی‌متر در‌نظر گرفته می‌شود‌.‌ </w:t>
                            </w:r>
                          </w:p>
                          <w:p w14:paraId="2AD4A9AA" w14:textId="364171C7" w:rsidR="00F67F96" w:rsidRPr="00D96938" w:rsidRDefault="00F67F96" w:rsidP="00BB5B67">
                            <w:pPr>
                              <w:pStyle w:val="ListParagraph"/>
                              <w:numPr>
                                <w:ilvl w:val="0"/>
                                <w:numId w:val="13"/>
                              </w:numPr>
                              <w:tabs>
                                <w:tab w:val="left" w:pos="397"/>
                              </w:tabs>
                              <w:bidi/>
                              <w:spacing w:after="0" w:line="320" w:lineRule="exact"/>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 اندازه صفحه در زبانه </w:t>
                            </w:r>
                            <w:r w:rsidRPr="00D96938">
                              <w:rPr>
                                <w:rFonts w:ascii="Yas" w:hAnsi="Yas" w:cs="Yas"/>
                                <w:color w:val="000000" w:themeColor="text1"/>
                                <w:sz w:val="20"/>
                                <w:szCs w:val="24"/>
                              </w:rPr>
                              <w:t>LAYOUT</w:t>
                            </w:r>
                            <w:r w:rsidRPr="00D96938">
                              <w:rPr>
                                <w:rFonts w:ascii="Yas" w:hAnsi="Yas" w:cs="Yas"/>
                                <w:color w:val="000000" w:themeColor="text1"/>
                                <w:sz w:val="20"/>
                                <w:szCs w:val="24"/>
                                <w:rtl/>
                              </w:rPr>
                              <w:t xml:space="preserve">، گزینه </w:t>
                            </w:r>
                            <w:r w:rsidRPr="00D96938">
                              <w:rPr>
                                <w:rFonts w:ascii="Yas" w:hAnsi="Yas" w:cs="Yas"/>
                                <w:color w:val="000000" w:themeColor="text1"/>
                                <w:sz w:val="20"/>
                                <w:szCs w:val="24"/>
                              </w:rPr>
                              <w:t>Size</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A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16EADD" id="_x0000_s1029" type="#_x0000_t61" style="position:absolute;left:0;text-align:left;margin-left:-5.15pt;margin-top:474.05pt;width:463.1pt;height:6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" adj="22410,-9655" fillcolor="#a5d5e2 [1624]" strokecolor="#40a7c2 [3048]">
                <v:fill color2="#e4f2f6 [504]" rotate="t" angle="180" colors="0 #9eeaff;22938f #bbefff;1 #e4f9ff" focus="100%" type="gradient"/>
                <v:shadow on="t" color="black" opacity="24903f" origin=",.5" offset="0,.55556mm"/>
                <v:textbox>
                  <w:txbxContent>
                    <w:p w14:paraId="78D54DC9" w14:textId="07485789" w:rsidR="00F67F96" w:rsidRPr="00D96938" w:rsidRDefault="00F67F96" w:rsidP="00BB5B67">
                      <w:pPr>
                        <w:pStyle w:val="ListParagraph"/>
                        <w:numPr>
                          <w:ilvl w:val="0"/>
                          <w:numId w:val="13"/>
                        </w:numPr>
                        <w:tabs>
                          <w:tab w:val="left" w:pos="397"/>
                        </w:tabs>
                        <w:bidi/>
                        <w:spacing w:after="0" w:line="320" w:lineRule="exact"/>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ات حاشیه صفحات در زبانه </w:t>
                      </w:r>
                      <w:r w:rsidRPr="00D96938">
                        <w:rPr>
                          <w:rFonts w:ascii="Yas" w:hAnsi="Yas" w:cs="Yas"/>
                          <w:color w:val="000000" w:themeColor="text1"/>
                          <w:sz w:val="20"/>
                          <w:szCs w:val="24"/>
                        </w:rPr>
                        <w:t>LAYOUT</w:t>
                      </w:r>
                      <w:r w:rsidRPr="00D96938">
                        <w:rPr>
                          <w:rFonts w:ascii="Yas" w:hAnsi="Yas" w:cs="Yas"/>
                          <w:color w:val="000000" w:themeColor="text1"/>
                          <w:sz w:val="20"/>
                          <w:szCs w:val="24"/>
                          <w:rtl/>
                        </w:rPr>
                        <w:t xml:space="preserve"> و گزینه </w:t>
                      </w:r>
                      <w:r w:rsidRPr="00D96938">
                        <w:rPr>
                          <w:rFonts w:ascii="Yas" w:hAnsi="Yas" w:cs="Yas"/>
                          <w:color w:val="000000" w:themeColor="text1"/>
                          <w:sz w:val="20"/>
                          <w:szCs w:val="24"/>
                        </w:rPr>
                        <w:t>Margins</w:t>
                      </w:r>
                      <w:r w:rsidRPr="00D96938">
                        <w:rPr>
                          <w:rFonts w:ascii="Yas" w:hAnsi="Yas" w:cs="Yas"/>
                          <w:color w:val="000000" w:themeColor="text1"/>
                          <w:sz w:val="20"/>
                          <w:szCs w:val="24"/>
                          <w:rtl/>
                        </w:rPr>
                        <w:t xml:space="preserve"> قابل دسترسی است. حاشیه از پایین، چپ، و  راست كاغذ ۲٫۵ سانتی‌متر و از بالا ۳٫۵ سانتی‌متر در‌نظر گرفته می‌شود‌.‌ </w:t>
                      </w:r>
                    </w:p>
                    <w:p w14:paraId="2AD4A9AA" w14:textId="364171C7" w:rsidR="00F67F96" w:rsidRPr="00D96938" w:rsidRDefault="00F67F96" w:rsidP="00BB5B67">
                      <w:pPr>
                        <w:pStyle w:val="ListParagraph"/>
                        <w:numPr>
                          <w:ilvl w:val="0"/>
                          <w:numId w:val="13"/>
                        </w:numPr>
                        <w:tabs>
                          <w:tab w:val="left" w:pos="397"/>
                        </w:tabs>
                        <w:bidi/>
                        <w:spacing w:after="0" w:line="320" w:lineRule="exact"/>
                        <w:jc w:val="both"/>
                        <w:rPr>
                          <w:rFonts w:ascii="Yas" w:hAnsi="Yas" w:cs="Yas"/>
                          <w:color w:val="000000" w:themeColor="text1"/>
                          <w:sz w:val="20"/>
                          <w:szCs w:val="24"/>
                        </w:rPr>
                      </w:pPr>
                      <w:r w:rsidRPr="00D96938">
                        <w:rPr>
                          <w:rFonts w:ascii="Yas" w:hAnsi="Yas" w:cs="Yas"/>
                          <w:color w:val="000000" w:themeColor="text1"/>
                          <w:sz w:val="20"/>
                          <w:szCs w:val="24"/>
                          <w:rtl/>
                        </w:rPr>
                        <w:t xml:space="preserve">تنظیم اندازه صفحه در زبانه </w:t>
                      </w:r>
                      <w:r w:rsidRPr="00D96938">
                        <w:rPr>
                          <w:rFonts w:ascii="Yas" w:hAnsi="Yas" w:cs="Yas"/>
                          <w:color w:val="000000" w:themeColor="text1"/>
                          <w:sz w:val="20"/>
                          <w:szCs w:val="24"/>
                        </w:rPr>
                        <w:t>LAYOUT</w:t>
                      </w:r>
                      <w:r w:rsidRPr="00D96938">
                        <w:rPr>
                          <w:rFonts w:ascii="Yas" w:hAnsi="Yas" w:cs="Yas"/>
                          <w:color w:val="000000" w:themeColor="text1"/>
                          <w:sz w:val="20"/>
                          <w:szCs w:val="24"/>
                          <w:rtl/>
                        </w:rPr>
                        <w:t xml:space="preserve">، گزینه </w:t>
                      </w:r>
                      <w:r w:rsidRPr="00D96938">
                        <w:rPr>
                          <w:rFonts w:ascii="Yas" w:hAnsi="Yas" w:cs="Yas"/>
                          <w:color w:val="000000" w:themeColor="text1"/>
                          <w:sz w:val="20"/>
                          <w:szCs w:val="24"/>
                        </w:rPr>
                        <w:t>Size</w:t>
                      </w:r>
                      <w:r w:rsidRPr="00D96938">
                        <w:rPr>
                          <w:rFonts w:ascii="Yas" w:hAnsi="Yas" w:cs="Yas"/>
                          <w:color w:val="000000" w:themeColor="text1"/>
                          <w:sz w:val="20"/>
                          <w:szCs w:val="24"/>
                          <w:rtl/>
                        </w:rPr>
                        <w:t xml:space="preserve">: </w:t>
                      </w:r>
                      <w:r w:rsidRPr="00D96938">
                        <w:rPr>
                          <w:rFonts w:ascii="Yas" w:hAnsi="Yas" w:cs="Yas"/>
                          <w:color w:val="000000" w:themeColor="text1"/>
                          <w:sz w:val="20"/>
                          <w:szCs w:val="24"/>
                        </w:rPr>
                        <w:t>A4</w:t>
                      </w:r>
                    </w:p>
                  </w:txbxContent>
                </v:textbox>
                <w10:wrap anchorx="margin" anchory="page"/>
              </v:shape>
            </w:pict>
          </mc:Fallback>
        </mc:AlternateContent>
      </w:r>
    </w:p>
    <w:p w14:paraId="53ADDE7C" w14:textId="02435328" w:rsidR="002E7A89" w:rsidRPr="00616B2D" w:rsidRDefault="002E7A89" w:rsidP="004D1A25">
      <w:pPr>
        <w:rPr>
          <w:rFonts w:ascii="Yas" w:eastAsiaTheme="minorHAnsi" w:hAnsi="Yas"/>
          <w:noProof/>
          <w:rtl/>
        </w:rPr>
      </w:pPr>
    </w:p>
    <w:p w14:paraId="503D3029" w14:textId="6BD304FE" w:rsidR="002E7A89" w:rsidRPr="00616B2D" w:rsidRDefault="002E7A89" w:rsidP="004D1A25">
      <w:pPr>
        <w:rPr>
          <w:rFonts w:ascii="Yas" w:eastAsiaTheme="minorHAnsi" w:hAnsi="Yas"/>
          <w:noProof/>
          <w:rtl/>
        </w:rPr>
      </w:pPr>
    </w:p>
    <w:p w14:paraId="566D6B10" w14:textId="0C05E4E0" w:rsidR="002E7A89" w:rsidRPr="00616B2D" w:rsidRDefault="002E7A89" w:rsidP="004D1A25">
      <w:pPr>
        <w:rPr>
          <w:rFonts w:ascii="Yas" w:eastAsiaTheme="minorHAnsi" w:hAnsi="Yas"/>
          <w:noProof/>
          <w:rtl/>
        </w:rPr>
      </w:pPr>
    </w:p>
    <w:p w14:paraId="3EB11A4E" w14:textId="6C50E2D4" w:rsidR="002E7A89" w:rsidRPr="00616B2D" w:rsidRDefault="002E7A89" w:rsidP="004D1A25">
      <w:pPr>
        <w:rPr>
          <w:rFonts w:ascii="Yas" w:eastAsiaTheme="minorHAnsi" w:hAnsi="Yas"/>
          <w:noProof/>
          <w:rtl/>
        </w:rPr>
      </w:pPr>
    </w:p>
    <w:p w14:paraId="2B4B05D8" w14:textId="664CE9E9" w:rsidR="002E7A89" w:rsidRPr="00616B2D" w:rsidRDefault="002E7A89" w:rsidP="004D1A25">
      <w:pPr>
        <w:rPr>
          <w:rFonts w:ascii="Yas" w:eastAsiaTheme="minorHAnsi" w:hAnsi="Yas"/>
          <w:noProof/>
          <w:rtl/>
        </w:rPr>
      </w:pPr>
    </w:p>
    <w:p w14:paraId="782BEB55" w14:textId="77777777" w:rsidR="002E7A89" w:rsidRPr="00616B2D" w:rsidRDefault="002E7A89" w:rsidP="004D1A25">
      <w:pPr>
        <w:rPr>
          <w:rFonts w:ascii="Yas" w:eastAsiaTheme="minorHAnsi" w:hAnsi="Yas"/>
          <w:noProof/>
          <w:rtl/>
        </w:rPr>
      </w:pPr>
    </w:p>
    <w:p w14:paraId="1FFCF808" w14:textId="77777777" w:rsidR="003C1147" w:rsidRPr="00616B2D" w:rsidRDefault="003C1147" w:rsidP="004D1A25">
      <w:pPr>
        <w:rPr>
          <w:rFonts w:ascii="Yas" w:eastAsiaTheme="minorHAnsi" w:hAnsi="Yas"/>
          <w:noProof/>
          <w:rtl/>
        </w:rPr>
      </w:pPr>
    </w:p>
    <w:p w14:paraId="47F0211A" w14:textId="77777777" w:rsidR="002E7A89" w:rsidRPr="00616B2D" w:rsidRDefault="002E7A89" w:rsidP="004D1A25">
      <w:pPr>
        <w:rPr>
          <w:rFonts w:ascii="Yas" w:eastAsiaTheme="minorHAnsi" w:hAnsi="Yas"/>
          <w:noProof/>
          <w:rtl/>
        </w:rPr>
      </w:pPr>
    </w:p>
    <w:p w14:paraId="58EB0819" w14:textId="2A3CB1D9" w:rsidR="00180A9F" w:rsidRPr="00616B2D" w:rsidRDefault="00180A9F" w:rsidP="004D1A25">
      <w:pPr>
        <w:rPr>
          <w:rFonts w:ascii="Yas" w:hAnsi="Yas"/>
          <w:rtl/>
        </w:rPr>
      </w:pPr>
    </w:p>
    <w:p w14:paraId="6232BAC9" w14:textId="6F0FC54B" w:rsidR="002E7A89" w:rsidRPr="00616B2D" w:rsidRDefault="002E7A89" w:rsidP="004D1A25">
      <w:pPr>
        <w:rPr>
          <w:rFonts w:ascii="Yas" w:hAnsi="Yas"/>
        </w:rPr>
      </w:pPr>
    </w:p>
    <w:p w14:paraId="690EDEFA" w14:textId="43F0B195" w:rsidR="00F57EB9" w:rsidRPr="00616B2D" w:rsidRDefault="00F57EB9" w:rsidP="004D1A25">
      <w:pPr>
        <w:rPr>
          <w:rFonts w:ascii="Yas" w:hAnsi="Yas"/>
          <w:rtl/>
        </w:rPr>
      </w:pPr>
    </w:p>
    <w:p w14:paraId="69E3DB74" w14:textId="4FEBEC5D" w:rsidR="000A5504" w:rsidRDefault="000A5504" w:rsidP="00404300">
      <w:pPr>
        <w:pStyle w:val="ad"/>
        <w:jc w:val="left"/>
        <w:rPr>
          <w:rFonts w:ascii="Yas" w:hAnsi="Yas" w:cs="Yas"/>
          <w:b w:val="0"/>
          <w:bCs w:val="0"/>
          <w:sz w:val="24"/>
          <w:szCs w:val="24"/>
          <w:rtl/>
          <w:lang w:bidi="ar-SA"/>
        </w:rPr>
      </w:pPr>
    </w:p>
    <w:sdt>
      <w:sdtPr>
        <w:rPr>
          <w:rFonts w:ascii="Yas" w:eastAsia="Times New Roman" w:hAnsi="Yas"/>
          <w:b/>
          <w:bCs/>
          <w:color w:val="auto"/>
          <w:sz w:val="24"/>
          <w:szCs w:val="24"/>
          <w:rtl/>
        </w:rPr>
        <w:id w:val="1602676915"/>
        <w:docPartObj>
          <w:docPartGallery w:val="Table of Contents"/>
          <w:docPartUnique/>
        </w:docPartObj>
      </w:sdtPr>
      <w:sdtEndPr>
        <w:rPr>
          <w:b w:val="0"/>
          <w:bCs w:val="0"/>
          <w:noProof/>
        </w:rPr>
      </w:sdtEndPr>
      <w:sdtContent>
        <w:p w14:paraId="25AACCB0" w14:textId="545BF0B5" w:rsidR="00605237" w:rsidRPr="000A5504" w:rsidRDefault="000A5504" w:rsidP="00400AF3">
          <w:pPr>
            <w:pStyle w:val="TOCHeading"/>
            <w:bidi/>
            <w:rPr>
              <w:rFonts w:ascii="Yas" w:hAnsi="Yas"/>
              <w:b/>
              <w:bCs/>
              <w:color w:val="auto"/>
            </w:rPr>
          </w:pPr>
          <w:r w:rsidRPr="00616B2D">
            <w:rPr>
              <w:rFonts w:ascii="Yas" w:eastAsiaTheme="minorHAnsi" w:hAnsi="Yas"/>
              <w:noProof/>
              <w:szCs w:val="28"/>
              <w:rtl/>
            </w:rPr>
            <mc:AlternateContent>
              <mc:Choice Requires="wps">
                <w:drawing>
                  <wp:anchor distT="0" distB="0" distL="114300" distR="114300" simplePos="0" relativeHeight="251667456" behindDoc="0" locked="0" layoutInCell="1" allowOverlap="1" wp14:anchorId="305D0EE9" wp14:editId="50EEF77F">
                    <wp:simplePos x="0" y="0"/>
                    <wp:positionH relativeFrom="column">
                      <wp:posOffset>495300</wp:posOffset>
                    </wp:positionH>
                    <wp:positionV relativeFrom="paragraph">
                      <wp:posOffset>-356870</wp:posOffset>
                    </wp:positionV>
                    <wp:extent cx="3359785" cy="590550"/>
                    <wp:effectExtent l="57150" t="38100" r="69215" b="285750"/>
                    <wp:wrapNone/>
                    <wp:docPr id="1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9785" cy="590550"/>
                            </a:xfrm>
                            <a:prstGeom prst="wedgeRectCallout">
                              <a:avLst>
                                <a:gd name="adj1" fmla="val -2956"/>
                                <a:gd name="adj2" fmla="val 83196"/>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5FE64559" w14:textId="77777777" w:rsidR="00F67F96" w:rsidRPr="00D96938" w:rsidRDefault="00F67F96" w:rsidP="000B6DD2">
                                <w:pPr>
                                  <w:rPr>
                                    <w:rFonts w:ascii="Yas" w:hAnsi="Yas"/>
                                    <w:sz w:val="20"/>
                                    <w:rtl/>
                                  </w:rPr>
                                </w:pPr>
                                <w:r w:rsidRPr="00D96938">
                                  <w:rPr>
                                    <w:rFonts w:ascii="Yas" w:hAnsi="Yas"/>
                                    <w:sz w:val="20"/>
                                    <w:rtl/>
                                  </w:rPr>
                                  <w:t xml:space="preserve">به‌منظور فهرست‌گذاری از گزینه </w:t>
                                </w:r>
                                <w:r w:rsidRPr="00D96938">
                                  <w:rPr>
                                    <w:rFonts w:ascii="Yas" w:hAnsi="Yas"/>
                                    <w:sz w:val="20"/>
                                  </w:rPr>
                                  <w:t>Table of Contents</w:t>
                                </w:r>
                                <w:r w:rsidRPr="00D96938">
                                  <w:rPr>
                                    <w:rFonts w:ascii="Yas" w:hAnsi="Yas"/>
                                    <w:sz w:val="20"/>
                                    <w:rtl/>
                                  </w:rPr>
                                  <w:t xml:space="preserve"> در زبانه </w:t>
                                </w:r>
                                <w:r w:rsidRPr="00D96938">
                                  <w:rPr>
                                    <w:rFonts w:ascii="Yas" w:hAnsi="Yas"/>
                                    <w:sz w:val="20"/>
                                  </w:rPr>
                                  <w:t>REFERENCES</w:t>
                                </w:r>
                                <w:r w:rsidRPr="00D96938">
                                  <w:rPr>
                                    <w:rFonts w:ascii="Yas" w:hAnsi="Yas"/>
                                    <w:sz w:val="20"/>
                                    <w:rtl/>
                                  </w:rPr>
                                  <w:t xml:space="preserve"> استفاده شود.</w:t>
                                </w:r>
                              </w:p>
                              <w:p w14:paraId="1FFF5BEC" w14:textId="77777777" w:rsidR="00F67F96" w:rsidRPr="000B6DD2" w:rsidRDefault="00F67F96" w:rsidP="000B6DD2">
                                <w:pPr>
                                  <w:rPr>
                                    <w:sz w:val="2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5D0EE9" id="_x0000_s1030" type="#_x0000_t61" style="position:absolute;left:0;text-align:left;margin-left:39pt;margin-top:-28.1pt;width:264.5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" adj="10162,28770" fillcolor="#a5d5e2 [1624]" strokecolor="#40a7c2 [3048]">
                    <v:fill color2="#e4f2f6 [504]" rotate="t" angle="180" colors="0 #9eeaff;22938f #bbefff;1 #e4f9ff" focus="100%" type="gradient"/>
                    <v:shadow on="t" color="black" opacity="24903f" origin=",.5" offset="0,.55556mm"/>
                    <v:textbox>
                      <w:txbxContent>
                        <w:p w14:paraId="5FE64559" w14:textId="77777777" w:rsidR="00F67F96" w:rsidRPr="00D96938" w:rsidRDefault="00F67F96" w:rsidP="000B6DD2">
                          <w:pPr>
                            <w:rPr>
                              <w:rFonts w:ascii="Yas" w:hAnsi="Yas"/>
                              <w:sz w:val="20"/>
                              <w:rtl/>
                            </w:rPr>
                          </w:pPr>
                          <w:r w:rsidRPr="00D96938">
                            <w:rPr>
                              <w:rFonts w:ascii="Yas" w:hAnsi="Yas"/>
                              <w:sz w:val="20"/>
                              <w:rtl/>
                            </w:rPr>
                            <w:t xml:space="preserve">به‌منظور فهرست‌گذاری از گزینه </w:t>
                          </w:r>
                          <w:r w:rsidRPr="00D96938">
                            <w:rPr>
                              <w:rFonts w:ascii="Yas" w:hAnsi="Yas"/>
                              <w:sz w:val="20"/>
                            </w:rPr>
                            <w:t>Table of Contents</w:t>
                          </w:r>
                          <w:r w:rsidRPr="00D96938">
                            <w:rPr>
                              <w:rFonts w:ascii="Yas" w:hAnsi="Yas"/>
                              <w:sz w:val="20"/>
                              <w:rtl/>
                            </w:rPr>
                            <w:t xml:space="preserve"> در زبانه </w:t>
                          </w:r>
                          <w:r w:rsidRPr="00D96938">
                            <w:rPr>
                              <w:rFonts w:ascii="Yas" w:hAnsi="Yas"/>
                              <w:sz w:val="20"/>
                            </w:rPr>
                            <w:t>REFERENCES</w:t>
                          </w:r>
                          <w:r w:rsidRPr="00D96938">
                            <w:rPr>
                              <w:rFonts w:ascii="Yas" w:hAnsi="Yas"/>
                              <w:sz w:val="20"/>
                              <w:rtl/>
                            </w:rPr>
                            <w:t xml:space="preserve"> استفاده شود.</w:t>
                          </w:r>
                        </w:p>
                        <w:p w14:paraId="1FFF5BEC" w14:textId="77777777" w:rsidR="00F67F96" w:rsidRPr="000B6DD2" w:rsidRDefault="00F67F96" w:rsidP="000B6DD2">
                          <w:pPr>
                            <w:rPr>
                              <w:sz w:val="22"/>
                            </w:rPr>
                          </w:pPr>
                        </w:p>
                      </w:txbxContent>
                    </v:textbox>
                  </v:shape>
                </w:pict>
              </mc:Fallback>
            </mc:AlternateContent>
          </w:r>
          <w:r w:rsidR="00605237" w:rsidRPr="000A5504">
            <w:rPr>
              <w:rFonts w:ascii="Yas" w:hAnsi="Yas"/>
              <w:b/>
              <w:bCs/>
              <w:color w:val="auto"/>
              <w:rtl/>
            </w:rPr>
            <w:t xml:space="preserve">فهرست </w:t>
          </w:r>
          <w:r w:rsidR="00400AF3">
            <w:rPr>
              <w:rFonts w:ascii="Yas" w:hAnsi="Yas" w:hint="cs"/>
              <w:b/>
              <w:bCs/>
              <w:color w:val="auto"/>
              <w:rtl/>
            </w:rPr>
            <w:t>مطالب</w:t>
          </w:r>
        </w:p>
        <w:p w14:paraId="026389BF" w14:textId="36DAD33B" w:rsidR="00013D80" w:rsidRDefault="00605237">
          <w:pPr>
            <w:pStyle w:val="TOC1"/>
            <w:rPr>
              <w:rFonts w:asciiTheme="minorHAnsi" w:eastAsiaTheme="minorEastAsia" w:hAnsiTheme="minorHAnsi" w:cstheme="minorBidi"/>
              <w:bCs w:val="0"/>
              <w:sz w:val="22"/>
              <w:szCs w:val="22"/>
              <w:rtl/>
              <w:lang w:bidi="ar-SA"/>
            </w:rPr>
          </w:pPr>
          <w:r w:rsidRPr="00616B2D">
            <w:rPr>
              <w:rFonts w:ascii="Yas" w:hAnsi="Yas"/>
              <w:b/>
            </w:rPr>
            <w:fldChar w:fldCharType="begin"/>
          </w:r>
          <w:r w:rsidRPr="00616B2D">
            <w:rPr>
              <w:rFonts w:ascii="Yas" w:hAnsi="Yas"/>
              <w:b/>
            </w:rPr>
            <w:instrText xml:space="preserve"> TOC \o "1-3" \h \z \u </w:instrText>
          </w:r>
          <w:r w:rsidRPr="00616B2D">
            <w:rPr>
              <w:rFonts w:ascii="Yas" w:hAnsi="Yas"/>
              <w:b/>
            </w:rPr>
            <w:fldChar w:fldCharType="separate"/>
          </w:r>
          <w:hyperlink w:anchor="_Toc77259382" w:history="1">
            <w:r w:rsidR="00013D80" w:rsidRPr="00255252">
              <w:rPr>
                <w:rStyle w:val="Hyperlink"/>
                <w:rFonts w:ascii="Yas" w:hAnsi="Yas"/>
                <w:rtl/>
                <w14:scene3d>
                  <w14:camera w14:prst="orthographicFront"/>
                  <w14:lightRig w14:rig="threePt" w14:dir="t">
                    <w14:rot w14:lat="0" w14:lon="0" w14:rev="0"/>
                  </w14:lightRig>
                </w14:scene3d>
              </w:rPr>
              <w:t>فصل 1</w:t>
            </w:r>
            <w:r w:rsidR="00013D80" w:rsidRPr="00255252">
              <w:rPr>
                <w:rStyle w:val="Hyperlink"/>
                <w:rFonts w:ascii="Yas" w:eastAsiaTheme="minorHAnsi" w:hAnsi="Yas"/>
                <w:rtl/>
              </w:rPr>
              <w:t xml:space="preserve"> </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2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w:t>
            </w:r>
            <w:r w:rsidR="00013D80">
              <w:rPr>
                <w:webHidden/>
                <w:rtl/>
              </w:rPr>
              <w:fldChar w:fldCharType="end"/>
            </w:r>
          </w:hyperlink>
        </w:p>
        <w:p w14:paraId="3FA8067B" w14:textId="6A8F7971" w:rsidR="00013D80" w:rsidRDefault="00AF33C6">
          <w:pPr>
            <w:pStyle w:val="TOC2"/>
            <w:rPr>
              <w:rFonts w:asciiTheme="minorHAnsi" w:eastAsiaTheme="minorEastAsia" w:hAnsiTheme="minorHAnsi" w:cstheme="minorBidi"/>
              <w:sz w:val="22"/>
              <w:szCs w:val="22"/>
              <w:rtl/>
              <w:lang w:bidi="ar-SA"/>
            </w:rPr>
          </w:pPr>
          <w:hyperlink w:anchor="_Toc77259383" w:history="1">
            <w:r w:rsidR="00013D80" w:rsidRPr="00255252">
              <w:rPr>
                <w:rStyle w:val="Hyperlink"/>
                <w:rFonts w:ascii="Yas" w:hAnsi="Yas"/>
                <w:rtl/>
                <w14:scene3d>
                  <w14:camera w14:prst="orthographicFront"/>
                  <w14:lightRig w14:rig="threePt" w14:dir="t">
                    <w14:rot w14:lat="0" w14:lon="0" w14:rev="0"/>
                  </w14:lightRig>
                </w14:scene3d>
              </w:rPr>
              <w:t>1-1</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3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w:t>
            </w:r>
            <w:r w:rsidR="00013D80">
              <w:rPr>
                <w:webHidden/>
                <w:rtl/>
              </w:rPr>
              <w:fldChar w:fldCharType="end"/>
            </w:r>
          </w:hyperlink>
        </w:p>
        <w:p w14:paraId="2C0D68F7" w14:textId="434BF038" w:rsidR="00013D80" w:rsidRDefault="00AF33C6">
          <w:pPr>
            <w:pStyle w:val="TOC1"/>
            <w:rPr>
              <w:rFonts w:asciiTheme="minorHAnsi" w:eastAsiaTheme="minorEastAsia" w:hAnsiTheme="minorHAnsi" w:cstheme="minorBidi"/>
              <w:bCs w:val="0"/>
              <w:sz w:val="22"/>
              <w:szCs w:val="22"/>
              <w:rtl/>
              <w:lang w:bidi="ar-SA"/>
            </w:rPr>
          </w:pPr>
          <w:hyperlink w:anchor="_Toc77259384" w:history="1">
            <w:r w:rsidR="00013D80" w:rsidRPr="00255252">
              <w:rPr>
                <w:rStyle w:val="Hyperlink"/>
                <w:rFonts w:ascii="Yas" w:hAnsi="Yas"/>
                <w:rtl/>
                <w14:scene3d>
                  <w14:camera w14:prst="orthographicFront"/>
                  <w14:lightRig w14:rig="threePt" w14:dir="t">
                    <w14:rot w14:lat="0" w14:lon="0" w14:rev="0"/>
                  </w14:lightRig>
                </w14:scene3d>
              </w:rPr>
              <w:t>فصل 2</w:t>
            </w:r>
            <w:r w:rsidR="00013D80" w:rsidRPr="00255252">
              <w:rPr>
                <w:rStyle w:val="Hyperlink"/>
                <w:rFonts w:ascii="Yas" w:hAnsi="Yas"/>
                <w:rtl/>
              </w:rPr>
              <w:t xml:space="preserve"> پ</w:t>
            </w:r>
            <w:r w:rsidR="00013D80" w:rsidRPr="00255252">
              <w:rPr>
                <w:rStyle w:val="Hyperlink"/>
                <w:rFonts w:ascii="Yas" w:hAnsi="Yas" w:hint="cs"/>
                <w:rtl/>
              </w:rPr>
              <w:t>ی</w:t>
            </w:r>
            <w:r w:rsidR="00013D80" w:rsidRPr="00255252">
              <w:rPr>
                <w:rStyle w:val="Hyperlink"/>
                <w:rFonts w:ascii="Yas" w:hAnsi="Yas" w:hint="eastAsia"/>
                <w:rtl/>
              </w:rPr>
              <w:t>ش</w:t>
            </w:r>
            <w:r w:rsidR="00013D80" w:rsidRPr="00255252">
              <w:rPr>
                <w:rStyle w:val="Hyperlink"/>
                <w:rFonts w:ascii="Yas" w:hAnsi="Yas" w:hint="cs"/>
                <w:rtl/>
              </w:rPr>
              <w:t>ی</w:t>
            </w:r>
            <w:r w:rsidR="00013D80" w:rsidRPr="00255252">
              <w:rPr>
                <w:rStyle w:val="Hyperlink"/>
                <w:rFonts w:ascii="Yas" w:hAnsi="Yas" w:hint="eastAsia"/>
                <w:rtl/>
              </w:rPr>
              <w:t>نه‌</w:t>
            </w:r>
            <w:r w:rsidR="00013D80" w:rsidRPr="00255252">
              <w:rPr>
                <w:rStyle w:val="Hyperlink"/>
                <w:rFonts w:ascii="Yas" w:hAnsi="Yas" w:hint="cs"/>
                <w:rtl/>
              </w:rPr>
              <w:t>ی</w:t>
            </w:r>
            <w:r w:rsidR="00013D80" w:rsidRPr="00255252">
              <w:rPr>
                <w:rStyle w:val="Hyperlink"/>
                <w:rFonts w:ascii="Yas" w:hAnsi="Yas"/>
                <w:rtl/>
              </w:rPr>
              <w:t xml:space="preserve"> پژوهش</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4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3</w:t>
            </w:r>
            <w:r w:rsidR="00013D80">
              <w:rPr>
                <w:webHidden/>
                <w:rtl/>
              </w:rPr>
              <w:fldChar w:fldCharType="end"/>
            </w:r>
          </w:hyperlink>
        </w:p>
        <w:p w14:paraId="198092C4" w14:textId="0E422499" w:rsidR="00013D80" w:rsidRDefault="00AF33C6">
          <w:pPr>
            <w:pStyle w:val="TOC2"/>
            <w:rPr>
              <w:rFonts w:asciiTheme="minorHAnsi" w:eastAsiaTheme="minorEastAsia" w:hAnsiTheme="minorHAnsi" w:cstheme="minorBidi"/>
              <w:sz w:val="22"/>
              <w:szCs w:val="22"/>
              <w:rtl/>
              <w:lang w:bidi="ar-SA"/>
            </w:rPr>
          </w:pPr>
          <w:hyperlink w:anchor="_Toc77259385" w:history="1">
            <w:r w:rsidR="00013D80" w:rsidRPr="00255252">
              <w:rPr>
                <w:rStyle w:val="Hyperlink"/>
                <w:rFonts w:ascii="Yas" w:hAnsi="Yas"/>
                <w:rtl/>
                <w14:scene3d>
                  <w14:camera w14:prst="orthographicFront"/>
                  <w14:lightRig w14:rig="threePt" w14:dir="t">
                    <w14:rot w14:lat="0" w14:lon="0" w14:rev="0"/>
                  </w14:lightRig>
                </w14:scene3d>
              </w:rPr>
              <w:t>2-1</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5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3</w:t>
            </w:r>
            <w:r w:rsidR="00013D80">
              <w:rPr>
                <w:webHidden/>
                <w:rtl/>
              </w:rPr>
              <w:fldChar w:fldCharType="end"/>
            </w:r>
          </w:hyperlink>
        </w:p>
        <w:p w14:paraId="748B242B" w14:textId="2254DE8A" w:rsidR="00013D80" w:rsidRDefault="00AF33C6">
          <w:pPr>
            <w:pStyle w:val="TOC2"/>
            <w:rPr>
              <w:rFonts w:asciiTheme="minorHAnsi" w:eastAsiaTheme="minorEastAsia" w:hAnsiTheme="minorHAnsi" w:cstheme="minorBidi"/>
              <w:sz w:val="22"/>
              <w:szCs w:val="22"/>
              <w:rtl/>
              <w:lang w:bidi="ar-SA"/>
            </w:rPr>
          </w:pPr>
          <w:hyperlink w:anchor="_Toc77259386" w:history="1">
            <w:r w:rsidR="00013D80" w:rsidRPr="00255252">
              <w:rPr>
                <w:rStyle w:val="Hyperlink"/>
                <w:rFonts w:ascii="Yas" w:hAnsi="Yas"/>
                <w:rtl/>
                <w14:scene3d>
                  <w14:camera w14:prst="orthographicFront"/>
                  <w14:lightRig w14:rig="threePt" w14:dir="t">
                    <w14:rot w14:lat="0" w14:lon="0" w14:rev="0"/>
                  </w14:lightRig>
                </w14:scene3d>
              </w:rPr>
              <w:t>2-2</w:t>
            </w:r>
            <w:r w:rsidR="00013D80" w:rsidRPr="00255252">
              <w:rPr>
                <w:rStyle w:val="Hyperlink"/>
                <w:rFonts w:ascii="Yas" w:hAnsi="Yas"/>
                <w:rtl/>
              </w:rPr>
              <w:t xml:space="preserve"> تعار</w:t>
            </w:r>
            <w:r w:rsidR="00013D80" w:rsidRPr="00255252">
              <w:rPr>
                <w:rStyle w:val="Hyperlink"/>
                <w:rFonts w:ascii="Yas" w:hAnsi="Yas" w:hint="cs"/>
                <w:rtl/>
              </w:rPr>
              <w:t>ی</w:t>
            </w:r>
            <w:r w:rsidR="00013D80" w:rsidRPr="00255252">
              <w:rPr>
                <w:rStyle w:val="Hyperlink"/>
                <w:rFonts w:ascii="Yas" w:hAnsi="Yas" w:hint="eastAsia"/>
                <w:rtl/>
              </w:rPr>
              <w:t>ف،</w:t>
            </w:r>
            <w:r w:rsidR="00013D80" w:rsidRPr="00255252">
              <w:rPr>
                <w:rStyle w:val="Hyperlink"/>
                <w:rFonts w:ascii="Yas" w:hAnsi="Yas"/>
                <w:rtl/>
              </w:rPr>
              <w:t xml:space="preserve"> اصول و مبان</w:t>
            </w:r>
            <w:r w:rsidR="00013D80" w:rsidRPr="00255252">
              <w:rPr>
                <w:rStyle w:val="Hyperlink"/>
                <w:rFonts w:ascii="Yas" w:hAnsi="Yas" w:hint="cs"/>
                <w:rtl/>
              </w:rPr>
              <w:t>ی</w:t>
            </w:r>
            <w:r w:rsidR="00013D80" w:rsidRPr="00255252">
              <w:rPr>
                <w:rStyle w:val="Hyperlink"/>
                <w:rFonts w:ascii="Yas" w:hAnsi="Yas"/>
                <w:rtl/>
              </w:rPr>
              <w:t xml:space="preserve"> نظر</w:t>
            </w:r>
            <w:r w:rsidR="00013D80" w:rsidRPr="00255252">
              <w:rPr>
                <w:rStyle w:val="Hyperlink"/>
                <w:rFonts w:ascii="Yas" w:hAnsi="Yas" w:hint="cs"/>
                <w:rtl/>
              </w:rPr>
              <w:t>ی</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6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5</w:t>
            </w:r>
            <w:r w:rsidR="00013D80">
              <w:rPr>
                <w:webHidden/>
                <w:rtl/>
              </w:rPr>
              <w:fldChar w:fldCharType="end"/>
            </w:r>
          </w:hyperlink>
        </w:p>
        <w:p w14:paraId="18F783F4" w14:textId="2AED696E" w:rsidR="00013D80" w:rsidRDefault="00AF33C6">
          <w:pPr>
            <w:pStyle w:val="TOC3"/>
            <w:rPr>
              <w:rFonts w:asciiTheme="minorHAnsi" w:eastAsiaTheme="minorEastAsia" w:hAnsiTheme="minorHAnsi" w:cstheme="minorBidi"/>
              <w:sz w:val="22"/>
              <w:szCs w:val="22"/>
              <w:rtl/>
              <w:lang w:bidi="ar-SA"/>
            </w:rPr>
          </w:pPr>
          <w:hyperlink w:anchor="_Toc77259387" w:history="1">
            <w:r w:rsidR="00013D80" w:rsidRPr="00255252">
              <w:rPr>
                <w:rStyle w:val="Hyperlink"/>
                <w:rFonts w:ascii="Yas" w:hAnsi="Yas"/>
                <w:rtl/>
                <w14:scene3d>
                  <w14:camera w14:prst="orthographicFront"/>
                  <w14:lightRig w14:rig="threePt" w14:dir="t">
                    <w14:rot w14:lat="0" w14:lon="0" w14:rev="0"/>
                  </w14:lightRig>
                </w14:scene3d>
              </w:rPr>
              <w:t>2-2-1</w:t>
            </w:r>
            <w:r w:rsidR="00013D80" w:rsidRPr="00255252">
              <w:rPr>
                <w:rStyle w:val="Hyperlink"/>
                <w:rFonts w:ascii="Yas" w:eastAsiaTheme="minorHAnsi" w:hAnsi="Yas"/>
                <w:rtl/>
              </w:rPr>
              <w:t xml:space="preserve"> </w:t>
            </w:r>
            <w:r w:rsidR="00013D80" w:rsidRPr="00255252">
              <w:rPr>
                <w:rStyle w:val="Hyperlink"/>
                <w:rFonts w:ascii="Yas" w:hAnsi="Yas"/>
                <w:rtl/>
              </w:rPr>
              <w:t>ت</w:t>
            </w:r>
            <w:r w:rsidR="00013D80" w:rsidRPr="00255252">
              <w:rPr>
                <w:rStyle w:val="Hyperlink"/>
                <w:rFonts w:ascii="Yas" w:hAnsi="Yas" w:hint="cs"/>
                <w:rtl/>
              </w:rPr>
              <w:t>ی</w:t>
            </w:r>
            <w:r w:rsidR="00013D80" w:rsidRPr="00255252">
              <w:rPr>
                <w:rStyle w:val="Hyperlink"/>
                <w:rFonts w:ascii="Yas" w:hAnsi="Yas" w:hint="eastAsia"/>
                <w:rtl/>
              </w:rPr>
              <w:t>تر</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7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5</w:t>
            </w:r>
            <w:r w:rsidR="00013D80">
              <w:rPr>
                <w:webHidden/>
                <w:rtl/>
              </w:rPr>
              <w:fldChar w:fldCharType="end"/>
            </w:r>
          </w:hyperlink>
        </w:p>
        <w:p w14:paraId="6A8DE4B4" w14:textId="1E2D80E0" w:rsidR="00013D80" w:rsidRDefault="00AF33C6">
          <w:pPr>
            <w:pStyle w:val="TOC2"/>
            <w:rPr>
              <w:rFonts w:asciiTheme="minorHAnsi" w:eastAsiaTheme="minorEastAsia" w:hAnsiTheme="minorHAnsi" w:cstheme="minorBidi"/>
              <w:sz w:val="22"/>
              <w:szCs w:val="22"/>
              <w:rtl/>
              <w:lang w:bidi="ar-SA"/>
            </w:rPr>
          </w:pPr>
          <w:hyperlink w:anchor="_Toc77259388" w:history="1">
            <w:r w:rsidR="00013D80" w:rsidRPr="00255252">
              <w:rPr>
                <w:rStyle w:val="Hyperlink"/>
                <w:rFonts w:ascii="Yas" w:hAnsi="Yas"/>
                <w:rtl/>
                <w14:scene3d>
                  <w14:camera w14:prst="orthographicFront"/>
                  <w14:lightRig w14:rig="threePt" w14:dir="t">
                    <w14:rot w14:lat="0" w14:lon="0" w14:rev="0"/>
                  </w14:lightRig>
                </w14:scene3d>
              </w:rPr>
              <w:t>2-3</w:t>
            </w:r>
            <w:r w:rsidR="00013D80" w:rsidRPr="00255252">
              <w:rPr>
                <w:rStyle w:val="Hyperlink"/>
                <w:rFonts w:ascii="Yas" w:hAnsi="Yas"/>
                <w:rtl/>
              </w:rPr>
              <w:t xml:space="preserve"> مرور</w:t>
            </w:r>
            <w:r w:rsidR="00013D80" w:rsidRPr="00255252">
              <w:rPr>
                <w:rStyle w:val="Hyperlink"/>
                <w:rFonts w:ascii="Yas" w:hAnsi="Yas" w:hint="cs"/>
                <w:rtl/>
              </w:rPr>
              <w:t>ی</w:t>
            </w:r>
            <w:r w:rsidR="00013D80" w:rsidRPr="00255252">
              <w:rPr>
                <w:rStyle w:val="Hyperlink"/>
                <w:rFonts w:ascii="Yas" w:hAnsi="Yas"/>
                <w:rtl/>
              </w:rPr>
              <w:t xml:space="preserve"> بر ادب</w:t>
            </w:r>
            <w:r w:rsidR="00013D80" w:rsidRPr="00255252">
              <w:rPr>
                <w:rStyle w:val="Hyperlink"/>
                <w:rFonts w:ascii="Yas" w:hAnsi="Yas" w:hint="cs"/>
                <w:rtl/>
              </w:rPr>
              <w:t>ی</w:t>
            </w:r>
            <w:r w:rsidR="00013D80" w:rsidRPr="00255252">
              <w:rPr>
                <w:rStyle w:val="Hyperlink"/>
                <w:rFonts w:ascii="Yas" w:hAnsi="Yas" w:hint="eastAsia"/>
                <w:rtl/>
              </w:rPr>
              <w:t>ات</w:t>
            </w:r>
            <w:r w:rsidR="00013D80" w:rsidRPr="00255252">
              <w:rPr>
                <w:rStyle w:val="Hyperlink"/>
                <w:rFonts w:ascii="Yas" w:hAnsi="Yas"/>
                <w:rtl/>
              </w:rPr>
              <w:t xml:space="preserve"> موضوع</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8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8</w:t>
            </w:r>
            <w:r w:rsidR="00013D80">
              <w:rPr>
                <w:webHidden/>
                <w:rtl/>
              </w:rPr>
              <w:fldChar w:fldCharType="end"/>
            </w:r>
          </w:hyperlink>
        </w:p>
        <w:p w14:paraId="608BCF04" w14:textId="252D8FC3" w:rsidR="00013D80" w:rsidRDefault="00AF33C6">
          <w:pPr>
            <w:pStyle w:val="TOC2"/>
            <w:rPr>
              <w:rFonts w:asciiTheme="minorHAnsi" w:eastAsiaTheme="minorEastAsia" w:hAnsiTheme="minorHAnsi" w:cstheme="minorBidi"/>
              <w:sz w:val="22"/>
              <w:szCs w:val="22"/>
              <w:rtl/>
              <w:lang w:bidi="ar-SA"/>
            </w:rPr>
          </w:pPr>
          <w:hyperlink w:anchor="_Toc77259389" w:history="1">
            <w:r w:rsidR="00013D80" w:rsidRPr="00255252">
              <w:rPr>
                <w:rStyle w:val="Hyperlink"/>
                <w:rFonts w:ascii="Yas" w:hAnsi="Yas"/>
                <w:rtl/>
                <w14:scene3d>
                  <w14:camera w14:prst="orthographicFront"/>
                  <w14:lightRig w14:rig="threePt" w14:dir="t">
                    <w14:rot w14:lat="0" w14:lon="0" w14:rev="0"/>
                  </w14:lightRig>
                </w14:scene3d>
              </w:rPr>
              <w:t>2-4</w:t>
            </w:r>
            <w:r w:rsidR="00013D80" w:rsidRPr="00255252">
              <w:rPr>
                <w:rStyle w:val="Hyperlink"/>
                <w:rFonts w:ascii="Yas" w:hAnsi="Yas"/>
                <w:rtl/>
              </w:rPr>
              <w:t xml:space="preserve"> نت</w:t>
            </w:r>
            <w:r w:rsidR="00013D80" w:rsidRPr="00255252">
              <w:rPr>
                <w:rStyle w:val="Hyperlink"/>
                <w:rFonts w:ascii="Yas" w:hAnsi="Yas" w:hint="cs"/>
                <w:rtl/>
              </w:rPr>
              <w:t>ی</w:t>
            </w:r>
            <w:r w:rsidR="00013D80" w:rsidRPr="00255252">
              <w:rPr>
                <w:rStyle w:val="Hyperlink"/>
                <w:rFonts w:ascii="Yas" w:hAnsi="Yas" w:hint="eastAsia"/>
                <w:rtl/>
              </w:rPr>
              <w:t>جه‌گ</w:t>
            </w:r>
            <w:r w:rsidR="00013D80" w:rsidRPr="00255252">
              <w:rPr>
                <w:rStyle w:val="Hyperlink"/>
                <w:rFonts w:ascii="Yas" w:hAnsi="Yas" w:hint="cs"/>
                <w:rtl/>
              </w:rPr>
              <w:t>ی</w:t>
            </w:r>
            <w:r w:rsidR="00013D80" w:rsidRPr="00255252">
              <w:rPr>
                <w:rStyle w:val="Hyperlink"/>
                <w:rFonts w:ascii="Yas" w:hAnsi="Yas" w:hint="eastAsia"/>
                <w:rtl/>
              </w:rPr>
              <w:t>ر</w:t>
            </w:r>
            <w:r w:rsidR="00013D80" w:rsidRPr="00255252">
              <w:rPr>
                <w:rStyle w:val="Hyperlink"/>
                <w:rFonts w:ascii="Yas" w:hAnsi="Yas" w:hint="cs"/>
                <w:rtl/>
              </w:rPr>
              <w:t>ی</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89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8</w:t>
            </w:r>
            <w:r w:rsidR="00013D80">
              <w:rPr>
                <w:webHidden/>
                <w:rtl/>
              </w:rPr>
              <w:fldChar w:fldCharType="end"/>
            </w:r>
          </w:hyperlink>
        </w:p>
        <w:p w14:paraId="6E91AF6E" w14:textId="398297C4" w:rsidR="00013D80" w:rsidRDefault="00AF33C6">
          <w:pPr>
            <w:pStyle w:val="TOC1"/>
            <w:rPr>
              <w:rFonts w:asciiTheme="minorHAnsi" w:eastAsiaTheme="minorEastAsia" w:hAnsiTheme="minorHAnsi" w:cstheme="minorBidi"/>
              <w:bCs w:val="0"/>
              <w:sz w:val="22"/>
              <w:szCs w:val="22"/>
              <w:rtl/>
              <w:lang w:bidi="ar-SA"/>
            </w:rPr>
          </w:pPr>
          <w:hyperlink w:anchor="_Toc77259390" w:history="1">
            <w:r w:rsidR="00013D80" w:rsidRPr="00255252">
              <w:rPr>
                <w:rStyle w:val="Hyperlink"/>
                <w:rFonts w:ascii="Yas" w:hAnsi="Yas"/>
                <w:rtl/>
                <w14:scene3d>
                  <w14:camera w14:prst="orthographicFront"/>
                  <w14:lightRig w14:rig="threePt" w14:dir="t">
                    <w14:rot w14:lat="0" w14:lon="0" w14:rev="0"/>
                  </w14:lightRig>
                </w14:scene3d>
              </w:rPr>
              <w:t>فصل 3</w:t>
            </w:r>
            <w:r w:rsidR="00013D80" w:rsidRPr="00255252">
              <w:rPr>
                <w:rStyle w:val="Hyperlink"/>
                <w:rFonts w:ascii="Yas" w:hAnsi="Yas"/>
                <w:rtl/>
              </w:rPr>
              <w:t xml:space="preserve"> روش پژوهش</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0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9</w:t>
            </w:r>
            <w:r w:rsidR="00013D80">
              <w:rPr>
                <w:webHidden/>
                <w:rtl/>
              </w:rPr>
              <w:fldChar w:fldCharType="end"/>
            </w:r>
          </w:hyperlink>
        </w:p>
        <w:p w14:paraId="66040D23" w14:textId="78A232DF" w:rsidR="00013D80" w:rsidRDefault="00AF33C6">
          <w:pPr>
            <w:pStyle w:val="TOC2"/>
            <w:rPr>
              <w:rFonts w:asciiTheme="minorHAnsi" w:eastAsiaTheme="minorEastAsia" w:hAnsiTheme="minorHAnsi" w:cstheme="minorBidi"/>
              <w:sz w:val="22"/>
              <w:szCs w:val="22"/>
              <w:rtl/>
              <w:lang w:bidi="ar-SA"/>
            </w:rPr>
          </w:pPr>
          <w:hyperlink w:anchor="_Toc77259391" w:history="1">
            <w:r w:rsidR="00013D80" w:rsidRPr="00255252">
              <w:rPr>
                <w:rStyle w:val="Hyperlink"/>
                <w:rFonts w:ascii="Yas" w:hAnsi="Yas"/>
                <w:rtl/>
                <w14:scene3d>
                  <w14:camera w14:prst="orthographicFront"/>
                  <w14:lightRig w14:rig="threePt" w14:dir="t">
                    <w14:rot w14:lat="0" w14:lon="0" w14:rev="0"/>
                  </w14:lightRig>
                </w14:scene3d>
              </w:rPr>
              <w:t>3-1</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1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9</w:t>
            </w:r>
            <w:r w:rsidR="00013D80">
              <w:rPr>
                <w:webHidden/>
                <w:rtl/>
              </w:rPr>
              <w:fldChar w:fldCharType="end"/>
            </w:r>
          </w:hyperlink>
        </w:p>
        <w:p w14:paraId="4478F36C" w14:textId="214585AE" w:rsidR="00013D80" w:rsidRDefault="00AF33C6">
          <w:pPr>
            <w:pStyle w:val="TOC2"/>
            <w:rPr>
              <w:rFonts w:asciiTheme="minorHAnsi" w:eastAsiaTheme="minorEastAsia" w:hAnsiTheme="minorHAnsi" w:cstheme="minorBidi"/>
              <w:sz w:val="22"/>
              <w:szCs w:val="22"/>
              <w:rtl/>
              <w:lang w:bidi="ar-SA"/>
            </w:rPr>
          </w:pPr>
          <w:hyperlink w:anchor="_Toc77259392" w:history="1">
            <w:r w:rsidR="00013D80" w:rsidRPr="00255252">
              <w:rPr>
                <w:rStyle w:val="Hyperlink"/>
                <w:rFonts w:ascii="Yas" w:hAnsi="Yas"/>
                <w:rtl/>
                <w14:scene3d>
                  <w14:camera w14:prst="orthographicFront"/>
                  <w14:lightRig w14:rig="threePt" w14:dir="t">
                    <w14:rot w14:lat="0" w14:lon="0" w14:rev="0"/>
                  </w14:lightRig>
                </w14:scene3d>
              </w:rPr>
              <w:t>3-2</w:t>
            </w:r>
            <w:r w:rsidR="00013D80" w:rsidRPr="00255252">
              <w:rPr>
                <w:rStyle w:val="Hyperlink"/>
                <w:rFonts w:ascii="Yas" w:hAnsi="Yas"/>
                <w:rtl/>
              </w:rPr>
              <w:t xml:space="preserve"> محتو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2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9</w:t>
            </w:r>
            <w:r w:rsidR="00013D80">
              <w:rPr>
                <w:webHidden/>
                <w:rtl/>
              </w:rPr>
              <w:fldChar w:fldCharType="end"/>
            </w:r>
          </w:hyperlink>
        </w:p>
        <w:p w14:paraId="6F1F4BCD" w14:textId="6AB1D237" w:rsidR="00013D80" w:rsidRDefault="00AF33C6">
          <w:pPr>
            <w:pStyle w:val="TOC3"/>
            <w:rPr>
              <w:rFonts w:asciiTheme="minorHAnsi" w:eastAsiaTheme="minorEastAsia" w:hAnsiTheme="minorHAnsi" w:cstheme="minorBidi"/>
              <w:sz w:val="22"/>
              <w:szCs w:val="22"/>
              <w:rtl/>
              <w:lang w:bidi="ar-SA"/>
            </w:rPr>
          </w:pPr>
          <w:hyperlink w:anchor="_Toc77259393" w:history="1">
            <w:r w:rsidR="00013D80" w:rsidRPr="00255252">
              <w:rPr>
                <w:rStyle w:val="Hyperlink"/>
                <w:rFonts w:ascii="Yas" w:hAnsi="Yas"/>
                <w:rtl/>
                <w14:scene3d>
                  <w14:camera w14:prst="orthographicFront"/>
                  <w14:lightRig w14:rig="threePt" w14:dir="t">
                    <w14:rot w14:lat="0" w14:lon="0" w14:rev="0"/>
                  </w14:lightRig>
                </w14:scene3d>
              </w:rPr>
              <w:t>3-2-1</w:t>
            </w:r>
            <w:r w:rsidR="00013D80" w:rsidRPr="00255252">
              <w:rPr>
                <w:rStyle w:val="Hyperlink"/>
                <w:rFonts w:ascii="Yas" w:hAnsi="Yas"/>
                <w:rtl/>
              </w:rPr>
              <w:t xml:space="preserve"> علت انتخاب روش</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3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9</w:t>
            </w:r>
            <w:r w:rsidR="00013D80">
              <w:rPr>
                <w:webHidden/>
                <w:rtl/>
              </w:rPr>
              <w:fldChar w:fldCharType="end"/>
            </w:r>
          </w:hyperlink>
        </w:p>
        <w:p w14:paraId="1EABE1F3" w14:textId="540D92A1" w:rsidR="00013D80" w:rsidRDefault="00AF33C6">
          <w:pPr>
            <w:pStyle w:val="TOC3"/>
            <w:rPr>
              <w:rFonts w:asciiTheme="minorHAnsi" w:eastAsiaTheme="minorEastAsia" w:hAnsiTheme="minorHAnsi" w:cstheme="minorBidi"/>
              <w:sz w:val="22"/>
              <w:szCs w:val="22"/>
              <w:rtl/>
              <w:lang w:bidi="ar-SA"/>
            </w:rPr>
          </w:pPr>
          <w:hyperlink w:anchor="_Toc77259394" w:history="1">
            <w:r w:rsidR="00013D80" w:rsidRPr="00255252">
              <w:rPr>
                <w:rStyle w:val="Hyperlink"/>
                <w:rFonts w:ascii="Yas" w:hAnsi="Yas"/>
                <w:rtl/>
                <w14:scene3d>
                  <w14:camera w14:prst="orthographicFront"/>
                  <w14:lightRig w14:rig="threePt" w14:dir="t">
                    <w14:rot w14:lat="0" w14:lon="0" w14:rev="0"/>
                  </w14:lightRig>
                </w14:scene3d>
              </w:rPr>
              <w:t>3-2-2</w:t>
            </w:r>
            <w:r w:rsidR="00013D80" w:rsidRPr="00255252">
              <w:rPr>
                <w:rStyle w:val="Hyperlink"/>
                <w:rFonts w:ascii="Yas" w:hAnsi="Yas"/>
                <w:rtl/>
              </w:rPr>
              <w:t xml:space="preserve"> تشر</w:t>
            </w:r>
            <w:r w:rsidR="00013D80" w:rsidRPr="00255252">
              <w:rPr>
                <w:rStyle w:val="Hyperlink"/>
                <w:rFonts w:ascii="Yas" w:hAnsi="Yas" w:hint="cs"/>
                <w:rtl/>
              </w:rPr>
              <w:t>ی</w:t>
            </w:r>
            <w:r w:rsidR="00013D80" w:rsidRPr="00255252">
              <w:rPr>
                <w:rStyle w:val="Hyperlink"/>
                <w:rFonts w:ascii="Yas" w:hAnsi="Yas" w:hint="eastAsia"/>
                <w:rtl/>
              </w:rPr>
              <w:t>ح</w:t>
            </w:r>
            <w:r w:rsidR="00013D80" w:rsidRPr="00255252">
              <w:rPr>
                <w:rStyle w:val="Hyperlink"/>
                <w:rFonts w:ascii="Yas" w:hAnsi="Yas"/>
                <w:rtl/>
              </w:rPr>
              <w:t xml:space="preserve"> کامل روش تحق</w:t>
            </w:r>
            <w:r w:rsidR="00013D80" w:rsidRPr="00255252">
              <w:rPr>
                <w:rStyle w:val="Hyperlink"/>
                <w:rFonts w:ascii="Yas" w:hAnsi="Yas" w:hint="cs"/>
                <w:rtl/>
              </w:rPr>
              <w:t>ی</w:t>
            </w:r>
            <w:r w:rsidR="00013D80" w:rsidRPr="00255252">
              <w:rPr>
                <w:rStyle w:val="Hyperlink"/>
                <w:rFonts w:ascii="Yas" w:hAnsi="Yas" w:hint="eastAsia"/>
                <w:rtl/>
              </w:rPr>
              <w:t>ق</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4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0</w:t>
            </w:r>
            <w:r w:rsidR="00013D80">
              <w:rPr>
                <w:webHidden/>
                <w:rtl/>
              </w:rPr>
              <w:fldChar w:fldCharType="end"/>
            </w:r>
          </w:hyperlink>
        </w:p>
        <w:p w14:paraId="4307DF19" w14:textId="686EA128" w:rsidR="00013D80" w:rsidRDefault="00AF33C6">
          <w:pPr>
            <w:pStyle w:val="TOC1"/>
            <w:rPr>
              <w:rFonts w:asciiTheme="minorHAnsi" w:eastAsiaTheme="minorEastAsia" w:hAnsiTheme="minorHAnsi" w:cstheme="minorBidi"/>
              <w:bCs w:val="0"/>
              <w:sz w:val="22"/>
              <w:szCs w:val="22"/>
              <w:rtl/>
              <w:lang w:bidi="ar-SA"/>
            </w:rPr>
          </w:pPr>
          <w:hyperlink w:anchor="_Toc77259395" w:history="1">
            <w:r w:rsidR="00013D80" w:rsidRPr="00255252">
              <w:rPr>
                <w:rStyle w:val="Hyperlink"/>
                <w:rFonts w:ascii="Yas" w:hAnsi="Yas"/>
                <w:rtl/>
                <w14:scene3d>
                  <w14:camera w14:prst="orthographicFront"/>
                  <w14:lightRig w14:rig="threePt" w14:dir="t">
                    <w14:rot w14:lat="0" w14:lon="0" w14:rev="0"/>
                  </w14:lightRig>
                </w14:scene3d>
              </w:rPr>
              <w:t>فصل 4</w:t>
            </w:r>
            <w:r w:rsidR="00013D80" w:rsidRPr="00255252">
              <w:rPr>
                <w:rStyle w:val="Hyperlink"/>
                <w:rFonts w:ascii="Yas" w:hAnsi="Yas"/>
                <w:rtl/>
              </w:rPr>
              <w:t xml:space="preserve"> </w:t>
            </w:r>
            <w:r w:rsidR="00013D80" w:rsidRPr="00255252">
              <w:rPr>
                <w:rStyle w:val="Hyperlink"/>
                <w:rFonts w:ascii="Yas" w:hAnsi="Yas" w:hint="cs"/>
                <w:rtl/>
              </w:rPr>
              <w:t>ی</w:t>
            </w:r>
            <w:r w:rsidR="00013D80" w:rsidRPr="00255252">
              <w:rPr>
                <w:rStyle w:val="Hyperlink"/>
                <w:rFonts w:ascii="Yas" w:hAnsi="Yas" w:hint="eastAsia"/>
                <w:rtl/>
              </w:rPr>
              <w:t>افته‌ها</w:t>
            </w:r>
            <w:r w:rsidR="00013D80" w:rsidRPr="00255252">
              <w:rPr>
                <w:rStyle w:val="Hyperlink"/>
                <w:rFonts w:ascii="Yas" w:hAnsi="Yas" w:hint="cs"/>
                <w:rtl/>
              </w:rPr>
              <w:t>ی</w:t>
            </w:r>
            <w:r w:rsidR="00013D80" w:rsidRPr="00255252">
              <w:rPr>
                <w:rStyle w:val="Hyperlink"/>
                <w:rFonts w:ascii="Yas" w:hAnsi="Yas"/>
                <w:rtl/>
              </w:rPr>
              <w:t xml:space="preserve"> پژوهش</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5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1</w:t>
            </w:r>
            <w:r w:rsidR="00013D80">
              <w:rPr>
                <w:webHidden/>
                <w:rtl/>
              </w:rPr>
              <w:fldChar w:fldCharType="end"/>
            </w:r>
          </w:hyperlink>
        </w:p>
        <w:p w14:paraId="2006A849" w14:textId="0AD36B9F" w:rsidR="00013D80" w:rsidRDefault="00AF33C6">
          <w:pPr>
            <w:pStyle w:val="TOC2"/>
            <w:rPr>
              <w:rFonts w:asciiTheme="minorHAnsi" w:eastAsiaTheme="minorEastAsia" w:hAnsiTheme="minorHAnsi" w:cstheme="minorBidi"/>
              <w:sz w:val="22"/>
              <w:szCs w:val="22"/>
              <w:rtl/>
              <w:lang w:bidi="ar-SA"/>
            </w:rPr>
          </w:pPr>
          <w:hyperlink w:anchor="_Toc77259396" w:history="1">
            <w:r w:rsidR="00013D80" w:rsidRPr="00255252">
              <w:rPr>
                <w:rStyle w:val="Hyperlink"/>
                <w:rFonts w:ascii="Yas" w:hAnsi="Yas"/>
                <w:rtl/>
                <w14:scene3d>
                  <w14:camera w14:prst="orthographicFront"/>
                  <w14:lightRig w14:rig="threePt" w14:dir="t">
                    <w14:rot w14:lat="0" w14:lon="0" w14:rev="0"/>
                  </w14:lightRig>
                </w14:scene3d>
              </w:rPr>
              <w:t>4-1</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6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1</w:t>
            </w:r>
            <w:r w:rsidR="00013D80">
              <w:rPr>
                <w:webHidden/>
                <w:rtl/>
              </w:rPr>
              <w:fldChar w:fldCharType="end"/>
            </w:r>
          </w:hyperlink>
        </w:p>
        <w:p w14:paraId="3A72C911" w14:textId="50F82616" w:rsidR="00013D80" w:rsidRDefault="00AF33C6">
          <w:pPr>
            <w:pStyle w:val="TOC2"/>
            <w:rPr>
              <w:rFonts w:asciiTheme="minorHAnsi" w:eastAsiaTheme="minorEastAsia" w:hAnsiTheme="minorHAnsi" w:cstheme="minorBidi"/>
              <w:sz w:val="22"/>
              <w:szCs w:val="22"/>
              <w:rtl/>
              <w:lang w:bidi="ar-SA"/>
            </w:rPr>
          </w:pPr>
          <w:hyperlink w:anchor="_Toc77259397" w:history="1">
            <w:r w:rsidR="00013D80" w:rsidRPr="00255252">
              <w:rPr>
                <w:rStyle w:val="Hyperlink"/>
                <w:rFonts w:ascii="Yas" w:hAnsi="Yas"/>
                <w:rtl/>
                <w14:scene3d>
                  <w14:camera w14:prst="orthographicFront"/>
                  <w14:lightRig w14:rig="threePt" w14:dir="t">
                    <w14:rot w14:lat="0" w14:lon="0" w14:rev="0"/>
                  </w14:lightRig>
                </w14:scene3d>
              </w:rPr>
              <w:t>4-2</w:t>
            </w:r>
            <w:r w:rsidR="00013D80" w:rsidRPr="00255252">
              <w:rPr>
                <w:rStyle w:val="Hyperlink"/>
                <w:rFonts w:ascii="Yas" w:hAnsi="Yas"/>
                <w:rtl/>
              </w:rPr>
              <w:t xml:space="preserve"> محتو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7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1</w:t>
            </w:r>
            <w:r w:rsidR="00013D80">
              <w:rPr>
                <w:webHidden/>
                <w:rtl/>
              </w:rPr>
              <w:fldChar w:fldCharType="end"/>
            </w:r>
          </w:hyperlink>
        </w:p>
        <w:p w14:paraId="60987521" w14:textId="7809F16D" w:rsidR="00013D80" w:rsidRDefault="00AF33C6">
          <w:pPr>
            <w:pStyle w:val="TOC2"/>
            <w:rPr>
              <w:rFonts w:asciiTheme="minorHAnsi" w:eastAsiaTheme="minorEastAsia" w:hAnsiTheme="minorHAnsi" w:cstheme="minorBidi"/>
              <w:sz w:val="22"/>
              <w:szCs w:val="22"/>
              <w:rtl/>
              <w:lang w:bidi="ar-SA"/>
            </w:rPr>
          </w:pPr>
          <w:hyperlink w:anchor="_Toc77259398" w:history="1">
            <w:r w:rsidR="00013D80" w:rsidRPr="00255252">
              <w:rPr>
                <w:rStyle w:val="Hyperlink"/>
                <w:rFonts w:ascii="Yas" w:hAnsi="Yas"/>
                <w:rtl/>
                <w14:scene3d>
                  <w14:camera w14:prst="orthographicFront"/>
                  <w14:lightRig w14:rig="threePt" w14:dir="t">
                    <w14:rot w14:lat="0" w14:lon="0" w14:rev="0"/>
                  </w14:lightRig>
                </w14:scene3d>
              </w:rPr>
              <w:t>4-3</w:t>
            </w:r>
            <w:r w:rsidR="00013D80" w:rsidRPr="00255252">
              <w:rPr>
                <w:rStyle w:val="Hyperlink"/>
                <w:rFonts w:ascii="Yas" w:hAnsi="Yas"/>
                <w:rtl/>
              </w:rPr>
              <w:t xml:space="preserve"> تول</w:t>
            </w:r>
            <w:r w:rsidR="00013D80" w:rsidRPr="00255252">
              <w:rPr>
                <w:rStyle w:val="Hyperlink"/>
                <w:rFonts w:ascii="Yas" w:hAnsi="Yas" w:hint="cs"/>
                <w:rtl/>
              </w:rPr>
              <w:t>ی</w:t>
            </w:r>
            <w:r w:rsidR="00013D80" w:rsidRPr="00255252">
              <w:rPr>
                <w:rStyle w:val="Hyperlink"/>
                <w:rFonts w:ascii="Yas" w:hAnsi="Yas"/>
                <w:rtl/>
              </w:rPr>
              <w:t>د داده‌ه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8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1</w:t>
            </w:r>
            <w:r w:rsidR="00013D80">
              <w:rPr>
                <w:webHidden/>
                <w:rtl/>
              </w:rPr>
              <w:fldChar w:fldCharType="end"/>
            </w:r>
          </w:hyperlink>
        </w:p>
        <w:p w14:paraId="53D258AA" w14:textId="32698409" w:rsidR="00013D80" w:rsidRDefault="00AF33C6">
          <w:pPr>
            <w:pStyle w:val="TOC1"/>
            <w:rPr>
              <w:rFonts w:asciiTheme="minorHAnsi" w:eastAsiaTheme="minorEastAsia" w:hAnsiTheme="minorHAnsi" w:cstheme="minorBidi"/>
              <w:bCs w:val="0"/>
              <w:sz w:val="22"/>
              <w:szCs w:val="22"/>
              <w:rtl/>
              <w:lang w:bidi="ar-SA"/>
            </w:rPr>
          </w:pPr>
          <w:hyperlink w:anchor="_Toc77259399" w:history="1">
            <w:r w:rsidR="00013D80" w:rsidRPr="00255252">
              <w:rPr>
                <w:rStyle w:val="Hyperlink"/>
                <w:rFonts w:ascii="Yas" w:hAnsi="Yas"/>
                <w:rtl/>
                <w14:scene3d>
                  <w14:camera w14:prst="orthographicFront"/>
                  <w14:lightRig w14:rig="threePt" w14:dir="t">
                    <w14:rot w14:lat="0" w14:lon="0" w14:rev="0"/>
                  </w14:lightRig>
                </w14:scene3d>
              </w:rPr>
              <w:t>فصل 5</w:t>
            </w:r>
            <w:r w:rsidR="00013D80" w:rsidRPr="00255252">
              <w:rPr>
                <w:rStyle w:val="Hyperlink"/>
                <w:rFonts w:ascii="Yas" w:hAnsi="Yas"/>
                <w:rtl/>
              </w:rPr>
              <w:t xml:space="preserve"> نت</w:t>
            </w:r>
            <w:r w:rsidR="00013D80" w:rsidRPr="00255252">
              <w:rPr>
                <w:rStyle w:val="Hyperlink"/>
                <w:rFonts w:ascii="Yas" w:hAnsi="Yas" w:hint="cs"/>
                <w:rtl/>
              </w:rPr>
              <w:t>ی</w:t>
            </w:r>
            <w:r w:rsidR="00013D80" w:rsidRPr="00255252">
              <w:rPr>
                <w:rStyle w:val="Hyperlink"/>
                <w:rFonts w:ascii="Yas" w:hAnsi="Yas" w:hint="eastAsia"/>
                <w:rtl/>
              </w:rPr>
              <w:t>جه</w:t>
            </w:r>
            <w:r w:rsidR="00013D80" w:rsidRPr="00255252">
              <w:rPr>
                <w:rStyle w:val="Hyperlink"/>
                <w:rFonts w:ascii="Yas" w:hAnsi="Yas"/>
                <w:rtl/>
              </w:rPr>
              <w:t>‌گ</w:t>
            </w:r>
            <w:r w:rsidR="00013D80" w:rsidRPr="00255252">
              <w:rPr>
                <w:rStyle w:val="Hyperlink"/>
                <w:rFonts w:ascii="Yas" w:hAnsi="Yas" w:hint="cs"/>
                <w:rtl/>
              </w:rPr>
              <w:t>ی</w:t>
            </w:r>
            <w:r w:rsidR="00013D80" w:rsidRPr="00255252">
              <w:rPr>
                <w:rStyle w:val="Hyperlink"/>
                <w:rFonts w:ascii="Yas" w:hAnsi="Yas" w:hint="eastAsia"/>
                <w:rtl/>
              </w:rPr>
              <w:t>ر</w:t>
            </w:r>
            <w:r w:rsidR="00013D80" w:rsidRPr="00255252">
              <w:rPr>
                <w:rStyle w:val="Hyperlink"/>
                <w:rFonts w:ascii="Yas" w:hAnsi="Yas" w:hint="cs"/>
                <w:rtl/>
              </w:rPr>
              <w:t>ی</w:t>
            </w:r>
            <w:r w:rsidR="00013D80" w:rsidRPr="00255252">
              <w:rPr>
                <w:rStyle w:val="Hyperlink"/>
                <w:rFonts w:ascii="Yas" w:hAnsi="Yas"/>
                <w:rtl/>
              </w:rPr>
              <w:t xml:space="preserve"> و بحث</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399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2</w:t>
            </w:r>
            <w:r w:rsidR="00013D80">
              <w:rPr>
                <w:webHidden/>
                <w:rtl/>
              </w:rPr>
              <w:fldChar w:fldCharType="end"/>
            </w:r>
          </w:hyperlink>
        </w:p>
        <w:p w14:paraId="47A05E41" w14:textId="7FC5299C" w:rsidR="00013D80" w:rsidRDefault="00AF33C6">
          <w:pPr>
            <w:pStyle w:val="TOC2"/>
            <w:rPr>
              <w:rFonts w:asciiTheme="minorHAnsi" w:eastAsiaTheme="minorEastAsia" w:hAnsiTheme="minorHAnsi" w:cstheme="minorBidi"/>
              <w:sz w:val="22"/>
              <w:szCs w:val="22"/>
              <w:rtl/>
              <w:lang w:bidi="ar-SA"/>
            </w:rPr>
          </w:pPr>
          <w:hyperlink w:anchor="_Toc77259400" w:history="1">
            <w:r w:rsidR="00013D80" w:rsidRPr="00255252">
              <w:rPr>
                <w:rStyle w:val="Hyperlink"/>
                <w:rFonts w:ascii="Yas" w:hAnsi="Yas"/>
                <w:rtl/>
                <w14:scene3d>
                  <w14:camera w14:prst="orthographicFront"/>
                  <w14:lightRig w14:rig="threePt" w14:dir="t">
                    <w14:rot w14:lat="0" w14:lon="0" w14:rev="0"/>
                  </w14:lightRig>
                </w14:scene3d>
              </w:rPr>
              <w:t>5-1</w:t>
            </w:r>
            <w:r w:rsidR="00013D80" w:rsidRPr="00255252">
              <w:rPr>
                <w:rStyle w:val="Hyperlink"/>
                <w:rFonts w:ascii="Yas" w:hAnsi="Yas"/>
                <w:rtl/>
              </w:rPr>
              <w:t xml:space="preserve"> مقدمه</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0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2</w:t>
            </w:r>
            <w:r w:rsidR="00013D80">
              <w:rPr>
                <w:webHidden/>
                <w:rtl/>
              </w:rPr>
              <w:fldChar w:fldCharType="end"/>
            </w:r>
          </w:hyperlink>
        </w:p>
        <w:p w14:paraId="6E4CBE0D" w14:textId="57020553" w:rsidR="00013D80" w:rsidRDefault="00AF33C6">
          <w:pPr>
            <w:pStyle w:val="TOC2"/>
            <w:rPr>
              <w:rFonts w:asciiTheme="minorHAnsi" w:eastAsiaTheme="minorEastAsia" w:hAnsiTheme="minorHAnsi" w:cstheme="minorBidi"/>
              <w:sz w:val="22"/>
              <w:szCs w:val="22"/>
              <w:rtl/>
              <w:lang w:bidi="ar-SA"/>
            </w:rPr>
          </w:pPr>
          <w:hyperlink w:anchor="_Toc77259401" w:history="1">
            <w:r w:rsidR="00013D80" w:rsidRPr="00255252">
              <w:rPr>
                <w:rStyle w:val="Hyperlink"/>
                <w:rFonts w:ascii="Yas" w:hAnsi="Yas"/>
                <w:rtl/>
                <w14:scene3d>
                  <w14:camera w14:prst="orthographicFront"/>
                  <w14:lightRig w14:rig="threePt" w14:dir="t">
                    <w14:rot w14:lat="0" w14:lon="0" w14:rev="0"/>
                  </w14:lightRig>
                </w14:scene3d>
              </w:rPr>
              <w:t>5-2</w:t>
            </w:r>
            <w:r w:rsidR="00013D80" w:rsidRPr="00255252">
              <w:rPr>
                <w:rStyle w:val="Hyperlink"/>
                <w:rFonts w:ascii="Yas" w:hAnsi="Yas"/>
                <w:rtl/>
              </w:rPr>
              <w:t xml:space="preserve"> محتو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1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2</w:t>
            </w:r>
            <w:r w:rsidR="00013D80">
              <w:rPr>
                <w:webHidden/>
                <w:rtl/>
              </w:rPr>
              <w:fldChar w:fldCharType="end"/>
            </w:r>
          </w:hyperlink>
        </w:p>
        <w:p w14:paraId="1123DBC8" w14:textId="3D7C7413" w:rsidR="00013D80" w:rsidRDefault="00AF33C6">
          <w:pPr>
            <w:pStyle w:val="TOC2"/>
            <w:rPr>
              <w:rFonts w:asciiTheme="minorHAnsi" w:eastAsiaTheme="minorEastAsia" w:hAnsiTheme="minorHAnsi" w:cstheme="minorBidi"/>
              <w:sz w:val="22"/>
              <w:szCs w:val="22"/>
              <w:rtl/>
              <w:lang w:bidi="ar-SA"/>
            </w:rPr>
          </w:pPr>
          <w:hyperlink w:anchor="_Toc77259402" w:history="1">
            <w:r w:rsidR="00013D80" w:rsidRPr="00255252">
              <w:rPr>
                <w:rStyle w:val="Hyperlink"/>
                <w:rFonts w:ascii="Yas" w:hAnsi="Yas"/>
                <w:rtl/>
                <w14:scene3d>
                  <w14:camera w14:prst="orthographicFront"/>
                  <w14:lightRig w14:rig="threePt" w14:dir="t">
                    <w14:rot w14:lat="0" w14:lon="0" w14:rev="0"/>
                  </w14:lightRig>
                </w14:scene3d>
              </w:rPr>
              <w:t>5-3</w:t>
            </w:r>
            <w:r w:rsidR="00013D80" w:rsidRPr="00255252">
              <w:rPr>
                <w:rStyle w:val="Hyperlink"/>
                <w:rFonts w:ascii="Yas" w:hAnsi="Yas"/>
                <w:rtl/>
              </w:rPr>
              <w:t xml:space="preserve"> جمع‌بند</w:t>
            </w:r>
            <w:r w:rsidR="00013D80" w:rsidRPr="00255252">
              <w:rPr>
                <w:rStyle w:val="Hyperlink"/>
                <w:rFonts w:ascii="Yas" w:hAnsi="Yas" w:hint="cs"/>
                <w:rtl/>
              </w:rPr>
              <w:t>ی</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2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2</w:t>
            </w:r>
            <w:r w:rsidR="00013D80">
              <w:rPr>
                <w:webHidden/>
                <w:rtl/>
              </w:rPr>
              <w:fldChar w:fldCharType="end"/>
            </w:r>
          </w:hyperlink>
        </w:p>
        <w:p w14:paraId="27B3403B" w14:textId="7930E25B" w:rsidR="00013D80" w:rsidRDefault="00AF33C6">
          <w:pPr>
            <w:pStyle w:val="TOC3"/>
            <w:rPr>
              <w:rFonts w:asciiTheme="minorHAnsi" w:eastAsiaTheme="minorEastAsia" w:hAnsiTheme="minorHAnsi" w:cstheme="minorBidi"/>
              <w:sz w:val="22"/>
              <w:szCs w:val="22"/>
              <w:rtl/>
              <w:lang w:bidi="ar-SA"/>
            </w:rPr>
          </w:pPr>
          <w:hyperlink w:anchor="_Toc77259403" w:history="1">
            <w:r w:rsidR="00013D80" w:rsidRPr="00255252">
              <w:rPr>
                <w:rStyle w:val="Hyperlink"/>
                <w:rFonts w:ascii="Yas" w:hAnsi="Yas"/>
                <w:rtl/>
                <w14:scene3d>
                  <w14:camera w14:prst="orthographicFront"/>
                  <w14:lightRig w14:rig="threePt" w14:dir="t">
                    <w14:rot w14:lat="0" w14:lon="0" w14:rev="0"/>
                  </w14:lightRig>
                </w14:scene3d>
              </w:rPr>
              <w:t>5-3-1</w:t>
            </w:r>
            <w:r w:rsidR="00013D80" w:rsidRPr="00255252">
              <w:rPr>
                <w:rStyle w:val="Hyperlink"/>
                <w:rFonts w:ascii="Yas" w:hAnsi="Yas"/>
                <w:rtl/>
              </w:rPr>
              <w:t xml:space="preserve"> نوآور</w:t>
            </w:r>
            <w:r w:rsidR="00013D80" w:rsidRPr="00255252">
              <w:rPr>
                <w:rStyle w:val="Hyperlink"/>
                <w:rFonts w:ascii="Yas" w:hAnsi="Yas" w:hint="cs"/>
                <w:rtl/>
              </w:rPr>
              <w:t>ی</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3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2</w:t>
            </w:r>
            <w:r w:rsidR="00013D80">
              <w:rPr>
                <w:webHidden/>
                <w:rtl/>
              </w:rPr>
              <w:fldChar w:fldCharType="end"/>
            </w:r>
          </w:hyperlink>
        </w:p>
        <w:p w14:paraId="22B3D03B" w14:textId="429C3766" w:rsidR="00013D80" w:rsidRDefault="00AF33C6">
          <w:pPr>
            <w:pStyle w:val="TOC3"/>
            <w:rPr>
              <w:rFonts w:asciiTheme="minorHAnsi" w:eastAsiaTheme="minorEastAsia" w:hAnsiTheme="minorHAnsi" w:cstheme="minorBidi"/>
              <w:sz w:val="22"/>
              <w:szCs w:val="22"/>
              <w:rtl/>
              <w:lang w:bidi="ar-SA"/>
            </w:rPr>
          </w:pPr>
          <w:hyperlink w:anchor="_Toc77259404" w:history="1">
            <w:r w:rsidR="00013D80" w:rsidRPr="00255252">
              <w:rPr>
                <w:rStyle w:val="Hyperlink"/>
                <w:rFonts w:ascii="Yas" w:hAnsi="Yas"/>
                <w:rtl/>
                <w14:scene3d>
                  <w14:camera w14:prst="orthographicFront"/>
                  <w14:lightRig w14:rig="threePt" w14:dir="t">
                    <w14:rot w14:lat="0" w14:lon="0" w14:rev="0"/>
                  </w14:lightRig>
                </w14:scene3d>
              </w:rPr>
              <w:t>5-3-2</w:t>
            </w:r>
            <w:r w:rsidR="00013D80" w:rsidRPr="00255252">
              <w:rPr>
                <w:rStyle w:val="Hyperlink"/>
                <w:rFonts w:ascii="Yas" w:hAnsi="Yas"/>
                <w:rtl/>
              </w:rPr>
              <w:t xml:space="preserve"> پ</w:t>
            </w:r>
            <w:r w:rsidR="00013D80" w:rsidRPr="00255252">
              <w:rPr>
                <w:rStyle w:val="Hyperlink"/>
                <w:rFonts w:ascii="Yas" w:hAnsi="Yas" w:hint="cs"/>
                <w:rtl/>
              </w:rPr>
              <w:t>ی</w:t>
            </w:r>
            <w:r w:rsidR="00013D80" w:rsidRPr="00255252">
              <w:rPr>
                <w:rStyle w:val="Hyperlink"/>
                <w:rFonts w:ascii="Yas" w:hAnsi="Yas"/>
                <w:rtl/>
              </w:rPr>
              <w:t>شنهاده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4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3</w:t>
            </w:r>
            <w:r w:rsidR="00013D80">
              <w:rPr>
                <w:webHidden/>
                <w:rtl/>
              </w:rPr>
              <w:fldChar w:fldCharType="end"/>
            </w:r>
          </w:hyperlink>
        </w:p>
        <w:p w14:paraId="67483522" w14:textId="48D2ED1A" w:rsidR="00013D80" w:rsidRDefault="00AF33C6">
          <w:pPr>
            <w:pStyle w:val="TOC1"/>
            <w:rPr>
              <w:rFonts w:asciiTheme="minorHAnsi" w:eastAsiaTheme="minorEastAsia" w:hAnsiTheme="minorHAnsi" w:cstheme="minorBidi"/>
              <w:bCs w:val="0"/>
              <w:sz w:val="22"/>
              <w:szCs w:val="22"/>
              <w:rtl/>
              <w:lang w:bidi="ar-SA"/>
            </w:rPr>
          </w:pPr>
          <w:hyperlink w:anchor="_Toc77259405" w:history="1">
            <w:r w:rsidR="00013D80" w:rsidRPr="00255252">
              <w:rPr>
                <w:rStyle w:val="Hyperlink"/>
                <w:rFonts w:ascii="Yas" w:hAnsi="Yas" w:cs="Yas"/>
                <w:rtl/>
              </w:rPr>
              <w:t>پ</w:t>
            </w:r>
            <w:r w:rsidR="00013D80" w:rsidRPr="00255252">
              <w:rPr>
                <w:rStyle w:val="Hyperlink"/>
                <w:rFonts w:ascii="Yas" w:hAnsi="Yas" w:cs="Yas" w:hint="cs"/>
                <w:rtl/>
              </w:rPr>
              <w:t>ی</w:t>
            </w:r>
            <w:r w:rsidR="00013D80" w:rsidRPr="00255252">
              <w:rPr>
                <w:rStyle w:val="Hyperlink"/>
                <w:rFonts w:ascii="Yas" w:hAnsi="Yas" w:cs="Yas"/>
                <w:rtl/>
              </w:rPr>
              <w:t>وست‌ها</w:t>
            </w:r>
            <w:r w:rsidR="00013D80">
              <w:rPr>
                <w:webHidden/>
                <w:rtl/>
              </w:rPr>
              <w:tab/>
            </w:r>
            <w:r w:rsidR="00013D80">
              <w:rPr>
                <w:webHidden/>
                <w:rtl/>
              </w:rPr>
              <w:fldChar w:fldCharType="begin"/>
            </w:r>
            <w:r w:rsidR="00013D80">
              <w:rPr>
                <w:webHidden/>
                <w:rtl/>
              </w:rPr>
              <w:instrText xml:space="preserve"> </w:instrText>
            </w:r>
            <w:r w:rsidR="00013D80">
              <w:rPr>
                <w:webHidden/>
              </w:rPr>
              <w:instrText>PAGEREF</w:instrText>
            </w:r>
            <w:r w:rsidR="00013D80">
              <w:rPr>
                <w:webHidden/>
                <w:rtl/>
              </w:rPr>
              <w:instrText xml:space="preserve"> _</w:instrText>
            </w:r>
            <w:r w:rsidR="00013D80">
              <w:rPr>
                <w:webHidden/>
              </w:rPr>
              <w:instrText>Toc77259405 \h</w:instrText>
            </w:r>
            <w:r w:rsidR="00013D80">
              <w:rPr>
                <w:webHidden/>
                <w:rtl/>
              </w:rPr>
              <w:instrText xml:space="preserve"> </w:instrText>
            </w:r>
            <w:r w:rsidR="00013D80">
              <w:rPr>
                <w:webHidden/>
                <w:rtl/>
              </w:rPr>
            </w:r>
            <w:r w:rsidR="00013D80">
              <w:rPr>
                <w:webHidden/>
                <w:rtl/>
              </w:rPr>
              <w:fldChar w:fldCharType="separate"/>
            </w:r>
            <w:r w:rsidR="00566CCA">
              <w:rPr>
                <w:webHidden/>
                <w:rtl/>
                <w:lang w:bidi="ar-SA"/>
              </w:rPr>
              <w:t>16</w:t>
            </w:r>
            <w:r w:rsidR="00013D80">
              <w:rPr>
                <w:webHidden/>
                <w:rtl/>
              </w:rPr>
              <w:fldChar w:fldCharType="end"/>
            </w:r>
          </w:hyperlink>
        </w:p>
        <w:p w14:paraId="247B4A64" w14:textId="16DA8ECE" w:rsidR="00605237" w:rsidRPr="00616B2D" w:rsidRDefault="00605237">
          <w:pPr>
            <w:rPr>
              <w:rFonts w:ascii="Yas" w:hAnsi="Yas"/>
            </w:rPr>
          </w:pPr>
          <w:r w:rsidRPr="00616B2D">
            <w:rPr>
              <w:rFonts w:ascii="Yas" w:hAnsi="Yas"/>
              <w:b/>
              <w:bCs/>
              <w:noProof/>
            </w:rPr>
            <w:fldChar w:fldCharType="end"/>
          </w:r>
        </w:p>
      </w:sdtContent>
    </w:sdt>
    <w:p w14:paraId="3A28744A" w14:textId="677C4688" w:rsidR="003C1147" w:rsidRPr="00616B2D" w:rsidRDefault="003C1147" w:rsidP="00605237">
      <w:pPr>
        <w:tabs>
          <w:tab w:val="right" w:pos="8742"/>
        </w:tabs>
        <w:jc w:val="both"/>
        <w:rPr>
          <w:rFonts w:ascii="Yas" w:hAnsi="Yas"/>
          <w:noProof/>
          <w:rtl/>
        </w:rPr>
      </w:pPr>
    </w:p>
    <w:p w14:paraId="5F613FC4" w14:textId="77777777" w:rsidR="003C1147" w:rsidRPr="00616B2D" w:rsidRDefault="003C1147" w:rsidP="00605237">
      <w:pPr>
        <w:jc w:val="both"/>
        <w:rPr>
          <w:rFonts w:ascii="Yas" w:hAnsi="Yas"/>
          <w:noProof/>
          <w:rtl/>
        </w:rPr>
      </w:pPr>
    </w:p>
    <w:p w14:paraId="30D81E4B" w14:textId="77777777" w:rsidR="003C1147" w:rsidRDefault="003C1147" w:rsidP="00605237">
      <w:pPr>
        <w:jc w:val="both"/>
        <w:rPr>
          <w:rFonts w:ascii="Yas" w:hAnsi="Yas"/>
          <w:noProof/>
          <w:rtl/>
        </w:rPr>
      </w:pPr>
    </w:p>
    <w:p w14:paraId="7A99ADD5" w14:textId="77777777" w:rsidR="000A5504" w:rsidRPr="00616B2D" w:rsidRDefault="000A5504" w:rsidP="00605237">
      <w:pPr>
        <w:jc w:val="both"/>
        <w:rPr>
          <w:rFonts w:ascii="Yas" w:hAnsi="Yas"/>
          <w:noProof/>
          <w:rtl/>
        </w:rPr>
      </w:pPr>
    </w:p>
    <w:p w14:paraId="6CAB4C52" w14:textId="77777777" w:rsidR="00FE23DC" w:rsidRPr="00616B2D" w:rsidRDefault="00FE23DC" w:rsidP="003C1147">
      <w:pPr>
        <w:rPr>
          <w:rFonts w:ascii="Yas" w:hAnsi="Yas"/>
          <w:noProof/>
          <w:rtl/>
        </w:rPr>
      </w:pPr>
    </w:p>
    <w:p w14:paraId="2450C5FA" w14:textId="77777777" w:rsidR="003C1147" w:rsidRPr="00616B2D" w:rsidRDefault="003C1147" w:rsidP="003C1147">
      <w:pPr>
        <w:rPr>
          <w:rFonts w:ascii="Yas" w:hAnsi="Yas"/>
          <w:noProof/>
          <w:rtl/>
        </w:rPr>
      </w:pPr>
    </w:p>
    <w:p w14:paraId="77C0E51E" w14:textId="77777777" w:rsidR="006444CC" w:rsidRPr="00616B2D" w:rsidRDefault="006444CC" w:rsidP="005B4B46">
      <w:pPr>
        <w:pStyle w:val="ad"/>
        <w:jc w:val="left"/>
        <w:rPr>
          <w:rFonts w:ascii="Yas" w:hAnsi="Yas" w:cs="Yas"/>
          <w:rtl/>
        </w:rPr>
      </w:pPr>
      <w:r w:rsidRPr="00616B2D">
        <w:rPr>
          <w:rFonts w:ascii="Yas" w:hAnsi="Yas" w:cs="Yas"/>
          <w:rtl/>
        </w:rPr>
        <w:lastRenderedPageBreak/>
        <w:t>فهرست جدول</w:t>
      </w:r>
      <w:r>
        <w:rPr>
          <w:rFonts w:ascii="Yas" w:hAnsi="Yas" w:cs="Yas" w:hint="cs"/>
          <w:rtl/>
        </w:rPr>
        <w:t>‌</w:t>
      </w:r>
      <w:r w:rsidRPr="00616B2D">
        <w:rPr>
          <w:rFonts w:ascii="Yas" w:hAnsi="Yas" w:cs="Yas"/>
          <w:rtl/>
        </w:rPr>
        <w:t>ها</w:t>
      </w:r>
    </w:p>
    <w:p w14:paraId="79E0696F" w14:textId="77777777" w:rsidR="00554C60" w:rsidRDefault="006444CC">
      <w:pPr>
        <w:pStyle w:val="TableofFigures"/>
        <w:tabs>
          <w:tab w:val="right" w:leader="dot" w:pos="9016"/>
        </w:tabs>
        <w:rPr>
          <w:rFonts w:asciiTheme="minorHAnsi" w:eastAsiaTheme="minorEastAsia" w:hAnsiTheme="minorHAnsi" w:cstheme="minorBidi"/>
          <w:noProof/>
          <w:sz w:val="22"/>
          <w:szCs w:val="22"/>
          <w:rtl/>
        </w:rPr>
      </w:pPr>
      <w:r w:rsidRPr="00616B2D">
        <w:rPr>
          <w:rFonts w:ascii="Yas" w:hAnsi="Yas"/>
          <w:b/>
          <w:rtl/>
        </w:rPr>
        <w:fldChar w:fldCharType="begin"/>
      </w:r>
      <w:r w:rsidRPr="00616B2D">
        <w:rPr>
          <w:rFonts w:ascii="Yas" w:hAnsi="Yas"/>
          <w:b/>
        </w:rPr>
        <w:instrText>TOC</w:instrText>
      </w:r>
      <w:r w:rsidRPr="00616B2D">
        <w:rPr>
          <w:rFonts w:ascii="Yas" w:hAnsi="Yas"/>
          <w:b/>
          <w:rtl/>
        </w:rPr>
        <w:instrText xml:space="preserve"> \</w:instrText>
      </w:r>
      <w:r w:rsidRPr="00616B2D">
        <w:rPr>
          <w:rFonts w:ascii="Yas" w:hAnsi="Yas"/>
          <w:b/>
        </w:rPr>
        <w:instrText>f E \h \z \t "No Spacing</w:instrText>
      </w:r>
      <w:r w:rsidRPr="00616B2D">
        <w:rPr>
          <w:rFonts w:ascii="Yas" w:hAnsi="Yas"/>
          <w:b/>
          <w:rtl/>
        </w:rPr>
        <w:instrText>,شماره جدول" \</w:instrText>
      </w:r>
      <w:r w:rsidRPr="00616B2D">
        <w:rPr>
          <w:rFonts w:ascii="Yas" w:hAnsi="Yas"/>
          <w:b/>
        </w:rPr>
        <w:instrText>c</w:instrText>
      </w:r>
      <w:r w:rsidRPr="00616B2D">
        <w:rPr>
          <w:rFonts w:ascii="Yas" w:hAnsi="Yas"/>
          <w:b/>
          <w:rtl/>
        </w:rPr>
        <w:instrText xml:space="preserve"> "جدول" </w:instrText>
      </w:r>
      <w:r w:rsidRPr="00616B2D">
        <w:rPr>
          <w:rFonts w:ascii="Yas" w:hAnsi="Yas"/>
          <w:b/>
          <w:rtl/>
        </w:rPr>
        <w:fldChar w:fldCharType="separate"/>
      </w:r>
      <w:hyperlink w:anchor="_Toc79352410" w:history="1">
        <w:r w:rsidR="00554C60" w:rsidRPr="008E691D">
          <w:rPr>
            <w:rStyle w:val="Hyperlink"/>
            <w:noProof/>
            <w:rtl/>
          </w:rPr>
          <w:t>جدول ‏2</w:t>
        </w:r>
        <w:r w:rsidR="00554C60" w:rsidRPr="008E691D">
          <w:rPr>
            <w:rStyle w:val="Hyperlink"/>
            <w:noProof/>
            <w:rtl/>
          </w:rPr>
          <w:noBreakHyphen/>
          <w:t>1</w:t>
        </w:r>
        <w:r w:rsidR="00554C60" w:rsidRPr="008E691D">
          <w:rPr>
            <w:rStyle w:val="Hyperlink"/>
            <w:noProof/>
            <w:rtl/>
            <w:lang w:bidi="fa-IR"/>
          </w:rPr>
          <w:t>: نت</w:t>
        </w:r>
        <w:r w:rsidR="00554C60" w:rsidRPr="008E691D">
          <w:rPr>
            <w:rStyle w:val="Hyperlink"/>
            <w:rFonts w:hint="cs"/>
            <w:noProof/>
            <w:rtl/>
            <w:lang w:bidi="fa-IR"/>
          </w:rPr>
          <w:t>ی</w:t>
        </w:r>
        <w:r w:rsidR="00554C60" w:rsidRPr="008E691D">
          <w:rPr>
            <w:rStyle w:val="Hyperlink"/>
            <w:rFonts w:hint="eastAsia"/>
            <w:noProof/>
            <w:rtl/>
            <w:lang w:bidi="fa-IR"/>
          </w:rPr>
          <w:t>جه‌</w:t>
        </w:r>
        <w:r w:rsidR="00554C60" w:rsidRPr="008E691D">
          <w:rPr>
            <w:rStyle w:val="Hyperlink"/>
            <w:rFonts w:hint="cs"/>
            <w:noProof/>
            <w:rtl/>
            <w:lang w:bidi="fa-IR"/>
          </w:rPr>
          <w:t>ی</w:t>
        </w:r>
        <w:r w:rsidR="00554C60" w:rsidRPr="008E691D">
          <w:rPr>
            <w:rStyle w:val="Hyperlink"/>
            <w:noProof/>
            <w:rtl/>
            <w:lang w:bidi="fa-IR"/>
          </w:rPr>
          <w:t xml:space="preserve"> بررس</w:t>
        </w:r>
        <w:r w:rsidR="00554C60" w:rsidRPr="008E691D">
          <w:rPr>
            <w:rStyle w:val="Hyperlink"/>
            <w:rFonts w:hint="cs"/>
            <w:noProof/>
            <w:rtl/>
            <w:lang w:bidi="fa-IR"/>
          </w:rPr>
          <w:t>ی</w:t>
        </w:r>
        <w:r w:rsidR="00554C60" w:rsidRPr="008E691D">
          <w:rPr>
            <w:rStyle w:val="Hyperlink"/>
            <w:noProof/>
            <w:rtl/>
            <w:lang w:bidi="fa-IR"/>
          </w:rPr>
          <w:t xml:space="preserve"> پرسش‌نامه‌ها در ارتباط با عوامل موثر</w:t>
        </w:r>
        <w:r w:rsidR="00554C60">
          <w:rPr>
            <w:noProof/>
            <w:webHidden/>
            <w:rtl/>
          </w:rPr>
          <w:tab/>
        </w:r>
        <w:r w:rsidR="00554C60">
          <w:rPr>
            <w:noProof/>
            <w:webHidden/>
            <w:rtl/>
          </w:rPr>
          <w:fldChar w:fldCharType="begin"/>
        </w:r>
        <w:r w:rsidR="00554C60">
          <w:rPr>
            <w:noProof/>
            <w:webHidden/>
            <w:rtl/>
          </w:rPr>
          <w:instrText xml:space="preserve"> </w:instrText>
        </w:r>
        <w:r w:rsidR="00554C60">
          <w:rPr>
            <w:noProof/>
            <w:webHidden/>
          </w:rPr>
          <w:instrText>PAGEREF</w:instrText>
        </w:r>
        <w:r w:rsidR="00554C60">
          <w:rPr>
            <w:noProof/>
            <w:webHidden/>
            <w:rtl/>
          </w:rPr>
          <w:instrText xml:space="preserve"> _</w:instrText>
        </w:r>
        <w:r w:rsidR="00554C60">
          <w:rPr>
            <w:noProof/>
            <w:webHidden/>
          </w:rPr>
          <w:instrText>Toc79352410 \h</w:instrText>
        </w:r>
        <w:r w:rsidR="00554C60">
          <w:rPr>
            <w:noProof/>
            <w:webHidden/>
            <w:rtl/>
          </w:rPr>
          <w:instrText xml:space="preserve"> </w:instrText>
        </w:r>
        <w:r w:rsidR="00554C60">
          <w:rPr>
            <w:noProof/>
            <w:webHidden/>
            <w:rtl/>
          </w:rPr>
        </w:r>
        <w:r w:rsidR="00554C60">
          <w:rPr>
            <w:noProof/>
            <w:webHidden/>
            <w:rtl/>
          </w:rPr>
          <w:fldChar w:fldCharType="separate"/>
        </w:r>
        <w:r w:rsidR="00566CCA">
          <w:rPr>
            <w:noProof/>
            <w:webHidden/>
            <w:rtl/>
          </w:rPr>
          <w:t>5</w:t>
        </w:r>
        <w:r w:rsidR="00554C60">
          <w:rPr>
            <w:noProof/>
            <w:webHidden/>
            <w:rtl/>
          </w:rPr>
          <w:fldChar w:fldCharType="end"/>
        </w:r>
      </w:hyperlink>
    </w:p>
    <w:p w14:paraId="501331EC" w14:textId="77777777" w:rsidR="006444CC" w:rsidRPr="00616B2D" w:rsidRDefault="006444CC" w:rsidP="006444CC">
      <w:pPr>
        <w:pStyle w:val="af7"/>
        <w:ind w:left="0"/>
        <w:rPr>
          <w:rFonts w:ascii="Yas" w:hAnsi="Yas" w:cs="Yas"/>
          <w:b/>
        </w:rPr>
      </w:pPr>
      <w:r w:rsidRPr="00616B2D">
        <w:rPr>
          <w:rFonts w:ascii="Yas" w:hAnsi="Yas" w:cs="Yas"/>
          <w:b/>
          <w:rtl/>
        </w:rPr>
        <w:fldChar w:fldCharType="end"/>
      </w:r>
    </w:p>
    <w:p w14:paraId="0B6F197B" w14:textId="77777777" w:rsidR="006444CC" w:rsidRPr="00616B2D" w:rsidRDefault="006444CC" w:rsidP="006444CC">
      <w:pPr>
        <w:pStyle w:val="af7"/>
        <w:ind w:left="0"/>
        <w:rPr>
          <w:rFonts w:ascii="Yas" w:hAnsi="Yas" w:cs="Yas"/>
          <w:b/>
          <w:rtl/>
        </w:rPr>
      </w:pPr>
    </w:p>
    <w:p w14:paraId="403148FE" w14:textId="77777777" w:rsidR="006444CC" w:rsidRPr="00616B2D" w:rsidRDefault="006444CC" w:rsidP="006444CC">
      <w:pPr>
        <w:pStyle w:val="af7"/>
        <w:ind w:left="0"/>
        <w:rPr>
          <w:rFonts w:ascii="Yas" w:hAnsi="Yas" w:cs="Yas"/>
          <w:b/>
          <w:rtl/>
        </w:rPr>
      </w:pPr>
      <w:r w:rsidRPr="00616B2D">
        <w:rPr>
          <w:rFonts w:ascii="Yas" w:eastAsiaTheme="minorHAnsi" w:hAnsi="Yas" w:cs="Yas"/>
          <w:rtl/>
          <w:lang w:bidi="ar-SA"/>
        </w:rPr>
        <mc:AlternateContent>
          <mc:Choice Requires="wps">
            <w:drawing>
              <wp:anchor distT="0" distB="0" distL="114300" distR="114300" simplePos="0" relativeHeight="251711488" behindDoc="0" locked="0" layoutInCell="1" allowOverlap="1" wp14:anchorId="7DF8E7A8" wp14:editId="50DC0FFE">
                <wp:simplePos x="0" y="0"/>
                <wp:positionH relativeFrom="margin">
                  <wp:posOffset>259080</wp:posOffset>
                </wp:positionH>
                <wp:positionV relativeFrom="paragraph">
                  <wp:posOffset>17780</wp:posOffset>
                </wp:positionV>
                <wp:extent cx="4897755" cy="640080"/>
                <wp:effectExtent l="57150" t="533400" r="74295" b="102870"/>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97755" cy="640080"/>
                        </a:xfrm>
                        <a:prstGeom prst="wedgeRectCallout">
                          <a:avLst>
                            <a:gd name="adj1" fmla="val 38195"/>
                            <a:gd name="adj2" fmla="val -128602"/>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C778DBB" w14:textId="2687FCD3" w:rsidR="00F67F96" w:rsidRPr="00546E2F" w:rsidRDefault="00F67F96" w:rsidP="00F3572C">
                            <w:pPr>
                              <w:jc w:val="left"/>
                              <w:rPr>
                                <w:sz w:val="20"/>
                              </w:rPr>
                            </w:pPr>
                            <w:r w:rsidRPr="00546E2F">
                              <w:rPr>
                                <w:rFonts w:hint="cs"/>
                                <w:sz w:val="20"/>
                                <w:rtl/>
                              </w:rPr>
                              <w:t xml:space="preserve">برای ایجاد فهرست جدول‌ها، به قسمت </w:t>
                            </w:r>
                            <w:r w:rsidRPr="00546E2F">
                              <w:rPr>
                                <w:sz w:val="20"/>
                              </w:rPr>
                              <w:t>Insert Table of Figures</w:t>
                            </w:r>
                            <w:r w:rsidRPr="00546E2F">
                              <w:rPr>
                                <w:rFonts w:hint="cs"/>
                                <w:sz w:val="20"/>
                                <w:rtl/>
                              </w:rPr>
                              <w:t xml:space="preserve"> در زبانه </w:t>
                            </w:r>
                            <w:r w:rsidRPr="00546E2F">
                              <w:rPr>
                                <w:sz w:val="20"/>
                              </w:rPr>
                              <w:t>REFERENCES</w:t>
                            </w:r>
                            <w:r w:rsidRPr="00546E2F">
                              <w:rPr>
                                <w:rFonts w:hint="cs"/>
                                <w:sz w:val="20"/>
                                <w:rtl/>
                              </w:rPr>
                              <w:t xml:space="preserve"> رجوع شود. </w:t>
                            </w:r>
                            <w:r>
                              <w:rPr>
                                <w:rFonts w:hint="cs"/>
                                <w:sz w:val="20"/>
                                <w:rtl/>
                              </w:rPr>
                              <w:t xml:space="preserve">در صورت استفاده از بیش از دو </w:t>
                            </w:r>
                            <w:r w:rsidRPr="00546E2F">
                              <w:rPr>
                                <w:rFonts w:hint="cs"/>
                                <w:sz w:val="20"/>
                                <w:rtl/>
                              </w:rPr>
                              <w:t>جدول</w:t>
                            </w:r>
                            <w:r>
                              <w:rPr>
                                <w:rFonts w:hint="cs"/>
                                <w:sz w:val="20"/>
                                <w:rtl/>
                              </w:rPr>
                              <w:t>،</w:t>
                            </w:r>
                            <w:r w:rsidRPr="00546E2F">
                              <w:rPr>
                                <w:rFonts w:hint="cs"/>
                                <w:sz w:val="20"/>
                                <w:rtl/>
                              </w:rPr>
                              <w:t xml:space="preserve"> قرار دادن فهرست جدول‌ها در متن الزامی است.</w:t>
                            </w:r>
                          </w:p>
                          <w:p w14:paraId="0184FCD4" w14:textId="77777777" w:rsidR="00F67F96" w:rsidRPr="00546E2F" w:rsidRDefault="00F67F96" w:rsidP="006444CC">
                            <w:pPr>
                              <w:jc w:val="left"/>
                              <w:rPr>
                                <w:sz w:val="20"/>
                              </w:rPr>
                            </w:pPr>
                          </w:p>
                          <w:p w14:paraId="65E405D7" w14:textId="77777777" w:rsidR="00F67F96" w:rsidRPr="00546E2F" w:rsidRDefault="00F67F96" w:rsidP="006444CC">
                            <w:pPr>
                              <w:jc w:val="left"/>
                              <w:rPr>
                                <w:sz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DF8E7A8" id="_x0000_s1031" type="#_x0000_t61" style="position:absolute;left:0;text-align:left;margin-left:20.4pt;margin-top:1.4pt;width:385.65pt;height:50.4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" adj="19050,-16978" fillcolor="#a5d5e2 [1624]" strokecolor="#40a7c2 [3048]">
                <v:fill color2="#e4f2f6 [504]" rotate="t" angle="180" colors="0 #9eeaff;22938f #bbefff;1 #e4f9ff" focus="100%" type="gradient"/>
                <v:shadow on="t" color="black" opacity="24903f" origin=",.5" offset="0,.55556mm"/>
                <v:textbox>
                  <w:txbxContent>
                    <w:p w14:paraId="2C778DBB" w14:textId="2687FCD3" w:rsidR="00F67F96" w:rsidRPr="00546E2F" w:rsidRDefault="00F67F96" w:rsidP="00F3572C">
                      <w:pPr>
                        <w:jc w:val="left"/>
                        <w:rPr>
                          <w:sz w:val="20"/>
                        </w:rPr>
                      </w:pPr>
                      <w:r w:rsidRPr="00546E2F">
                        <w:rPr>
                          <w:rFonts w:hint="cs"/>
                          <w:sz w:val="20"/>
                          <w:rtl/>
                        </w:rPr>
                        <w:t xml:space="preserve">برای ایجاد فهرست جدول‌ها، به قسمت </w:t>
                      </w:r>
                      <w:r w:rsidRPr="00546E2F">
                        <w:rPr>
                          <w:sz w:val="20"/>
                        </w:rPr>
                        <w:t>Insert Table of Figures</w:t>
                      </w:r>
                      <w:r w:rsidRPr="00546E2F">
                        <w:rPr>
                          <w:rFonts w:hint="cs"/>
                          <w:sz w:val="20"/>
                          <w:rtl/>
                        </w:rPr>
                        <w:t xml:space="preserve"> در زبانه </w:t>
                      </w:r>
                      <w:r w:rsidRPr="00546E2F">
                        <w:rPr>
                          <w:sz w:val="20"/>
                        </w:rPr>
                        <w:t>REFERENCES</w:t>
                      </w:r>
                      <w:r w:rsidRPr="00546E2F">
                        <w:rPr>
                          <w:rFonts w:hint="cs"/>
                          <w:sz w:val="20"/>
                          <w:rtl/>
                        </w:rPr>
                        <w:t xml:space="preserve"> رجوع شود. </w:t>
                      </w:r>
                      <w:r>
                        <w:rPr>
                          <w:rFonts w:hint="cs"/>
                          <w:sz w:val="20"/>
                          <w:rtl/>
                        </w:rPr>
                        <w:t xml:space="preserve">در صورت استفاده از بیش از دو </w:t>
                      </w:r>
                      <w:r w:rsidRPr="00546E2F">
                        <w:rPr>
                          <w:rFonts w:hint="cs"/>
                          <w:sz w:val="20"/>
                          <w:rtl/>
                        </w:rPr>
                        <w:t>جدول</w:t>
                      </w:r>
                      <w:r>
                        <w:rPr>
                          <w:rFonts w:hint="cs"/>
                          <w:sz w:val="20"/>
                          <w:rtl/>
                        </w:rPr>
                        <w:t>،</w:t>
                      </w:r>
                      <w:r w:rsidRPr="00546E2F">
                        <w:rPr>
                          <w:rFonts w:hint="cs"/>
                          <w:sz w:val="20"/>
                          <w:rtl/>
                        </w:rPr>
                        <w:t xml:space="preserve"> قرار دادن فهرست جدول‌ها در متن الزامی است.</w:t>
                      </w:r>
                    </w:p>
                    <w:p w14:paraId="0184FCD4" w14:textId="77777777" w:rsidR="00F67F96" w:rsidRPr="00546E2F" w:rsidRDefault="00F67F96" w:rsidP="006444CC">
                      <w:pPr>
                        <w:jc w:val="left"/>
                        <w:rPr>
                          <w:sz w:val="20"/>
                        </w:rPr>
                      </w:pPr>
                    </w:p>
                    <w:p w14:paraId="65E405D7" w14:textId="77777777" w:rsidR="00F67F96" w:rsidRPr="00546E2F" w:rsidRDefault="00F67F96" w:rsidP="006444CC">
                      <w:pPr>
                        <w:jc w:val="left"/>
                        <w:rPr>
                          <w:sz w:val="20"/>
                        </w:rPr>
                      </w:pPr>
                    </w:p>
                  </w:txbxContent>
                </v:textbox>
                <w10:wrap anchorx="margin"/>
              </v:shape>
            </w:pict>
          </mc:Fallback>
        </mc:AlternateContent>
      </w:r>
    </w:p>
    <w:p w14:paraId="3DCA12CA" w14:textId="77777777" w:rsidR="006444CC" w:rsidRPr="00616B2D" w:rsidRDefault="006444CC" w:rsidP="006444CC">
      <w:pPr>
        <w:pStyle w:val="af7"/>
        <w:ind w:left="0"/>
        <w:rPr>
          <w:rFonts w:ascii="Yas" w:hAnsi="Yas" w:cs="Yas"/>
          <w:b/>
          <w:rtl/>
        </w:rPr>
      </w:pPr>
    </w:p>
    <w:p w14:paraId="0C3F930C" w14:textId="77777777" w:rsidR="006444CC" w:rsidRPr="00616B2D" w:rsidRDefault="006444CC" w:rsidP="006444CC">
      <w:pPr>
        <w:pStyle w:val="af7"/>
        <w:ind w:left="0"/>
        <w:rPr>
          <w:rFonts w:ascii="Yas" w:hAnsi="Yas" w:cs="Yas"/>
          <w:b/>
          <w:rtl/>
        </w:rPr>
      </w:pPr>
    </w:p>
    <w:p w14:paraId="2E86E707" w14:textId="77777777" w:rsidR="003C1147" w:rsidRDefault="003C1147" w:rsidP="00A40B94">
      <w:pPr>
        <w:pStyle w:val="af7"/>
        <w:ind w:left="0"/>
        <w:rPr>
          <w:rFonts w:ascii="Yas" w:hAnsi="Yas" w:cs="Yas"/>
          <w:b/>
          <w:rtl/>
        </w:rPr>
      </w:pPr>
    </w:p>
    <w:p w14:paraId="2F0D3FE2" w14:textId="77777777" w:rsidR="006444CC" w:rsidRDefault="006444CC" w:rsidP="00A40B94">
      <w:pPr>
        <w:pStyle w:val="af7"/>
        <w:ind w:left="0"/>
        <w:rPr>
          <w:rFonts w:ascii="Yas" w:hAnsi="Yas" w:cs="Yas"/>
          <w:b/>
          <w:rtl/>
        </w:rPr>
      </w:pPr>
    </w:p>
    <w:p w14:paraId="2A58885C" w14:textId="77777777" w:rsidR="006444CC" w:rsidRDefault="006444CC" w:rsidP="00A40B94">
      <w:pPr>
        <w:pStyle w:val="af7"/>
        <w:ind w:left="0"/>
        <w:rPr>
          <w:rFonts w:ascii="Yas" w:hAnsi="Yas" w:cs="Yas"/>
          <w:b/>
          <w:rtl/>
        </w:rPr>
      </w:pPr>
    </w:p>
    <w:p w14:paraId="2174014C" w14:textId="77777777" w:rsidR="006444CC" w:rsidRDefault="006444CC" w:rsidP="00A40B94">
      <w:pPr>
        <w:pStyle w:val="af7"/>
        <w:ind w:left="0"/>
        <w:rPr>
          <w:rFonts w:ascii="Yas" w:hAnsi="Yas" w:cs="Yas"/>
          <w:b/>
          <w:rtl/>
        </w:rPr>
      </w:pPr>
    </w:p>
    <w:p w14:paraId="7A628C35" w14:textId="77777777" w:rsidR="006444CC" w:rsidRDefault="006444CC" w:rsidP="00A40B94">
      <w:pPr>
        <w:pStyle w:val="af7"/>
        <w:ind w:left="0"/>
        <w:rPr>
          <w:rFonts w:ascii="Yas" w:hAnsi="Yas" w:cs="Yas"/>
          <w:b/>
          <w:rtl/>
        </w:rPr>
      </w:pPr>
    </w:p>
    <w:p w14:paraId="31A9D806" w14:textId="77777777" w:rsidR="006444CC" w:rsidRDefault="006444CC" w:rsidP="00A40B94">
      <w:pPr>
        <w:pStyle w:val="af7"/>
        <w:ind w:left="0"/>
        <w:rPr>
          <w:rFonts w:ascii="Yas" w:hAnsi="Yas" w:cs="Yas"/>
          <w:b/>
          <w:rtl/>
        </w:rPr>
      </w:pPr>
    </w:p>
    <w:p w14:paraId="5BD120F0" w14:textId="77777777" w:rsidR="006444CC" w:rsidRDefault="006444CC" w:rsidP="00A40B94">
      <w:pPr>
        <w:pStyle w:val="af7"/>
        <w:ind w:left="0"/>
        <w:rPr>
          <w:rFonts w:ascii="Yas" w:hAnsi="Yas" w:cs="Yas"/>
          <w:b/>
          <w:rtl/>
        </w:rPr>
      </w:pPr>
    </w:p>
    <w:p w14:paraId="00E99153" w14:textId="77777777" w:rsidR="006444CC" w:rsidRDefault="006444CC" w:rsidP="00A40B94">
      <w:pPr>
        <w:pStyle w:val="af7"/>
        <w:ind w:left="0"/>
        <w:rPr>
          <w:rFonts w:ascii="Yas" w:hAnsi="Yas" w:cs="Yas"/>
          <w:b/>
          <w:rtl/>
        </w:rPr>
      </w:pPr>
    </w:p>
    <w:p w14:paraId="1B78D37A" w14:textId="77777777" w:rsidR="006444CC" w:rsidRDefault="006444CC" w:rsidP="00A40B94">
      <w:pPr>
        <w:pStyle w:val="af7"/>
        <w:ind w:left="0"/>
        <w:rPr>
          <w:rFonts w:ascii="Yas" w:hAnsi="Yas" w:cs="Yas"/>
          <w:b/>
          <w:rtl/>
        </w:rPr>
      </w:pPr>
    </w:p>
    <w:p w14:paraId="0555BD40" w14:textId="77777777" w:rsidR="006444CC" w:rsidRDefault="006444CC" w:rsidP="00A40B94">
      <w:pPr>
        <w:pStyle w:val="af7"/>
        <w:ind w:left="0"/>
        <w:rPr>
          <w:rFonts w:ascii="Yas" w:hAnsi="Yas" w:cs="Yas"/>
          <w:b/>
          <w:rtl/>
        </w:rPr>
      </w:pPr>
    </w:p>
    <w:p w14:paraId="4549FBA1" w14:textId="77777777" w:rsidR="006444CC" w:rsidRDefault="006444CC" w:rsidP="00A40B94">
      <w:pPr>
        <w:pStyle w:val="af7"/>
        <w:ind w:left="0"/>
        <w:rPr>
          <w:rFonts w:ascii="Yas" w:hAnsi="Yas" w:cs="Yas"/>
          <w:b/>
          <w:rtl/>
        </w:rPr>
      </w:pPr>
    </w:p>
    <w:p w14:paraId="42473A99" w14:textId="77777777" w:rsidR="006444CC" w:rsidRDefault="006444CC" w:rsidP="00A40B94">
      <w:pPr>
        <w:pStyle w:val="af7"/>
        <w:ind w:left="0"/>
        <w:rPr>
          <w:rFonts w:ascii="Yas" w:hAnsi="Yas" w:cs="Yas"/>
          <w:b/>
          <w:rtl/>
        </w:rPr>
      </w:pPr>
    </w:p>
    <w:p w14:paraId="419FDF57" w14:textId="77777777" w:rsidR="006444CC" w:rsidRDefault="006444CC" w:rsidP="00A40B94">
      <w:pPr>
        <w:pStyle w:val="af7"/>
        <w:ind w:left="0"/>
        <w:rPr>
          <w:rFonts w:ascii="Yas" w:hAnsi="Yas" w:cs="Yas"/>
          <w:b/>
          <w:rtl/>
        </w:rPr>
      </w:pPr>
    </w:p>
    <w:p w14:paraId="2D47EBB1" w14:textId="77777777" w:rsidR="006444CC" w:rsidRDefault="006444CC" w:rsidP="00A40B94">
      <w:pPr>
        <w:pStyle w:val="af7"/>
        <w:ind w:left="0"/>
        <w:rPr>
          <w:rFonts w:ascii="Yas" w:hAnsi="Yas" w:cs="Yas"/>
          <w:b/>
          <w:rtl/>
        </w:rPr>
      </w:pPr>
    </w:p>
    <w:p w14:paraId="3B29AC09" w14:textId="77777777" w:rsidR="006444CC" w:rsidRDefault="006444CC" w:rsidP="00A40B94">
      <w:pPr>
        <w:pStyle w:val="af7"/>
        <w:ind w:left="0"/>
        <w:rPr>
          <w:rFonts w:ascii="Yas" w:hAnsi="Yas" w:cs="Yas"/>
          <w:b/>
          <w:rtl/>
        </w:rPr>
      </w:pPr>
    </w:p>
    <w:p w14:paraId="48B99ABA" w14:textId="77777777" w:rsidR="006444CC" w:rsidRDefault="006444CC" w:rsidP="00A40B94">
      <w:pPr>
        <w:pStyle w:val="af7"/>
        <w:ind w:left="0"/>
        <w:rPr>
          <w:rFonts w:ascii="Yas" w:hAnsi="Yas" w:cs="Yas"/>
          <w:b/>
          <w:rtl/>
        </w:rPr>
      </w:pPr>
    </w:p>
    <w:p w14:paraId="1371BA06" w14:textId="77777777" w:rsidR="006444CC" w:rsidRDefault="006444CC" w:rsidP="00A40B94">
      <w:pPr>
        <w:pStyle w:val="af7"/>
        <w:ind w:left="0"/>
        <w:rPr>
          <w:rFonts w:ascii="Yas" w:hAnsi="Yas" w:cs="Yas"/>
          <w:b/>
          <w:rtl/>
        </w:rPr>
      </w:pPr>
    </w:p>
    <w:p w14:paraId="0CFA339A" w14:textId="77777777" w:rsidR="006444CC" w:rsidRDefault="006444CC" w:rsidP="00A40B94">
      <w:pPr>
        <w:pStyle w:val="af7"/>
        <w:ind w:left="0"/>
        <w:rPr>
          <w:rFonts w:ascii="Yas" w:hAnsi="Yas" w:cs="Yas"/>
          <w:b/>
          <w:rtl/>
        </w:rPr>
      </w:pPr>
    </w:p>
    <w:p w14:paraId="759A4FFE" w14:textId="77777777" w:rsidR="006444CC" w:rsidRDefault="006444CC" w:rsidP="00A40B94">
      <w:pPr>
        <w:pStyle w:val="af7"/>
        <w:ind w:left="0"/>
        <w:rPr>
          <w:rFonts w:ascii="Yas" w:hAnsi="Yas" w:cs="Yas"/>
          <w:b/>
          <w:rtl/>
        </w:rPr>
      </w:pPr>
    </w:p>
    <w:p w14:paraId="3BFBB431" w14:textId="77777777" w:rsidR="006444CC" w:rsidRDefault="006444CC" w:rsidP="00A40B94">
      <w:pPr>
        <w:pStyle w:val="af7"/>
        <w:ind w:left="0"/>
        <w:rPr>
          <w:rFonts w:ascii="Yas" w:hAnsi="Yas" w:cs="Yas"/>
          <w:b/>
          <w:rtl/>
        </w:rPr>
      </w:pPr>
    </w:p>
    <w:p w14:paraId="423C8B73" w14:textId="77777777" w:rsidR="006444CC" w:rsidRDefault="006444CC" w:rsidP="00A40B94">
      <w:pPr>
        <w:pStyle w:val="af7"/>
        <w:ind w:left="0"/>
        <w:rPr>
          <w:rFonts w:ascii="Yas" w:hAnsi="Yas" w:cs="Yas"/>
          <w:b/>
          <w:rtl/>
        </w:rPr>
      </w:pPr>
    </w:p>
    <w:p w14:paraId="27BE97D7" w14:textId="77777777" w:rsidR="006444CC" w:rsidRDefault="006444CC" w:rsidP="00A40B94">
      <w:pPr>
        <w:pStyle w:val="af7"/>
        <w:ind w:left="0"/>
        <w:rPr>
          <w:rFonts w:ascii="Yas" w:hAnsi="Yas" w:cs="Yas"/>
          <w:b/>
          <w:rtl/>
        </w:rPr>
      </w:pPr>
    </w:p>
    <w:p w14:paraId="55D3DD82" w14:textId="77777777" w:rsidR="006444CC" w:rsidRDefault="006444CC" w:rsidP="00A40B94">
      <w:pPr>
        <w:pStyle w:val="af7"/>
        <w:ind w:left="0"/>
        <w:rPr>
          <w:rFonts w:ascii="Yas" w:hAnsi="Yas" w:cs="Yas"/>
          <w:b/>
        </w:rPr>
      </w:pPr>
    </w:p>
    <w:p w14:paraId="0309A2A2" w14:textId="77777777" w:rsidR="00872D53" w:rsidRPr="00616B2D" w:rsidRDefault="00872D53" w:rsidP="00872D53">
      <w:pPr>
        <w:pStyle w:val="ad"/>
        <w:jc w:val="left"/>
        <w:rPr>
          <w:rFonts w:ascii="Yas" w:hAnsi="Yas" w:cs="Yas"/>
          <w:rtl/>
        </w:rPr>
      </w:pPr>
      <w:r w:rsidRPr="00616B2D">
        <w:rPr>
          <w:rFonts w:ascii="Yas" w:hAnsi="Yas" w:cs="Yas"/>
          <w:rtl/>
        </w:rPr>
        <w:lastRenderedPageBreak/>
        <w:t>فهرست شکل</w:t>
      </w:r>
      <w:r>
        <w:rPr>
          <w:rFonts w:ascii="Yas" w:hAnsi="Yas" w:cs="Yas" w:hint="cs"/>
          <w:rtl/>
        </w:rPr>
        <w:t>‌</w:t>
      </w:r>
      <w:r w:rsidRPr="00616B2D">
        <w:rPr>
          <w:rFonts w:ascii="Yas" w:hAnsi="Yas" w:cs="Yas"/>
          <w:rtl/>
        </w:rPr>
        <w:t>ها</w:t>
      </w:r>
    </w:p>
    <w:p w14:paraId="03C086D7" w14:textId="77777777" w:rsidR="00CB4DE5" w:rsidRDefault="00872D53">
      <w:pPr>
        <w:pStyle w:val="TableofFigures"/>
        <w:tabs>
          <w:tab w:val="right" w:leader="dot" w:pos="9016"/>
        </w:tabs>
        <w:rPr>
          <w:rFonts w:asciiTheme="minorHAnsi" w:eastAsiaTheme="minorEastAsia" w:hAnsiTheme="minorHAnsi" w:cstheme="minorBidi"/>
          <w:noProof/>
          <w:sz w:val="22"/>
          <w:szCs w:val="22"/>
          <w:rtl/>
        </w:rPr>
      </w:pPr>
      <w:r>
        <w:rPr>
          <w:rFonts w:ascii="Yas" w:hAnsi="Yas"/>
          <w:rtl/>
        </w:rPr>
        <w:fldChar w:fldCharType="begin"/>
      </w:r>
      <w:r>
        <w:rPr>
          <w:rFonts w:ascii="Yas" w:hAnsi="Yas"/>
          <w:rtl/>
        </w:rPr>
        <w:instrText xml:space="preserve"> </w:instrText>
      </w:r>
      <w:r>
        <w:rPr>
          <w:rFonts w:ascii="Yas" w:hAnsi="Yas"/>
        </w:rPr>
        <w:instrText>TOC</w:instrText>
      </w:r>
      <w:r>
        <w:rPr>
          <w:rFonts w:ascii="Yas" w:hAnsi="Yas"/>
          <w:rtl/>
        </w:rPr>
        <w:instrText xml:space="preserve"> \</w:instrText>
      </w:r>
      <w:r>
        <w:rPr>
          <w:rFonts w:ascii="Yas" w:hAnsi="Yas"/>
        </w:rPr>
        <w:instrText>f f \t "Title,1</w:instrText>
      </w:r>
      <w:r>
        <w:rPr>
          <w:rFonts w:ascii="Yas" w:hAnsi="Yas"/>
          <w:rtl/>
        </w:rPr>
        <w:instrText>,شماره شکل,1" \</w:instrText>
      </w:r>
      <w:r>
        <w:rPr>
          <w:rFonts w:ascii="Yas" w:hAnsi="Yas"/>
        </w:rPr>
        <w:instrText>c</w:instrText>
      </w:r>
      <w:r>
        <w:rPr>
          <w:rFonts w:ascii="Yas" w:hAnsi="Yas"/>
          <w:rtl/>
        </w:rPr>
        <w:instrText xml:space="preserve"> "شکل" </w:instrText>
      </w:r>
      <w:r>
        <w:rPr>
          <w:rFonts w:ascii="Yas" w:hAnsi="Yas"/>
          <w:rtl/>
        </w:rPr>
        <w:fldChar w:fldCharType="separate"/>
      </w:r>
      <w:r w:rsidR="00CB4DE5">
        <w:rPr>
          <w:noProof/>
          <w:rtl/>
        </w:rPr>
        <w:t>شکل ‏2</w:t>
      </w:r>
      <w:r w:rsidR="00CB4DE5">
        <w:rPr>
          <w:noProof/>
          <w:rtl/>
        </w:rPr>
        <w:noBreakHyphen/>
        <w:t>1</w:t>
      </w:r>
      <w:r w:rsidR="00CB4DE5">
        <w:rPr>
          <w:noProof/>
          <w:rtl/>
          <w:lang w:bidi="fa-IR"/>
        </w:rPr>
        <w:t xml:space="preserve">: </w:t>
      </w:r>
      <w:r w:rsidR="00CB4DE5">
        <w:rPr>
          <w:noProof/>
          <w:rtl/>
        </w:rPr>
        <w:t>تاث</w:t>
      </w:r>
      <w:r w:rsidR="00CB4DE5">
        <w:rPr>
          <w:rFonts w:hint="cs"/>
          <w:noProof/>
          <w:rtl/>
        </w:rPr>
        <w:t>ی</w:t>
      </w:r>
      <w:r w:rsidR="00CB4DE5">
        <w:rPr>
          <w:noProof/>
          <w:rtl/>
        </w:rPr>
        <w:t>ر پارامتر طول بر ق</w:t>
      </w:r>
      <w:r w:rsidR="00CB4DE5">
        <w:rPr>
          <w:rFonts w:hint="cs"/>
          <w:noProof/>
          <w:rtl/>
        </w:rPr>
        <w:t>ی</w:t>
      </w:r>
      <w:r w:rsidR="00CB4DE5">
        <w:rPr>
          <w:noProof/>
          <w:rtl/>
        </w:rPr>
        <w:t>مت تمام شده</w:t>
      </w:r>
      <w:r w:rsidR="00CB4DE5">
        <w:rPr>
          <w:noProof/>
          <w:rtl/>
        </w:rPr>
        <w:tab/>
      </w:r>
      <w:r w:rsidR="00CB4DE5">
        <w:rPr>
          <w:noProof/>
          <w:rtl/>
        </w:rPr>
        <w:fldChar w:fldCharType="begin"/>
      </w:r>
      <w:r w:rsidR="00CB4DE5">
        <w:rPr>
          <w:noProof/>
          <w:rtl/>
        </w:rPr>
        <w:instrText xml:space="preserve"> </w:instrText>
      </w:r>
      <w:r w:rsidR="00CB4DE5">
        <w:rPr>
          <w:noProof/>
        </w:rPr>
        <w:instrText>PAGEREF</w:instrText>
      </w:r>
      <w:r w:rsidR="00CB4DE5">
        <w:rPr>
          <w:noProof/>
          <w:rtl/>
        </w:rPr>
        <w:instrText xml:space="preserve"> _</w:instrText>
      </w:r>
      <w:r w:rsidR="00CB4DE5">
        <w:rPr>
          <w:noProof/>
        </w:rPr>
        <w:instrText>Toc79352752 \h</w:instrText>
      </w:r>
      <w:r w:rsidR="00CB4DE5">
        <w:rPr>
          <w:noProof/>
          <w:rtl/>
        </w:rPr>
        <w:instrText xml:space="preserve"> </w:instrText>
      </w:r>
      <w:r w:rsidR="00CB4DE5">
        <w:rPr>
          <w:noProof/>
          <w:rtl/>
        </w:rPr>
      </w:r>
      <w:r w:rsidR="00CB4DE5">
        <w:rPr>
          <w:noProof/>
          <w:rtl/>
        </w:rPr>
        <w:fldChar w:fldCharType="separate"/>
      </w:r>
      <w:r w:rsidR="00566CCA">
        <w:rPr>
          <w:noProof/>
          <w:rtl/>
        </w:rPr>
        <w:t>6</w:t>
      </w:r>
      <w:r w:rsidR="00CB4DE5">
        <w:rPr>
          <w:noProof/>
          <w:rtl/>
        </w:rPr>
        <w:fldChar w:fldCharType="end"/>
      </w:r>
    </w:p>
    <w:p w14:paraId="49E58314" w14:textId="77777777" w:rsidR="00872D53" w:rsidRPr="00616B2D" w:rsidRDefault="00872D53" w:rsidP="00872D53">
      <w:pPr>
        <w:pStyle w:val="ae"/>
        <w:rPr>
          <w:rFonts w:ascii="Yas" w:hAnsi="Yas"/>
          <w:rtl/>
          <w:lang w:bidi="ar-SA"/>
        </w:rPr>
      </w:pPr>
      <w:r>
        <w:rPr>
          <w:rFonts w:ascii="Yas" w:hAnsi="Yas"/>
          <w:rtl/>
        </w:rPr>
        <w:fldChar w:fldCharType="end"/>
      </w:r>
    </w:p>
    <w:p w14:paraId="04E26FCF" w14:textId="77777777" w:rsidR="00872D53" w:rsidRPr="00616B2D" w:rsidRDefault="00872D53" w:rsidP="00872D53">
      <w:pPr>
        <w:pStyle w:val="ae"/>
        <w:rPr>
          <w:rFonts w:ascii="Yas" w:hAnsi="Yas"/>
          <w:rtl/>
          <w:lang w:bidi="ar-SA"/>
        </w:rPr>
      </w:pPr>
    </w:p>
    <w:p w14:paraId="7DE80DFF" w14:textId="77777777" w:rsidR="00872D53" w:rsidRPr="00616B2D" w:rsidRDefault="00872D53" w:rsidP="00872D53">
      <w:pPr>
        <w:pStyle w:val="ae"/>
        <w:rPr>
          <w:rFonts w:ascii="Yas" w:hAnsi="Yas"/>
          <w:rtl/>
          <w:lang w:bidi="ar-SA"/>
        </w:rPr>
      </w:pPr>
      <w:r w:rsidRPr="00616B2D">
        <w:rPr>
          <w:rFonts w:ascii="Yas" w:eastAsiaTheme="minorHAnsi" w:hAnsi="Yas"/>
          <w:b/>
          <w:bCs/>
          <w:noProof/>
          <w:szCs w:val="28"/>
          <w:lang w:bidi="ar-SA"/>
        </w:rPr>
        <mc:AlternateContent>
          <mc:Choice Requires="wps">
            <w:drawing>
              <wp:anchor distT="0" distB="0" distL="114300" distR="114300" simplePos="0" relativeHeight="251717632" behindDoc="0" locked="0" layoutInCell="1" allowOverlap="1" wp14:anchorId="345FB932" wp14:editId="575087FB">
                <wp:simplePos x="0" y="0"/>
                <wp:positionH relativeFrom="margin">
                  <wp:posOffset>714375</wp:posOffset>
                </wp:positionH>
                <wp:positionV relativeFrom="paragraph">
                  <wp:posOffset>248285</wp:posOffset>
                </wp:positionV>
                <wp:extent cx="4544060" cy="942975"/>
                <wp:effectExtent l="57150" t="476250" r="85090" b="104775"/>
                <wp:wrapSquare wrapText="bothSides"/>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44060" cy="942975"/>
                        </a:xfrm>
                        <a:prstGeom prst="wedgeRectCallout">
                          <a:avLst>
                            <a:gd name="adj1" fmla="val 44702"/>
                            <a:gd name="adj2" fmla="val -97000"/>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3660D86B" w14:textId="0CFEE7BC" w:rsidR="00F67F96" w:rsidRPr="00C712BD" w:rsidRDefault="00F67F96" w:rsidP="00CB4DE5">
                            <w:pPr>
                              <w:jc w:val="left"/>
                              <w:rPr>
                                <w:sz w:val="20"/>
                              </w:rPr>
                            </w:pPr>
                            <w:r>
                              <w:rPr>
                                <w:rFonts w:hint="cs"/>
                                <w:sz w:val="20"/>
                                <w:rtl/>
                              </w:rPr>
                              <w:t xml:space="preserve">برای ایجاد فهرست شکل‌ها، </w:t>
                            </w:r>
                            <w:r w:rsidRPr="00C712BD">
                              <w:rPr>
                                <w:rFonts w:hint="cs"/>
                                <w:sz w:val="20"/>
                                <w:rtl/>
                              </w:rPr>
                              <w:t xml:space="preserve">در زبانه </w:t>
                            </w:r>
                            <w:r w:rsidRPr="00C712BD">
                              <w:rPr>
                                <w:sz w:val="20"/>
                              </w:rPr>
                              <w:t>REF</w:t>
                            </w:r>
                            <w:r>
                              <w:rPr>
                                <w:sz w:val="20"/>
                              </w:rPr>
                              <w:t>E</w:t>
                            </w:r>
                            <w:r w:rsidRPr="00C712BD">
                              <w:rPr>
                                <w:sz w:val="20"/>
                              </w:rPr>
                              <w:t>RENCES</w:t>
                            </w:r>
                            <w:r>
                              <w:rPr>
                                <w:rFonts w:hint="cs"/>
                                <w:sz w:val="20"/>
                                <w:rtl/>
                              </w:rPr>
                              <w:t xml:space="preserve"> به قسمت </w:t>
                            </w:r>
                            <w:r w:rsidRPr="00C712BD">
                              <w:rPr>
                                <w:sz w:val="20"/>
                              </w:rPr>
                              <w:t>Insert Table of Figures</w:t>
                            </w:r>
                            <w:r w:rsidRPr="00C712BD">
                              <w:rPr>
                                <w:rFonts w:hint="cs"/>
                                <w:sz w:val="20"/>
                                <w:rtl/>
                              </w:rPr>
                              <w:t xml:space="preserve"> </w:t>
                            </w:r>
                            <w:r>
                              <w:rPr>
                                <w:rFonts w:hint="cs"/>
                                <w:sz w:val="20"/>
                                <w:rtl/>
                              </w:rPr>
                              <w:t>رجوع شود. در صورت استفاده بیش از دو شکل، قرار دادن فهرست شکل‌ها در متن الزامی است.</w:t>
                            </w:r>
                          </w:p>
                          <w:p w14:paraId="3C5B54A4" w14:textId="77777777" w:rsidR="00F67F96" w:rsidRPr="00C712BD" w:rsidRDefault="00F67F96" w:rsidP="00872D53">
                            <w:pPr>
                              <w:jc w:val="left"/>
                              <w:rPr>
                                <w:sz w:val="20"/>
                              </w:rPr>
                            </w:pPr>
                          </w:p>
                          <w:p w14:paraId="16CAF444" w14:textId="77777777" w:rsidR="00F67F96" w:rsidRPr="00C712BD" w:rsidRDefault="00F67F96" w:rsidP="00872D53">
                            <w:pPr>
                              <w:jc w:val="left"/>
                              <w:rPr>
                                <w:sz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345FB932" id="_x0000_s1032" type="#_x0000_t61" style="position:absolute;left:0;text-align:left;margin-left:56.25pt;margin-top:19.55pt;width:357.8pt;height:74.2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" adj="20456,-10152" fillcolor="#a5d5e2 [1624]" strokecolor="#40a7c2 [3048]">
                <v:fill color2="#e4f2f6 [504]" rotate="t" angle="180" colors="0 #9eeaff;22938f #bbefff;1 #e4f9ff" focus="100%" type="gradient"/>
                <v:shadow on="t" color="black" opacity="24903f" origin=",.5" offset="0,.55556mm"/>
                <v:textbox>
                  <w:txbxContent>
                    <w:p w14:paraId="3660D86B" w14:textId="0CFEE7BC" w:rsidR="00F67F96" w:rsidRPr="00C712BD" w:rsidRDefault="00F67F96" w:rsidP="00CB4DE5">
                      <w:pPr>
                        <w:jc w:val="left"/>
                        <w:rPr>
                          <w:sz w:val="20"/>
                        </w:rPr>
                      </w:pPr>
                      <w:r>
                        <w:rPr>
                          <w:rFonts w:hint="cs"/>
                          <w:sz w:val="20"/>
                          <w:rtl/>
                        </w:rPr>
                        <w:t xml:space="preserve">برای ایجاد فهرست شکل‌ها، </w:t>
                      </w:r>
                      <w:r w:rsidRPr="00C712BD">
                        <w:rPr>
                          <w:rFonts w:hint="cs"/>
                          <w:sz w:val="20"/>
                          <w:rtl/>
                        </w:rPr>
                        <w:t xml:space="preserve">در زبانه </w:t>
                      </w:r>
                      <w:r w:rsidRPr="00C712BD">
                        <w:rPr>
                          <w:sz w:val="20"/>
                        </w:rPr>
                        <w:t>REF</w:t>
                      </w:r>
                      <w:r>
                        <w:rPr>
                          <w:sz w:val="20"/>
                        </w:rPr>
                        <w:t>E</w:t>
                      </w:r>
                      <w:r w:rsidRPr="00C712BD">
                        <w:rPr>
                          <w:sz w:val="20"/>
                        </w:rPr>
                        <w:t>RENCES</w:t>
                      </w:r>
                      <w:r>
                        <w:rPr>
                          <w:rFonts w:hint="cs"/>
                          <w:sz w:val="20"/>
                          <w:rtl/>
                        </w:rPr>
                        <w:t xml:space="preserve"> به قسمت </w:t>
                      </w:r>
                      <w:r w:rsidRPr="00C712BD">
                        <w:rPr>
                          <w:sz w:val="20"/>
                        </w:rPr>
                        <w:t>Insert Table of Figures</w:t>
                      </w:r>
                      <w:r w:rsidRPr="00C712BD">
                        <w:rPr>
                          <w:rFonts w:hint="cs"/>
                          <w:sz w:val="20"/>
                          <w:rtl/>
                        </w:rPr>
                        <w:t xml:space="preserve"> </w:t>
                      </w:r>
                      <w:r>
                        <w:rPr>
                          <w:rFonts w:hint="cs"/>
                          <w:sz w:val="20"/>
                          <w:rtl/>
                        </w:rPr>
                        <w:t>رجوع شود. در صورت استفاده بیش از دو شکل، قرار دادن فهرست شکل‌ها در متن الزامی است.</w:t>
                      </w:r>
                    </w:p>
                    <w:p w14:paraId="3C5B54A4" w14:textId="77777777" w:rsidR="00F67F96" w:rsidRPr="00C712BD" w:rsidRDefault="00F67F96" w:rsidP="00872D53">
                      <w:pPr>
                        <w:jc w:val="left"/>
                        <w:rPr>
                          <w:sz w:val="20"/>
                        </w:rPr>
                      </w:pPr>
                    </w:p>
                    <w:p w14:paraId="16CAF444" w14:textId="77777777" w:rsidR="00F67F96" w:rsidRPr="00C712BD" w:rsidRDefault="00F67F96" w:rsidP="00872D53">
                      <w:pPr>
                        <w:jc w:val="left"/>
                        <w:rPr>
                          <w:sz w:val="20"/>
                        </w:rPr>
                      </w:pPr>
                    </w:p>
                  </w:txbxContent>
                </v:textbox>
                <w10:wrap type="square" anchorx="margin"/>
              </v:shape>
            </w:pict>
          </mc:Fallback>
        </mc:AlternateContent>
      </w:r>
    </w:p>
    <w:p w14:paraId="4A6DD983" w14:textId="77777777" w:rsidR="00872D53" w:rsidRPr="00616B2D" w:rsidRDefault="00872D53" w:rsidP="00872D53">
      <w:pPr>
        <w:pStyle w:val="ae"/>
        <w:rPr>
          <w:rFonts w:ascii="Yas" w:hAnsi="Yas"/>
          <w:rtl/>
          <w:lang w:bidi="ar-SA"/>
        </w:rPr>
      </w:pPr>
    </w:p>
    <w:p w14:paraId="733E4363" w14:textId="77777777" w:rsidR="00872D53" w:rsidRPr="00616B2D" w:rsidRDefault="00872D53" w:rsidP="00872D53">
      <w:pPr>
        <w:pStyle w:val="ae"/>
        <w:rPr>
          <w:rFonts w:ascii="Yas" w:hAnsi="Yas"/>
          <w:rtl/>
          <w:lang w:bidi="ar-SA"/>
        </w:rPr>
      </w:pPr>
    </w:p>
    <w:p w14:paraId="36AC3423" w14:textId="77777777" w:rsidR="00872D53" w:rsidRPr="00616B2D" w:rsidRDefault="00872D53" w:rsidP="00872D53">
      <w:pPr>
        <w:pStyle w:val="ae"/>
        <w:rPr>
          <w:rFonts w:ascii="Yas" w:hAnsi="Yas"/>
          <w:rtl/>
          <w:lang w:bidi="ar-SA"/>
        </w:rPr>
      </w:pPr>
    </w:p>
    <w:p w14:paraId="0758F045" w14:textId="77777777" w:rsidR="00872D53" w:rsidRPr="00616B2D" w:rsidRDefault="00872D53" w:rsidP="00872D53">
      <w:pPr>
        <w:pStyle w:val="ae"/>
        <w:rPr>
          <w:rFonts w:ascii="Yas" w:hAnsi="Yas"/>
          <w:rtl/>
          <w:lang w:bidi="ar-SA"/>
        </w:rPr>
      </w:pPr>
    </w:p>
    <w:p w14:paraId="7A063A77" w14:textId="77777777" w:rsidR="00872D53" w:rsidRPr="00616B2D" w:rsidRDefault="00872D53" w:rsidP="00872D53">
      <w:pPr>
        <w:pStyle w:val="ae"/>
        <w:rPr>
          <w:rFonts w:ascii="Yas" w:hAnsi="Yas"/>
          <w:rtl/>
          <w:lang w:bidi="ar-SA"/>
        </w:rPr>
      </w:pPr>
    </w:p>
    <w:p w14:paraId="5BFDD84C" w14:textId="77777777" w:rsidR="00872D53" w:rsidRPr="00616B2D" w:rsidRDefault="00872D53" w:rsidP="00872D53">
      <w:pPr>
        <w:pStyle w:val="ae"/>
        <w:rPr>
          <w:rFonts w:ascii="Yas" w:hAnsi="Yas"/>
          <w:rtl/>
          <w:lang w:bidi="ar-SA"/>
        </w:rPr>
      </w:pPr>
    </w:p>
    <w:p w14:paraId="3ED2C1C8" w14:textId="77777777" w:rsidR="00872D53" w:rsidRDefault="00872D53" w:rsidP="00A40B94">
      <w:pPr>
        <w:pStyle w:val="af7"/>
        <w:ind w:left="0"/>
        <w:rPr>
          <w:rFonts w:ascii="Yas" w:hAnsi="Yas" w:cs="Yas"/>
          <w:b/>
        </w:rPr>
      </w:pPr>
    </w:p>
    <w:p w14:paraId="477D99B3" w14:textId="77777777" w:rsidR="00872D53" w:rsidRDefault="00872D53" w:rsidP="00A40B94">
      <w:pPr>
        <w:pStyle w:val="af7"/>
        <w:ind w:left="0"/>
        <w:rPr>
          <w:rFonts w:ascii="Yas" w:hAnsi="Yas" w:cs="Yas"/>
          <w:b/>
        </w:rPr>
      </w:pPr>
    </w:p>
    <w:p w14:paraId="387E48FC" w14:textId="77777777" w:rsidR="00872D53" w:rsidRDefault="00872D53" w:rsidP="00A40B94">
      <w:pPr>
        <w:pStyle w:val="af7"/>
        <w:ind w:left="0"/>
        <w:rPr>
          <w:rFonts w:ascii="Yas" w:hAnsi="Yas" w:cs="Yas"/>
          <w:b/>
        </w:rPr>
      </w:pPr>
    </w:p>
    <w:p w14:paraId="5FC2C708" w14:textId="77777777" w:rsidR="00872D53" w:rsidRDefault="00872D53" w:rsidP="00A40B94">
      <w:pPr>
        <w:pStyle w:val="af7"/>
        <w:ind w:left="0"/>
        <w:rPr>
          <w:rFonts w:ascii="Yas" w:hAnsi="Yas" w:cs="Yas"/>
          <w:b/>
        </w:rPr>
      </w:pPr>
    </w:p>
    <w:p w14:paraId="4E5A75CA" w14:textId="77777777" w:rsidR="00872D53" w:rsidRDefault="00872D53" w:rsidP="00A40B94">
      <w:pPr>
        <w:pStyle w:val="af7"/>
        <w:ind w:left="0"/>
        <w:rPr>
          <w:rFonts w:ascii="Yas" w:hAnsi="Yas" w:cs="Yas"/>
          <w:b/>
        </w:rPr>
      </w:pPr>
    </w:p>
    <w:p w14:paraId="7F65B832" w14:textId="77777777" w:rsidR="00872D53" w:rsidRDefault="00872D53" w:rsidP="00A40B94">
      <w:pPr>
        <w:pStyle w:val="af7"/>
        <w:ind w:left="0"/>
        <w:rPr>
          <w:rFonts w:ascii="Yas" w:hAnsi="Yas" w:cs="Yas"/>
          <w:b/>
        </w:rPr>
      </w:pPr>
    </w:p>
    <w:p w14:paraId="7C5852FE" w14:textId="77777777" w:rsidR="00872D53" w:rsidRDefault="00872D53" w:rsidP="00A40B94">
      <w:pPr>
        <w:pStyle w:val="af7"/>
        <w:ind w:left="0"/>
        <w:rPr>
          <w:rFonts w:ascii="Yas" w:hAnsi="Yas" w:cs="Yas"/>
          <w:b/>
        </w:rPr>
      </w:pPr>
    </w:p>
    <w:p w14:paraId="6374CBCA" w14:textId="77777777" w:rsidR="00872D53" w:rsidRDefault="00872D53" w:rsidP="00A40B94">
      <w:pPr>
        <w:pStyle w:val="af7"/>
        <w:ind w:left="0"/>
        <w:rPr>
          <w:rFonts w:ascii="Yas" w:hAnsi="Yas" w:cs="Yas"/>
          <w:b/>
        </w:rPr>
      </w:pPr>
    </w:p>
    <w:p w14:paraId="12BAE56B" w14:textId="77777777" w:rsidR="00872D53" w:rsidRDefault="00872D53" w:rsidP="00A40B94">
      <w:pPr>
        <w:pStyle w:val="af7"/>
        <w:ind w:left="0"/>
        <w:rPr>
          <w:rFonts w:ascii="Yas" w:hAnsi="Yas" w:cs="Yas"/>
          <w:b/>
        </w:rPr>
      </w:pPr>
    </w:p>
    <w:p w14:paraId="26FFF5F7" w14:textId="77777777" w:rsidR="00872D53" w:rsidRDefault="00872D53" w:rsidP="00A40B94">
      <w:pPr>
        <w:pStyle w:val="af7"/>
        <w:ind w:left="0"/>
        <w:rPr>
          <w:rFonts w:ascii="Yas" w:hAnsi="Yas" w:cs="Yas"/>
          <w:b/>
        </w:rPr>
      </w:pPr>
    </w:p>
    <w:p w14:paraId="448BD222" w14:textId="77777777" w:rsidR="00872D53" w:rsidRDefault="00872D53" w:rsidP="00A40B94">
      <w:pPr>
        <w:pStyle w:val="af7"/>
        <w:ind w:left="0"/>
        <w:rPr>
          <w:rFonts w:ascii="Yas" w:hAnsi="Yas" w:cs="Yas"/>
          <w:b/>
        </w:rPr>
      </w:pPr>
    </w:p>
    <w:p w14:paraId="43092E2E" w14:textId="77777777" w:rsidR="00872D53" w:rsidRDefault="00872D53" w:rsidP="00A40B94">
      <w:pPr>
        <w:pStyle w:val="af7"/>
        <w:ind w:left="0"/>
        <w:rPr>
          <w:rFonts w:ascii="Yas" w:hAnsi="Yas" w:cs="Yas"/>
          <w:b/>
        </w:rPr>
      </w:pPr>
    </w:p>
    <w:p w14:paraId="523D6DA8" w14:textId="77777777" w:rsidR="00872D53" w:rsidRDefault="00872D53" w:rsidP="00A40B94">
      <w:pPr>
        <w:pStyle w:val="af7"/>
        <w:ind w:left="0"/>
        <w:rPr>
          <w:rFonts w:ascii="Yas" w:hAnsi="Yas" w:cs="Yas"/>
          <w:b/>
        </w:rPr>
      </w:pPr>
    </w:p>
    <w:p w14:paraId="19A4A2CC" w14:textId="77777777" w:rsidR="00872D53" w:rsidRDefault="00872D53" w:rsidP="00A40B94">
      <w:pPr>
        <w:pStyle w:val="af7"/>
        <w:ind w:left="0"/>
        <w:rPr>
          <w:rFonts w:ascii="Yas" w:hAnsi="Yas" w:cs="Yas"/>
          <w:b/>
        </w:rPr>
      </w:pPr>
    </w:p>
    <w:p w14:paraId="5C061AA3" w14:textId="77777777" w:rsidR="00872D53" w:rsidRDefault="00872D53" w:rsidP="00A40B94">
      <w:pPr>
        <w:pStyle w:val="af7"/>
        <w:ind w:left="0"/>
        <w:rPr>
          <w:rFonts w:ascii="Yas" w:hAnsi="Yas" w:cs="Yas"/>
          <w:b/>
          <w:rtl/>
        </w:rPr>
      </w:pPr>
    </w:p>
    <w:p w14:paraId="2A0CCE98" w14:textId="77777777" w:rsidR="00CB4DE5" w:rsidRDefault="00CB4DE5" w:rsidP="00A40B94">
      <w:pPr>
        <w:pStyle w:val="af7"/>
        <w:ind w:left="0"/>
        <w:rPr>
          <w:rFonts w:ascii="Yas" w:hAnsi="Yas" w:cs="Yas"/>
          <w:b/>
        </w:rPr>
      </w:pPr>
    </w:p>
    <w:p w14:paraId="7138D7B2" w14:textId="77777777" w:rsidR="00872D53" w:rsidRDefault="00872D53" w:rsidP="00A40B94">
      <w:pPr>
        <w:pStyle w:val="af7"/>
        <w:ind w:left="0"/>
        <w:rPr>
          <w:rFonts w:ascii="Yas" w:hAnsi="Yas" w:cs="Yas"/>
          <w:b/>
        </w:rPr>
      </w:pPr>
    </w:p>
    <w:p w14:paraId="2CB7CADD" w14:textId="77777777" w:rsidR="00872D53" w:rsidRDefault="00872D53" w:rsidP="00A40B94">
      <w:pPr>
        <w:pStyle w:val="af7"/>
        <w:ind w:left="0"/>
        <w:rPr>
          <w:rFonts w:ascii="Yas" w:hAnsi="Yas" w:cs="Yas"/>
          <w:b/>
        </w:rPr>
      </w:pPr>
    </w:p>
    <w:p w14:paraId="21EE5C39" w14:textId="77777777" w:rsidR="00872D53" w:rsidRPr="00616B2D" w:rsidRDefault="00872D53" w:rsidP="00A40B94">
      <w:pPr>
        <w:pStyle w:val="af7"/>
        <w:ind w:left="0"/>
        <w:rPr>
          <w:rFonts w:ascii="Yas" w:hAnsi="Yas" w:cs="Yas"/>
          <w:b/>
          <w:rtl/>
        </w:rPr>
      </w:pPr>
    </w:p>
    <w:p w14:paraId="3212194F" w14:textId="4295F600" w:rsidR="00D4364A" w:rsidRPr="005713FC" w:rsidRDefault="00D4364A" w:rsidP="006444CC">
      <w:pPr>
        <w:pStyle w:val="ad"/>
        <w:rPr>
          <w:rFonts w:ascii="Yas" w:hAnsi="Yas" w:cs="Yas"/>
          <w:sz w:val="24"/>
          <w:szCs w:val="28"/>
          <w:rtl/>
        </w:rPr>
      </w:pPr>
      <w:r w:rsidRPr="005713FC">
        <w:rPr>
          <w:rFonts w:ascii="Yas" w:hAnsi="Yas" w:cs="Yas"/>
          <w:sz w:val="24"/>
          <w:szCs w:val="28"/>
          <w:rtl/>
        </w:rPr>
        <w:lastRenderedPageBreak/>
        <w:t>فهرست نمادها</w:t>
      </w:r>
      <w:r w:rsidR="00CF1C82" w:rsidRPr="005713FC">
        <w:rPr>
          <w:rFonts w:ascii="Yas" w:hAnsi="Yas" w:cs="Yas"/>
          <w:sz w:val="24"/>
          <w:szCs w:val="28"/>
          <w:rtl/>
        </w:rPr>
        <w:t xml:space="preserve"> و نشانه‌ه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880"/>
      </w:tblGrid>
      <w:tr w:rsidR="00CF1C82" w:rsidRPr="00616B2D" w14:paraId="0E0A2067" w14:textId="77777777" w:rsidTr="00CF1C82">
        <w:trPr>
          <w:trHeight w:val="454"/>
        </w:trPr>
        <w:tc>
          <w:tcPr>
            <w:tcW w:w="1134" w:type="dxa"/>
            <w:vAlign w:val="center"/>
          </w:tcPr>
          <w:p w14:paraId="57FC7157" w14:textId="17396AA7" w:rsidR="00CF1C82" w:rsidRPr="00616B2D" w:rsidRDefault="00CF1C82" w:rsidP="00CF1C82">
            <w:pPr>
              <w:jc w:val="center"/>
              <w:rPr>
                <w:rStyle w:val="Hyperlink"/>
                <w:rFonts w:ascii="Yas" w:hAnsi="Yas" w:cs="Yas"/>
                <w:b w:val="0"/>
                <w:bCs w:val="0"/>
                <w:color w:val="auto"/>
                <w:szCs w:val="24"/>
                <w:u w:val="none"/>
              </w:rPr>
            </w:pPr>
            <m:oMathPara>
              <m:oMath>
                <m:r>
                  <w:rPr>
                    <w:rStyle w:val="Hyperlink"/>
                    <w:rFonts w:ascii="Cambria Math" w:hAnsi="Cambria Math" w:cs="Yas"/>
                    <w:color w:val="auto"/>
                    <w:szCs w:val="24"/>
                    <w:u w:val="none"/>
                  </w:rPr>
                  <m:t>a</m:t>
                </m:r>
              </m:oMath>
            </m:oMathPara>
          </w:p>
        </w:tc>
        <w:tc>
          <w:tcPr>
            <w:tcW w:w="7880" w:type="dxa"/>
          </w:tcPr>
          <w:p w14:paraId="0A94EB0E" w14:textId="02EE88A7" w:rsidR="00CF1C82" w:rsidRPr="00616B2D" w:rsidRDefault="00CF1C82" w:rsidP="00CF1C82">
            <w:pPr>
              <w:rPr>
                <w:rStyle w:val="Hyperlink"/>
                <w:rFonts w:ascii="Yas" w:hAnsi="Yas" w:cs="Yas"/>
                <w:b w:val="0"/>
                <w:bCs w:val="0"/>
                <w:color w:val="auto"/>
                <w:szCs w:val="24"/>
                <w:u w:val="none"/>
                <w:rtl/>
                <w:lang w:bidi="fa-IR"/>
              </w:rPr>
            </w:pPr>
            <w:r w:rsidRPr="00616B2D">
              <w:rPr>
                <w:rStyle w:val="Hyperlink"/>
                <w:rFonts w:ascii="Yas" w:hAnsi="Yas" w:cs="Yas"/>
                <w:b w:val="0"/>
                <w:bCs w:val="0"/>
                <w:color w:val="auto"/>
                <w:szCs w:val="24"/>
                <w:u w:val="none"/>
                <w:rtl/>
                <w:lang w:bidi="fa-IR"/>
              </w:rPr>
              <w:t>شتاب بر حسب متر بر مجذور ثانیه (</w:t>
            </w:r>
            <m:oMath>
              <m:f>
                <m:fPr>
                  <m:type m:val="lin"/>
                  <m:ctrlPr>
                    <w:rPr>
                      <w:rStyle w:val="Hyperlink"/>
                      <w:rFonts w:ascii="Cambria Math" w:hAnsi="Cambria Math" w:cs="Yas"/>
                      <w:b w:val="0"/>
                      <w:bCs w:val="0"/>
                      <w:color w:val="auto"/>
                      <w:szCs w:val="24"/>
                      <w:u w:val="none"/>
                      <w:lang w:bidi="fa-IR"/>
                    </w:rPr>
                  </m:ctrlPr>
                </m:fPr>
                <m:num>
                  <m:r>
                    <w:rPr>
                      <w:rStyle w:val="Hyperlink"/>
                      <w:rFonts w:ascii="Cambria Math" w:hAnsi="Cambria Math" w:cs="Yas"/>
                      <w:color w:val="auto"/>
                      <w:szCs w:val="24"/>
                      <w:u w:val="none"/>
                      <w:lang w:bidi="fa-IR"/>
                    </w:rPr>
                    <m:t>m</m:t>
                  </m:r>
                </m:num>
                <m:den>
                  <m:sSup>
                    <m:sSupPr>
                      <m:ctrlPr>
                        <w:rPr>
                          <w:rStyle w:val="Hyperlink"/>
                          <w:rFonts w:ascii="Cambria Math" w:hAnsi="Cambria Math" w:cs="Yas"/>
                          <w:b w:val="0"/>
                          <w:bCs w:val="0"/>
                          <w:i/>
                          <w:color w:val="auto"/>
                          <w:szCs w:val="24"/>
                          <w:u w:val="none"/>
                          <w:lang w:bidi="fa-IR"/>
                        </w:rPr>
                      </m:ctrlPr>
                    </m:sSupPr>
                    <m:e>
                      <m:r>
                        <w:rPr>
                          <w:rStyle w:val="Hyperlink"/>
                          <w:rFonts w:ascii="Cambria Math" w:hAnsi="Cambria Math" w:cs="Yas"/>
                          <w:color w:val="auto"/>
                          <w:szCs w:val="24"/>
                          <w:u w:val="none"/>
                          <w:lang w:bidi="fa-IR"/>
                        </w:rPr>
                        <m:t>s</m:t>
                      </m:r>
                    </m:e>
                    <m:sup>
                      <m:r>
                        <w:rPr>
                          <w:rStyle w:val="Hyperlink"/>
                          <w:rFonts w:ascii="Cambria Math" w:hAnsi="Cambria Math" w:cs="Yas"/>
                          <w:color w:val="auto"/>
                          <w:szCs w:val="24"/>
                          <w:u w:val="none"/>
                          <w:lang w:bidi="fa-IR"/>
                        </w:rPr>
                        <m:t>2</m:t>
                      </m:r>
                    </m:sup>
                  </m:sSup>
                </m:den>
              </m:f>
            </m:oMath>
            <w:r w:rsidRPr="00616B2D">
              <w:rPr>
                <w:rStyle w:val="Hyperlink"/>
                <w:rFonts w:ascii="Yas" w:hAnsi="Yas" w:cs="Yas"/>
                <w:b w:val="0"/>
                <w:bCs w:val="0"/>
                <w:color w:val="auto"/>
                <w:szCs w:val="24"/>
                <w:u w:val="none"/>
                <w:rtl/>
                <w:lang w:bidi="fa-IR"/>
              </w:rPr>
              <w:t>)</w:t>
            </w:r>
          </w:p>
        </w:tc>
      </w:tr>
      <w:tr w:rsidR="00CF1C82" w:rsidRPr="00616B2D" w14:paraId="5B904BA8" w14:textId="77777777" w:rsidTr="00CF1C82">
        <w:trPr>
          <w:trHeight w:val="454"/>
        </w:trPr>
        <w:tc>
          <w:tcPr>
            <w:tcW w:w="1134" w:type="dxa"/>
            <w:vAlign w:val="center"/>
          </w:tcPr>
          <w:p w14:paraId="251707D1" w14:textId="268D8815" w:rsidR="00CF1C82" w:rsidRPr="00616B2D" w:rsidRDefault="00CF1C82" w:rsidP="00CF1C82">
            <w:pPr>
              <w:jc w:val="center"/>
              <w:rPr>
                <w:rStyle w:val="Hyperlink"/>
                <w:rFonts w:ascii="Yas" w:hAnsi="Yas" w:cs="Yas"/>
                <w:b w:val="0"/>
                <w:bCs w:val="0"/>
                <w:color w:val="auto"/>
                <w:szCs w:val="24"/>
                <w:u w:val="none"/>
              </w:rPr>
            </w:pPr>
            <m:oMathPara>
              <m:oMath>
                <m:r>
                  <w:rPr>
                    <w:rStyle w:val="Hyperlink"/>
                    <w:rFonts w:ascii="Cambria Math" w:hAnsi="Cambria Math" w:cs="Yas"/>
                    <w:color w:val="auto"/>
                    <w:szCs w:val="24"/>
                    <w:u w:val="none"/>
                  </w:rPr>
                  <m:t>F</m:t>
                </m:r>
              </m:oMath>
            </m:oMathPara>
          </w:p>
        </w:tc>
        <w:tc>
          <w:tcPr>
            <w:tcW w:w="7880" w:type="dxa"/>
          </w:tcPr>
          <w:p w14:paraId="7F93938C" w14:textId="5D0CB2C3" w:rsidR="00CF1C82" w:rsidRPr="00616B2D" w:rsidRDefault="00CF1C82" w:rsidP="00CF1C82">
            <w:pPr>
              <w:rPr>
                <w:rStyle w:val="Hyperlink"/>
                <w:rFonts w:ascii="Yas" w:hAnsi="Yas" w:cs="Yas"/>
                <w:b w:val="0"/>
                <w:bCs w:val="0"/>
                <w:color w:val="auto"/>
                <w:szCs w:val="24"/>
                <w:u w:val="none"/>
                <w:rtl/>
                <w:lang w:bidi="fa-IR"/>
              </w:rPr>
            </w:pPr>
            <w:r w:rsidRPr="00616B2D">
              <w:rPr>
                <w:rStyle w:val="Hyperlink"/>
                <w:rFonts w:ascii="Yas" w:hAnsi="Yas" w:cs="Yas"/>
                <w:b w:val="0"/>
                <w:bCs w:val="0"/>
                <w:color w:val="auto"/>
                <w:szCs w:val="24"/>
                <w:u w:val="none"/>
                <w:rtl/>
                <w:lang w:bidi="fa-IR"/>
              </w:rPr>
              <w:t>نیرو بر حسب نیوتن (</w:t>
            </w:r>
            <m:oMath>
              <m:r>
                <w:rPr>
                  <w:rStyle w:val="Hyperlink"/>
                  <w:rFonts w:ascii="Cambria Math" w:hAnsi="Cambria Math" w:cs="Yas"/>
                  <w:color w:val="auto"/>
                  <w:szCs w:val="24"/>
                  <w:u w:val="none"/>
                  <w:lang w:bidi="fa-IR"/>
                </w:rPr>
                <m:t>N</m:t>
              </m:r>
            </m:oMath>
            <w:r w:rsidRPr="00616B2D">
              <w:rPr>
                <w:rStyle w:val="Hyperlink"/>
                <w:rFonts w:ascii="Yas" w:hAnsi="Yas" w:cs="Yas"/>
                <w:b w:val="0"/>
                <w:bCs w:val="0"/>
                <w:color w:val="auto"/>
                <w:szCs w:val="24"/>
                <w:u w:val="none"/>
                <w:rtl/>
                <w:lang w:bidi="fa-IR"/>
              </w:rPr>
              <w:t>)</w:t>
            </w:r>
          </w:p>
        </w:tc>
      </w:tr>
      <w:tr w:rsidR="00CF1C82" w:rsidRPr="00616B2D" w14:paraId="517A672D" w14:textId="77777777" w:rsidTr="00CF1C82">
        <w:trPr>
          <w:trHeight w:val="454"/>
        </w:trPr>
        <w:tc>
          <w:tcPr>
            <w:tcW w:w="1134" w:type="dxa"/>
            <w:vAlign w:val="center"/>
          </w:tcPr>
          <w:p w14:paraId="25A9F94A" w14:textId="77777777" w:rsidR="00CF1C82" w:rsidRPr="00616B2D" w:rsidRDefault="00CF1C82" w:rsidP="00CF1C82">
            <w:pPr>
              <w:jc w:val="center"/>
              <w:rPr>
                <w:rStyle w:val="Hyperlink"/>
                <w:rFonts w:ascii="Yas" w:hAnsi="Yas" w:cs="Yas"/>
                <w:b w:val="0"/>
                <w:bCs w:val="0"/>
                <w:color w:val="auto"/>
                <w:szCs w:val="24"/>
                <w:u w:val="none"/>
              </w:rPr>
            </w:pPr>
          </w:p>
        </w:tc>
        <w:tc>
          <w:tcPr>
            <w:tcW w:w="7880" w:type="dxa"/>
          </w:tcPr>
          <w:p w14:paraId="04CD4270" w14:textId="77777777" w:rsidR="00CF1C82" w:rsidRPr="00616B2D" w:rsidRDefault="00CF1C82" w:rsidP="00CF1C82">
            <w:pPr>
              <w:rPr>
                <w:rStyle w:val="Hyperlink"/>
                <w:rFonts w:ascii="Yas" w:hAnsi="Yas" w:cs="Yas"/>
                <w:b w:val="0"/>
                <w:bCs w:val="0"/>
                <w:color w:val="auto"/>
                <w:szCs w:val="24"/>
                <w:u w:val="none"/>
                <w:rtl/>
                <w:lang w:bidi="fa-IR"/>
              </w:rPr>
            </w:pPr>
          </w:p>
        </w:tc>
      </w:tr>
      <w:tr w:rsidR="00CF1C82" w:rsidRPr="00616B2D" w14:paraId="2529EC9A" w14:textId="77777777" w:rsidTr="00CF1C82">
        <w:trPr>
          <w:trHeight w:val="454"/>
        </w:trPr>
        <w:tc>
          <w:tcPr>
            <w:tcW w:w="1134" w:type="dxa"/>
            <w:vAlign w:val="center"/>
          </w:tcPr>
          <w:p w14:paraId="62E1B1DE" w14:textId="77777777" w:rsidR="00CF1C82" w:rsidRPr="00616B2D" w:rsidRDefault="00CF1C82" w:rsidP="00CF1C82">
            <w:pPr>
              <w:jc w:val="center"/>
              <w:rPr>
                <w:rStyle w:val="Hyperlink"/>
                <w:rFonts w:ascii="Yas" w:hAnsi="Yas" w:cs="Yas"/>
                <w:b w:val="0"/>
                <w:bCs w:val="0"/>
                <w:color w:val="auto"/>
                <w:szCs w:val="24"/>
                <w:u w:val="none"/>
              </w:rPr>
            </w:pPr>
          </w:p>
        </w:tc>
        <w:tc>
          <w:tcPr>
            <w:tcW w:w="7880" w:type="dxa"/>
          </w:tcPr>
          <w:p w14:paraId="07716B31" w14:textId="77777777" w:rsidR="00CF1C82" w:rsidRPr="00616B2D" w:rsidRDefault="00CF1C82" w:rsidP="00CF1C82">
            <w:pPr>
              <w:rPr>
                <w:rStyle w:val="Hyperlink"/>
                <w:rFonts w:ascii="Yas" w:hAnsi="Yas" w:cs="Yas"/>
                <w:b w:val="0"/>
                <w:bCs w:val="0"/>
                <w:color w:val="auto"/>
                <w:szCs w:val="24"/>
                <w:u w:val="none"/>
                <w:rtl/>
                <w:lang w:bidi="fa-IR"/>
              </w:rPr>
            </w:pPr>
          </w:p>
        </w:tc>
      </w:tr>
      <w:tr w:rsidR="00CF1C82" w:rsidRPr="00616B2D" w14:paraId="14DCF6B5" w14:textId="77777777" w:rsidTr="00CF1C82">
        <w:trPr>
          <w:trHeight w:val="454"/>
        </w:trPr>
        <w:tc>
          <w:tcPr>
            <w:tcW w:w="1134" w:type="dxa"/>
            <w:vAlign w:val="center"/>
          </w:tcPr>
          <w:p w14:paraId="21C8FD46" w14:textId="77777777" w:rsidR="00CF1C82" w:rsidRPr="00616B2D" w:rsidRDefault="00CF1C82" w:rsidP="00CF1C82">
            <w:pPr>
              <w:jc w:val="center"/>
              <w:rPr>
                <w:rStyle w:val="Hyperlink"/>
                <w:rFonts w:ascii="Yas" w:hAnsi="Yas" w:cs="Yas"/>
                <w:b w:val="0"/>
                <w:bCs w:val="0"/>
                <w:color w:val="auto"/>
                <w:szCs w:val="24"/>
                <w:u w:val="none"/>
              </w:rPr>
            </w:pPr>
          </w:p>
        </w:tc>
        <w:tc>
          <w:tcPr>
            <w:tcW w:w="7880" w:type="dxa"/>
          </w:tcPr>
          <w:p w14:paraId="36A9382D" w14:textId="77777777" w:rsidR="00CF1C82" w:rsidRPr="00616B2D" w:rsidRDefault="00CF1C82" w:rsidP="00CF1C82">
            <w:pPr>
              <w:rPr>
                <w:rStyle w:val="Hyperlink"/>
                <w:rFonts w:ascii="Yas" w:hAnsi="Yas" w:cs="Yas"/>
                <w:b w:val="0"/>
                <w:bCs w:val="0"/>
                <w:color w:val="auto"/>
                <w:szCs w:val="24"/>
                <w:u w:val="none"/>
                <w:rtl/>
                <w:lang w:bidi="fa-IR"/>
              </w:rPr>
            </w:pPr>
          </w:p>
        </w:tc>
      </w:tr>
    </w:tbl>
    <w:p w14:paraId="1B6F342E" w14:textId="71F74BD6" w:rsidR="00A40B94" w:rsidRPr="00616B2D" w:rsidRDefault="00A40B94" w:rsidP="00CF1C82">
      <w:pPr>
        <w:rPr>
          <w:rStyle w:val="Hyperlink"/>
          <w:rFonts w:ascii="Yas" w:hAnsi="Yas" w:cs="Yas"/>
          <w:b w:val="0"/>
          <w:bCs w:val="0"/>
          <w:color w:val="auto"/>
          <w:u w:val="none"/>
          <w:rtl/>
        </w:rPr>
      </w:pPr>
    </w:p>
    <w:p w14:paraId="28405B52" w14:textId="3725403D" w:rsidR="00180A9F" w:rsidRPr="00616B2D" w:rsidRDefault="00A40B94" w:rsidP="00180A9F">
      <w:pPr>
        <w:pStyle w:val="aa"/>
        <w:rPr>
          <w:rFonts w:ascii="Yas" w:hAnsi="Yas" w:cs="Yas"/>
          <w:rtl/>
        </w:rPr>
      </w:pPr>
      <w:r w:rsidRPr="00616B2D">
        <w:rPr>
          <w:rFonts w:ascii="Yas" w:eastAsiaTheme="minorHAnsi" w:hAnsi="Yas" w:cs="Yas"/>
          <w:noProof/>
          <w:rtl/>
        </w:rPr>
        <mc:AlternateContent>
          <mc:Choice Requires="wps">
            <w:drawing>
              <wp:anchor distT="0" distB="0" distL="114300" distR="114300" simplePos="0" relativeHeight="251681792" behindDoc="0" locked="0" layoutInCell="1" allowOverlap="1" wp14:anchorId="7382F302" wp14:editId="42A27B17">
                <wp:simplePos x="0" y="0"/>
                <wp:positionH relativeFrom="margin">
                  <wp:posOffset>304800</wp:posOffset>
                </wp:positionH>
                <wp:positionV relativeFrom="paragraph">
                  <wp:posOffset>39371</wp:posOffset>
                </wp:positionV>
                <wp:extent cx="5126355" cy="361950"/>
                <wp:effectExtent l="57150" t="476250" r="74295" b="95250"/>
                <wp:wrapNone/>
                <wp:docPr id="2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6355" cy="361950"/>
                        </a:xfrm>
                        <a:prstGeom prst="wedgeRectCallout">
                          <a:avLst>
                            <a:gd name="adj1" fmla="val 37728"/>
                            <a:gd name="adj2" fmla="val -174504"/>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6F491719" w14:textId="20E07EF8" w:rsidR="00F67F96" w:rsidRPr="00546E2F" w:rsidRDefault="00F67F96" w:rsidP="00DB294E">
                            <w:pPr>
                              <w:jc w:val="center"/>
                              <w:rPr>
                                <w:sz w:val="20"/>
                              </w:rPr>
                            </w:pPr>
                            <w:r>
                              <w:rPr>
                                <w:rFonts w:hint="cs"/>
                                <w:sz w:val="20"/>
                                <w:rtl/>
                              </w:rPr>
                              <w:t xml:space="preserve">برای ایجاد فهرست </w:t>
                            </w:r>
                            <w:r>
                              <w:rPr>
                                <w:rFonts w:hint="cs"/>
                                <w:sz w:val="20"/>
                                <w:rtl/>
                                <w:lang w:bidi="fa-IR"/>
                              </w:rPr>
                              <w:t>نماد</w:t>
                            </w:r>
                            <w:r w:rsidRPr="00546E2F">
                              <w:rPr>
                                <w:rFonts w:hint="cs"/>
                                <w:sz w:val="20"/>
                                <w:rtl/>
                              </w:rPr>
                              <w:t>ها، به</w:t>
                            </w:r>
                            <w:r>
                              <w:rPr>
                                <w:rFonts w:hint="cs"/>
                                <w:sz w:val="20"/>
                                <w:rtl/>
                              </w:rPr>
                              <w:t>تر است برای جلوگیری از بهم ریختگی متن از جدول استفاده شود.</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82F302" id="_x0000_s1033" type="#_x0000_t61" style="position:absolute;left:0;text-align:left;margin-left:24pt;margin-top:3.1pt;width:403.65pt;height:28.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" adj="18949,-26893" fillcolor="#9eeaff" strokecolor="#46aac5">
                <v:fill color2="#e4f9ff" rotate="t" angle="180" colors="0 #9eeaff;22938f #bbefff;1 #e4f9ff" focus="100%" type="gradient"/>
                <v:shadow on="t" color="black" opacity="24903f" origin=",.5" offset="0,.55556mm"/>
                <v:textbox>
                  <w:txbxContent>
                    <w:p w14:paraId="6F491719" w14:textId="20E07EF8" w:rsidR="00F67F96" w:rsidRPr="00546E2F" w:rsidRDefault="00F67F96" w:rsidP="00DB294E">
                      <w:pPr>
                        <w:jc w:val="center"/>
                        <w:rPr>
                          <w:sz w:val="20"/>
                        </w:rPr>
                      </w:pPr>
                      <w:r>
                        <w:rPr>
                          <w:rFonts w:hint="cs"/>
                          <w:sz w:val="20"/>
                          <w:rtl/>
                        </w:rPr>
                        <w:t xml:space="preserve">برای ایجاد فهرست </w:t>
                      </w:r>
                      <w:r>
                        <w:rPr>
                          <w:rFonts w:hint="cs"/>
                          <w:sz w:val="20"/>
                          <w:rtl/>
                          <w:lang w:bidi="fa-IR"/>
                        </w:rPr>
                        <w:t>نماد</w:t>
                      </w:r>
                      <w:r w:rsidRPr="00546E2F">
                        <w:rPr>
                          <w:rFonts w:hint="cs"/>
                          <w:sz w:val="20"/>
                          <w:rtl/>
                        </w:rPr>
                        <w:t>ها، به</w:t>
                      </w:r>
                      <w:r>
                        <w:rPr>
                          <w:rFonts w:hint="cs"/>
                          <w:sz w:val="20"/>
                          <w:rtl/>
                        </w:rPr>
                        <w:t>تر است برای جلوگیری از بهم ریختگی متن از جدول استفاده شود.</w:t>
                      </w:r>
                    </w:p>
                  </w:txbxContent>
                </v:textbox>
                <w10:wrap anchorx="margin"/>
              </v:shape>
            </w:pict>
          </mc:Fallback>
        </mc:AlternateContent>
      </w:r>
    </w:p>
    <w:p w14:paraId="2C400F5E" w14:textId="77777777" w:rsidR="00A40B94" w:rsidRPr="00616B2D" w:rsidRDefault="00A40B94" w:rsidP="00180A9F">
      <w:pPr>
        <w:pStyle w:val="aa"/>
        <w:rPr>
          <w:rFonts w:ascii="Yas" w:hAnsi="Yas" w:cs="Yas"/>
          <w:rtl/>
        </w:rPr>
      </w:pPr>
    </w:p>
    <w:p w14:paraId="309A4CCF" w14:textId="77777777" w:rsidR="00A40B94" w:rsidRPr="00616B2D" w:rsidRDefault="00A40B94" w:rsidP="00180A9F">
      <w:pPr>
        <w:pStyle w:val="aa"/>
        <w:rPr>
          <w:rFonts w:ascii="Yas" w:hAnsi="Yas" w:cs="Yas"/>
          <w:rtl/>
        </w:rPr>
      </w:pPr>
    </w:p>
    <w:p w14:paraId="40F3BDC0" w14:textId="77777777" w:rsidR="00DB294E" w:rsidRPr="00616B2D" w:rsidRDefault="00DB294E" w:rsidP="00180A9F">
      <w:pPr>
        <w:pStyle w:val="aa"/>
        <w:rPr>
          <w:rFonts w:ascii="Yas" w:hAnsi="Yas" w:cs="Yas"/>
          <w:rtl/>
        </w:rPr>
      </w:pPr>
    </w:p>
    <w:p w14:paraId="61C332EF" w14:textId="77777777" w:rsidR="00DB294E" w:rsidRPr="00616B2D" w:rsidRDefault="00DB294E" w:rsidP="00180A9F">
      <w:pPr>
        <w:pStyle w:val="aa"/>
        <w:rPr>
          <w:rFonts w:ascii="Yas" w:hAnsi="Yas" w:cs="Yas"/>
          <w:rtl/>
        </w:rPr>
      </w:pPr>
    </w:p>
    <w:p w14:paraId="1885DFE8" w14:textId="77777777" w:rsidR="00DB294E" w:rsidRPr="00616B2D" w:rsidRDefault="00DB294E" w:rsidP="00180A9F">
      <w:pPr>
        <w:pStyle w:val="aa"/>
        <w:rPr>
          <w:rFonts w:ascii="Yas" w:hAnsi="Yas" w:cs="Yas"/>
          <w:rtl/>
        </w:rPr>
      </w:pPr>
    </w:p>
    <w:p w14:paraId="62EB7C07" w14:textId="77777777" w:rsidR="00DB294E" w:rsidRPr="00616B2D" w:rsidRDefault="00DB294E" w:rsidP="00180A9F">
      <w:pPr>
        <w:pStyle w:val="aa"/>
        <w:rPr>
          <w:rFonts w:ascii="Yas" w:hAnsi="Yas" w:cs="Yas"/>
          <w:rtl/>
        </w:rPr>
      </w:pPr>
    </w:p>
    <w:p w14:paraId="7F0213F2" w14:textId="77777777" w:rsidR="00DB294E" w:rsidRPr="00616B2D" w:rsidRDefault="00DB294E" w:rsidP="00180A9F">
      <w:pPr>
        <w:pStyle w:val="aa"/>
        <w:rPr>
          <w:rFonts w:ascii="Yas" w:hAnsi="Yas" w:cs="Yas"/>
          <w:rtl/>
        </w:rPr>
      </w:pPr>
    </w:p>
    <w:p w14:paraId="0DC43157" w14:textId="77777777" w:rsidR="00DB294E" w:rsidRPr="00616B2D" w:rsidRDefault="00DB294E" w:rsidP="00180A9F">
      <w:pPr>
        <w:pStyle w:val="aa"/>
        <w:rPr>
          <w:rFonts w:ascii="Yas" w:hAnsi="Yas" w:cs="Yas"/>
          <w:rtl/>
        </w:rPr>
      </w:pPr>
    </w:p>
    <w:p w14:paraId="3AA584FD" w14:textId="77777777" w:rsidR="00DB294E" w:rsidRPr="00616B2D" w:rsidRDefault="00DB294E" w:rsidP="00180A9F">
      <w:pPr>
        <w:pStyle w:val="aa"/>
        <w:rPr>
          <w:rFonts w:ascii="Yas" w:hAnsi="Yas" w:cs="Yas"/>
          <w:rtl/>
        </w:rPr>
      </w:pPr>
    </w:p>
    <w:p w14:paraId="7AEBA217" w14:textId="77777777" w:rsidR="00DB294E" w:rsidRPr="00616B2D" w:rsidRDefault="00DB294E" w:rsidP="00180A9F">
      <w:pPr>
        <w:pStyle w:val="aa"/>
        <w:rPr>
          <w:rFonts w:ascii="Yas" w:hAnsi="Yas" w:cs="Yas"/>
          <w:rtl/>
        </w:rPr>
      </w:pPr>
    </w:p>
    <w:p w14:paraId="3CB657CC" w14:textId="77777777" w:rsidR="00DB294E" w:rsidRDefault="00DB294E" w:rsidP="00180A9F">
      <w:pPr>
        <w:pStyle w:val="aa"/>
        <w:rPr>
          <w:rFonts w:ascii="Yas" w:hAnsi="Yas" w:cs="Yas"/>
          <w:rtl/>
          <w:lang w:bidi="fa-IR"/>
        </w:rPr>
      </w:pPr>
    </w:p>
    <w:p w14:paraId="5749BFFD" w14:textId="77777777" w:rsidR="005713FC" w:rsidRPr="00616B2D" w:rsidRDefault="005713FC" w:rsidP="00180A9F">
      <w:pPr>
        <w:pStyle w:val="aa"/>
        <w:rPr>
          <w:rFonts w:ascii="Yas" w:hAnsi="Yas" w:cs="Yas"/>
          <w:rtl/>
          <w:lang w:bidi="fa-IR"/>
        </w:rPr>
      </w:pPr>
    </w:p>
    <w:p w14:paraId="3A53084C" w14:textId="77777777" w:rsidR="00DB294E" w:rsidRPr="00616B2D" w:rsidRDefault="00DB294E" w:rsidP="00180A9F">
      <w:pPr>
        <w:pStyle w:val="aa"/>
        <w:rPr>
          <w:rFonts w:ascii="Yas" w:hAnsi="Yas" w:cs="Yas"/>
          <w:rtl/>
        </w:rPr>
      </w:pPr>
    </w:p>
    <w:p w14:paraId="1E7227A0" w14:textId="77777777" w:rsidR="00DB294E" w:rsidRPr="00616B2D" w:rsidRDefault="00DB294E" w:rsidP="00180A9F">
      <w:pPr>
        <w:pStyle w:val="aa"/>
        <w:rPr>
          <w:rFonts w:ascii="Yas" w:hAnsi="Yas" w:cs="Yas"/>
          <w:rtl/>
        </w:rPr>
      </w:pPr>
    </w:p>
    <w:p w14:paraId="6E58FB7E" w14:textId="77777777" w:rsidR="00DB294E" w:rsidRPr="00616B2D" w:rsidRDefault="00DB294E" w:rsidP="00180A9F">
      <w:pPr>
        <w:pStyle w:val="aa"/>
        <w:rPr>
          <w:rFonts w:ascii="Yas" w:hAnsi="Yas" w:cs="Yas"/>
          <w:rtl/>
        </w:rPr>
      </w:pPr>
    </w:p>
    <w:p w14:paraId="301F0D8A" w14:textId="77777777" w:rsidR="00F304E2" w:rsidRPr="00616B2D" w:rsidRDefault="00F304E2" w:rsidP="00180A9F">
      <w:pPr>
        <w:pStyle w:val="aa"/>
        <w:rPr>
          <w:rFonts w:ascii="Yas" w:hAnsi="Yas" w:cs="Yas"/>
          <w:rtl/>
        </w:rPr>
      </w:pPr>
    </w:p>
    <w:p w14:paraId="488D58D8" w14:textId="77777777" w:rsidR="00DB294E" w:rsidRPr="00616B2D" w:rsidRDefault="00DB294E" w:rsidP="00180A9F">
      <w:pPr>
        <w:pStyle w:val="aa"/>
        <w:rPr>
          <w:rFonts w:ascii="Yas" w:hAnsi="Yas" w:cs="Yas"/>
          <w:rtl/>
        </w:rPr>
      </w:pPr>
    </w:p>
    <w:p w14:paraId="71963420" w14:textId="77777777" w:rsidR="00DB294E" w:rsidRPr="00616B2D" w:rsidRDefault="00DB294E" w:rsidP="00180A9F">
      <w:pPr>
        <w:pStyle w:val="aa"/>
        <w:rPr>
          <w:rFonts w:ascii="Yas" w:hAnsi="Yas" w:cs="Yas"/>
          <w:rtl/>
        </w:rPr>
      </w:pPr>
    </w:p>
    <w:p w14:paraId="2A5AB1C7" w14:textId="77777777" w:rsidR="00DB294E" w:rsidRPr="00616B2D" w:rsidRDefault="00DB294E" w:rsidP="00180A9F">
      <w:pPr>
        <w:pStyle w:val="aa"/>
        <w:rPr>
          <w:rFonts w:ascii="Yas" w:hAnsi="Yas" w:cs="Yas"/>
          <w:rtl/>
        </w:rPr>
      </w:pPr>
    </w:p>
    <w:p w14:paraId="7462E666" w14:textId="18240E0F" w:rsidR="00DB294E" w:rsidRPr="005713FC" w:rsidRDefault="00DB294E" w:rsidP="006444CC">
      <w:pPr>
        <w:pStyle w:val="aa"/>
        <w:jc w:val="center"/>
        <w:rPr>
          <w:rFonts w:ascii="Yas" w:hAnsi="Yas" w:cs="Yas"/>
          <w:b/>
          <w:bCs/>
          <w:rtl/>
        </w:rPr>
      </w:pPr>
      <w:r w:rsidRPr="005713FC">
        <w:rPr>
          <w:rFonts w:ascii="Yas" w:hAnsi="Yas" w:cs="Yas"/>
          <w:b/>
          <w:bCs/>
          <w:rtl/>
        </w:rPr>
        <w:lastRenderedPageBreak/>
        <w:t>فهرست کوته‌نوشت</w:t>
      </w:r>
      <w:r w:rsidR="00D96938" w:rsidRPr="005713FC">
        <w:rPr>
          <w:rFonts w:ascii="Yas" w:hAnsi="Yas" w:cs="Yas" w:hint="cs"/>
          <w:b/>
          <w:bCs/>
          <w:rtl/>
        </w:rPr>
        <w:t>‌</w:t>
      </w:r>
      <w:r w:rsidRPr="005713FC">
        <w:rPr>
          <w:rFonts w:ascii="Yas" w:hAnsi="Yas" w:cs="Yas"/>
          <w:b/>
          <w:bCs/>
          <w:rtl/>
        </w:rPr>
        <w:t>های فارس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880"/>
      </w:tblGrid>
      <w:tr w:rsidR="00DB294E" w:rsidRPr="00616B2D" w14:paraId="04A341F6" w14:textId="77777777" w:rsidTr="00DB294E">
        <w:trPr>
          <w:trHeight w:val="454"/>
        </w:trPr>
        <w:tc>
          <w:tcPr>
            <w:tcW w:w="1134" w:type="dxa"/>
            <w:vAlign w:val="center"/>
          </w:tcPr>
          <w:p w14:paraId="11FD4174" w14:textId="78B17887" w:rsidR="00DB294E" w:rsidRPr="00616B2D" w:rsidRDefault="00DB294E" w:rsidP="00DB294E">
            <w:pPr>
              <w:jc w:val="left"/>
              <w:rPr>
                <w:rStyle w:val="Hyperlink"/>
                <w:rFonts w:ascii="Yas" w:hAnsi="Yas" w:cs="Yas"/>
                <w:b w:val="0"/>
                <w:bCs w:val="0"/>
                <w:color w:val="auto"/>
                <w:szCs w:val="24"/>
                <w:u w:val="none"/>
              </w:rPr>
            </w:pPr>
            <w:r w:rsidRPr="00616B2D">
              <w:rPr>
                <w:rStyle w:val="Hyperlink"/>
                <w:rFonts w:ascii="Yas" w:hAnsi="Yas" w:cs="Yas"/>
                <w:b w:val="0"/>
                <w:bCs w:val="0"/>
                <w:color w:val="auto"/>
                <w:szCs w:val="24"/>
                <w:u w:val="none"/>
                <w:rtl/>
              </w:rPr>
              <w:t>پارسا</w:t>
            </w:r>
            <w:r w:rsidR="00552B8A">
              <w:rPr>
                <w:rStyle w:val="Hyperlink"/>
                <w:rFonts w:ascii="Yas" w:hAnsi="Yas" w:cs="Yas" w:hint="cs"/>
                <w:b w:val="0"/>
                <w:bCs w:val="0"/>
                <w:color w:val="auto"/>
                <w:szCs w:val="24"/>
                <w:u w:val="none"/>
                <w:rtl/>
              </w:rPr>
              <w:t>:</w:t>
            </w:r>
          </w:p>
        </w:tc>
        <w:tc>
          <w:tcPr>
            <w:tcW w:w="7880" w:type="dxa"/>
          </w:tcPr>
          <w:p w14:paraId="3BC4B6BD" w14:textId="0A9E88CB" w:rsidR="00DB294E" w:rsidRPr="00616B2D" w:rsidRDefault="00DB294E" w:rsidP="00DB294E">
            <w:pPr>
              <w:rPr>
                <w:rStyle w:val="Hyperlink"/>
                <w:rFonts w:ascii="Yas" w:hAnsi="Yas" w:cs="Yas"/>
                <w:b w:val="0"/>
                <w:bCs w:val="0"/>
                <w:color w:val="auto"/>
                <w:szCs w:val="24"/>
                <w:u w:val="none"/>
                <w:rtl/>
                <w:lang w:bidi="fa-IR"/>
              </w:rPr>
            </w:pPr>
            <w:r w:rsidRPr="00616B2D">
              <w:rPr>
                <w:rStyle w:val="Hyperlink"/>
                <w:rFonts w:ascii="Yas" w:hAnsi="Yas" w:cs="Yas"/>
                <w:b w:val="0"/>
                <w:bCs w:val="0"/>
                <w:color w:val="auto"/>
                <w:szCs w:val="24"/>
                <w:u w:val="none"/>
                <w:rtl/>
                <w:lang w:bidi="fa-IR"/>
              </w:rPr>
              <w:t>پایان‌نامه یا رساله</w:t>
            </w:r>
          </w:p>
        </w:tc>
      </w:tr>
      <w:tr w:rsidR="00DB294E" w:rsidRPr="00616B2D" w14:paraId="6F15F8FB" w14:textId="77777777" w:rsidTr="00DB294E">
        <w:trPr>
          <w:trHeight w:val="454"/>
        </w:trPr>
        <w:tc>
          <w:tcPr>
            <w:tcW w:w="1134" w:type="dxa"/>
            <w:vAlign w:val="center"/>
          </w:tcPr>
          <w:p w14:paraId="062630EB" w14:textId="2B7BE588" w:rsidR="00DB294E" w:rsidRPr="00616B2D" w:rsidRDefault="00DB294E" w:rsidP="00DB294E">
            <w:pPr>
              <w:jc w:val="left"/>
              <w:rPr>
                <w:rStyle w:val="Hyperlink"/>
                <w:rFonts w:ascii="Yas" w:hAnsi="Yas" w:cs="Yas"/>
                <w:b w:val="0"/>
                <w:bCs w:val="0"/>
                <w:color w:val="auto"/>
                <w:szCs w:val="24"/>
                <w:u w:val="none"/>
              </w:rPr>
            </w:pPr>
          </w:p>
        </w:tc>
        <w:tc>
          <w:tcPr>
            <w:tcW w:w="7880" w:type="dxa"/>
          </w:tcPr>
          <w:p w14:paraId="022F63D8" w14:textId="1CB01E02" w:rsidR="00DB294E" w:rsidRPr="00616B2D" w:rsidRDefault="00DB294E" w:rsidP="00DB294E">
            <w:pPr>
              <w:rPr>
                <w:rStyle w:val="Hyperlink"/>
                <w:rFonts w:ascii="Yas" w:hAnsi="Yas" w:cs="Yas"/>
                <w:b w:val="0"/>
                <w:bCs w:val="0"/>
                <w:color w:val="auto"/>
                <w:szCs w:val="24"/>
                <w:u w:val="none"/>
                <w:rtl/>
                <w:lang w:bidi="fa-IR"/>
              </w:rPr>
            </w:pPr>
          </w:p>
        </w:tc>
      </w:tr>
      <w:tr w:rsidR="00DB294E" w:rsidRPr="00616B2D" w14:paraId="3502356F" w14:textId="77777777" w:rsidTr="00DB294E">
        <w:trPr>
          <w:trHeight w:val="454"/>
        </w:trPr>
        <w:tc>
          <w:tcPr>
            <w:tcW w:w="1134" w:type="dxa"/>
            <w:vAlign w:val="center"/>
          </w:tcPr>
          <w:p w14:paraId="38FDB923" w14:textId="77777777" w:rsidR="00DB294E" w:rsidRPr="00616B2D" w:rsidRDefault="00DB294E" w:rsidP="00DB294E">
            <w:pPr>
              <w:jc w:val="left"/>
              <w:rPr>
                <w:rStyle w:val="Hyperlink"/>
                <w:rFonts w:ascii="Yas" w:hAnsi="Yas" w:cs="Yas"/>
                <w:b w:val="0"/>
                <w:bCs w:val="0"/>
                <w:color w:val="auto"/>
                <w:szCs w:val="24"/>
                <w:u w:val="none"/>
              </w:rPr>
            </w:pPr>
          </w:p>
        </w:tc>
        <w:tc>
          <w:tcPr>
            <w:tcW w:w="7880" w:type="dxa"/>
          </w:tcPr>
          <w:p w14:paraId="78B4392C" w14:textId="77777777" w:rsidR="00DB294E" w:rsidRPr="00616B2D" w:rsidRDefault="00DB294E" w:rsidP="00DB294E">
            <w:pPr>
              <w:rPr>
                <w:rStyle w:val="Hyperlink"/>
                <w:rFonts w:ascii="Yas" w:hAnsi="Yas" w:cs="Yas"/>
                <w:b w:val="0"/>
                <w:bCs w:val="0"/>
                <w:color w:val="auto"/>
                <w:szCs w:val="24"/>
                <w:u w:val="none"/>
                <w:rtl/>
                <w:lang w:bidi="fa-IR"/>
              </w:rPr>
            </w:pPr>
          </w:p>
        </w:tc>
      </w:tr>
      <w:tr w:rsidR="00DB294E" w:rsidRPr="00616B2D" w14:paraId="5123C10B" w14:textId="77777777" w:rsidTr="00DB294E">
        <w:trPr>
          <w:trHeight w:val="454"/>
        </w:trPr>
        <w:tc>
          <w:tcPr>
            <w:tcW w:w="1134" w:type="dxa"/>
            <w:vAlign w:val="center"/>
          </w:tcPr>
          <w:p w14:paraId="30C8C542" w14:textId="77777777" w:rsidR="00DB294E" w:rsidRPr="00616B2D" w:rsidRDefault="00DB294E" w:rsidP="00DB294E">
            <w:pPr>
              <w:jc w:val="left"/>
              <w:rPr>
                <w:rStyle w:val="Hyperlink"/>
                <w:rFonts w:ascii="Yas" w:hAnsi="Yas" w:cs="Yas"/>
                <w:b w:val="0"/>
                <w:bCs w:val="0"/>
                <w:color w:val="auto"/>
                <w:szCs w:val="24"/>
                <w:u w:val="none"/>
              </w:rPr>
            </w:pPr>
          </w:p>
        </w:tc>
        <w:tc>
          <w:tcPr>
            <w:tcW w:w="7880" w:type="dxa"/>
          </w:tcPr>
          <w:p w14:paraId="214437F7" w14:textId="77777777" w:rsidR="00DB294E" w:rsidRPr="00616B2D" w:rsidRDefault="00DB294E" w:rsidP="00DB294E">
            <w:pPr>
              <w:rPr>
                <w:rStyle w:val="Hyperlink"/>
                <w:rFonts w:ascii="Yas" w:hAnsi="Yas" w:cs="Yas"/>
                <w:b w:val="0"/>
                <w:bCs w:val="0"/>
                <w:color w:val="auto"/>
                <w:szCs w:val="24"/>
                <w:u w:val="none"/>
                <w:rtl/>
                <w:lang w:bidi="fa-IR"/>
              </w:rPr>
            </w:pPr>
          </w:p>
        </w:tc>
      </w:tr>
      <w:tr w:rsidR="00DB294E" w:rsidRPr="00616B2D" w14:paraId="39CE26C9" w14:textId="77777777" w:rsidTr="00DB294E">
        <w:trPr>
          <w:trHeight w:val="454"/>
        </w:trPr>
        <w:tc>
          <w:tcPr>
            <w:tcW w:w="1134" w:type="dxa"/>
            <w:vAlign w:val="center"/>
          </w:tcPr>
          <w:p w14:paraId="63B19351" w14:textId="77777777" w:rsidR="00DB294E" w:rsidRPr="00616B2D" w:rsidRDefault="00DB294E" w:rsidP="00DB294E">
            <w:pPr>
              <w:jc w:val="left"/>
              <w:rPr>
                <w:rStyle w:val="Hyperlink"/>
                <w:rFonts w:ascii="Yas" w:hAnsi="Yas" w:cs="Yas"/>
                <w:b w:val="0"/>
                <w:bCs w:val="0"/>
                <w:color w:val="auto"/>
                <w:szCs w:val="24"/>
                <w:u w:val="none"/>
              </w:rPr>
            </w:pPr>
          </w:p>
        </w:tc>
        <w:tc>
          <w:tcPr>
            <w:tcW w:w="7880" w:type="dxa"/>
          </w:tcPr>
          <w:p w14:paraId="2E6D7FD7" w14:textId="77777777" w:rsidR="00DB294E" w:rsidRPr="00616B2D" w:rsidRDefault="00DB294E" w:rsidP="00DB294E">
            <w:pPr>
              <w:rPr>
                <w:rStyle w:val="Hyperlink"/>
                <w:rFonts w:ascii="Yas" w:hAnsi="Yas" w:cs="Yas"/>
                <w:b w:val="0"/>
                <w:bCs w:val="0"/>
                <w:color w:val="auto"/>
                <w:szCs w:val="24"/>
                <w:u w:val="none"/>
                <w:rtl/>
                <w:lang w:bidi="fa-IR"/>
              </w:rPr>
            </w:pPr>
          </w:p>
        </w:tc>
      </w:tr>
    </w:tbl>
    <w:p w14:paraId="112DBF5C" w14:textId="647D8359" w:rsidR="00DB294E" w:rsidRPr="00616B2D" w:rsidRDefault="00DB294E" w:rsidP="00180A9F">
      <w:pPr>
        <w:pStyle w:val="aa"/>
        <w:rPr>
          <w:rFonts w:ascii="Yas" w:hAnsi="Yas" w:cs="Yas"/>
          <w:rtl/>
        </w:rPr>
      </w:pPr>
    </w:p>
    <w:p w14:paraId="08F0A3ED" w14:textId="3E24CBAB" w:rsidR="00DB294E" w:rsidRPr="00616B2D" w:rsidRDefault="001C33BB" w:rsidP="00180A9F">
      <w:pPr>
        <w:pStyle w:val="aa"/>
        <w:rPr>
          <w:rFonts w:ascii="Yas" w:hAnsi="Yas" w:cs="Yas"/>
          <w:rtl/>
        </w:rPr>
      </w:pPr>
      <w:r w:rsidRPr="00616B2D">
        <w:rPr>
          <w:rFonts w:ascii="Yas" w:eastAsiaTheme="minorHAnsi" w:hAnsi="Yas" w:cs="Yas"/>
          <w:noProof/>
          <w:rtl/>
        </w:rPr>
        <mc:AlternateContent>
          <mc:Choice Requires="wps">
            <w:drawing>
              <wp:anchor distT="0" distB="0" distL="114300" distR="114300" simplePos="0" relativeHeight="251697152" behindDoc="0" locked="0" layoutInCell="1" allowOverlap="1" wp14:anchorId="220BD6B7" wp14:editId="2755E564">
                <wp:simplePos x="0" y="0"/>
                <wp:positionH relativeFrom="margin">
                  <wp:posOffset>480060</wp:posOffset>
                </wp:positionH>
                <wp:positionV relativeFrom="paragraph">
                  <wp:posOffset>163195</wp:posOffset>
                </wp:positionV>
                <wp:extent cx="5255895" cy="754380"/>
                <wp:effectExtent l="57150" t="971550" r="78105" b="102870"/>
                <wp:wrapNone/>
                <wp:docPr id="35"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55895" cy="754380"/>
                        </a:xfrm>
                        <a:prstGeom prst="wedgeRectCallout">
                          <a:avLst>
                            <a:gd name="adj1" fmla="val 37728"/>
                            <a:gd name="adj2" fmla="val -174504"/>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0A35B95E" w14:textId="6B5508C2" w:rsidR="00F67F96" w:rsidRDefault="00F67F96" w:rsidP="00DB294E">
                            <w:pPr>
                              <w:jc w:val="center"/>
                              <w:rPr>
                                <w:sz w:val="20"/>
                                <w:rtl/>
                              </w:rPr>
                            </w:pPr>
                            <w:r>
                              <w:rPr>
                                <w:rFonts w:hint="cs"/>
                                <w:sz w:val="20"/>
                                <w:rtl/>
                              </w:rPr>
                              <w:t xml:space="preserve">برای ایجاد فهرست </w:t>
                            </w:r>
                            <w:r>
                              <w:rPr>
                                <w:rFonts w:hint="cs"/>
                                <w:sz w:val="20"/>
                                <w:rtl/>
                                <w:lang w:bidi="fa-IR"/>
                              </w:rPr>
                              <w:t>کوته‌نوشت‌ها</w:t>
                            </w:r>
                            <w:r w:rsidRPr="00546E2F">
                              <w:rPr>
                                <w:rFonts w:hint="cs"/>
                                <w:sz w:val="20"/>
                                <w:rtl/>
                              </w:rPr>
                              <w:t>، به</w:t>
                            </w:r>
                            <w:r>
                              <w:rPr>
                                <w:rFonts w:hint="cs"/>
                                <w:sz w:val="20"/>
                                <w:rtl/>
                              </w:rPr>
                              <w:t>تر است برای جلوگیری از بهم ریختگی متن، از جدول استفاده شود.</w:t>
                            </w:r>
                          </w:p>
                          <w:p w14:paraId="1D2F0B20" w14:textId="042984A3" w:rsidR="00F67F96" w:rsidRPr="00546E2F" w:rsidRDefault="00F67F96" w:rsidP="00DB294E">
                            <w:pPr>
                              <w:jc w:val="center"/>
                              <w:rPr>
                                <w:sz w:val="20"/>
                              </w:rPr>
                            </w:pPr>
                            <w:r>
                              <w:rPr>
                                <w:rFonts w:hint="cs"/>
                                <w:sz w:val="20"/>
                                <w:rtl/>
                              </w:rPr>
                              <w:t>(این قسمت به صلاح</w:t>
                            </w:r>
                            <w:r>
                              <w:rPr>
                                <w:sz w:val="20"/>
                                <w:rtl/>
                              </w:rPr>
                              <w:softHyphen/>
                            </w:r>
                            <w:r>
                              <w:rPr>
                                <w:rFonts w:hint="cs"/>
                                <w:sz w:val="20"/>
                                <w:rtl/>
                              </w:rPr>
                              <w:t>دید استاد راهنما اضافه شود.)</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0BD6B7" id="_x0000_s1034" type="#_x0000_t61" style="position:absolute;left:0;text-align:left;margin-left:37.8pt;margin-top:12.85pt;width:413.85pt;height:59.4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" adj="18949,-26893" fillcolor="#9eeaff" strokecolor="#46aac5">
                <v:fill color2="#e4f9ff" rotate="t" angle="180" colors="0 #9eeaff;22938f #bbefff;1 #e4f9ff" focus="100%" type="gradient"/>
                <v:shadow on="t" color="black" opacity="24903f" origin=",.5" offset="0,.55556mm"/>
                <v:textbox>
                  <w:txbxContent>
                    <w:p w14:paraId="0A35B95E" w14:textId="6B5508C2" w:rsidR="00F67F96" w:rsidRDefault="00F67F96" w:rsidP="00DB294E">
                      <w:pPr>
                        <w:jc w:val="center"/>
                        <w:rPr>
                          <w:sz w:val="20"/>
                          <w:rtl/>
                        </w:rPr>
                      </w:pPr>
                      <w:r>
                        <w:rPr>
                          <w:rFonts w:hint="cs"/>
                          <w:sz w:val="20"/>
                          <w:rtl/>
                        </w:rPr>
                        <w:t xml:space="preserve">برای ایجاد فهرست </w:t>
                      </w:r>
                      <w:r>
                        <w:rPr>
                          <w:rFonts w:hint="cs"/>
                          <w:sz w:val="20"/>
                          <w:rtl/>
                          <w:lang w:bidi="fa-IR"/>
                        </w:rPr>
                        <w:t>کوته‌نوشت‌ها</w:t>
                      </w:r>
                      <w:r w:rsidRPr="00546E2F">
                        <w:rPr>
                          <w:rFonts w:hint="cs"/>
                          <w:sz w:val="20"/>
                          <w:rtl/>
                        </w:rPr>
                        <w:t>، به</w:t>
                      </w:r>
                      <w:r>
                        <w:rPr>
                          <w:rFonts w:hint="cs"/>
                          <w:sz w:val="20"/>
                          <w:rtl/>
                        </w:rPr>
                        <w:t>تر است برای جلوگیری از بهم ریختگی متن، از جدول استفاده شود.</w:t>
                      </w:r>
                    </w:p>
                    <w:p w14:paraId="1D2F0B20" w14:textId="042984A3" w:rsidR="00F67F96" w:rsidRPr="00546E2F" w:rsidRDefault="00F67F96" w:rsidP="00DB294E">
                      <w:pPr>
                        <w:jc w:val="center"/>
                        <w:rPr>
                          <w:sz w:val="20"/>
                        </w:rPr>
                      </w:pPr>
                      <w:r>
                        <w:rPr>
                          <w:rFonts w:hint="cs"/>
                          <w:sz w:val="20"/>
                          <w:rtl/>
                        </w:rPr>
                        <w:t>(این قسمت به صلاح</w:t>
                      </w:r>
                      <w:r>
                        <w:rPr>
                          <w:sz w:val="20"/>
                          <w:rtl/>
                        </w:rPr>
                        <w:softHyphen/>
                      </w:r>
                      <w:r>
                        <w:rPr>
                          <w:rFonts w:hint="cs"/>
                          <w:sz w:val="20"/>
                          <w:rtl/>
                        </w:rPr>
                        <w:t>دید استاد راهنما اضافه شود.)</w:t>
                      </w:r>
                    </w:p>
                  </w:txbxContent>
                </v:textbox>
                <w10:wrap anchorx="margin"/>
              </v:shape>
            </w:pict>
          </mc:Fallback>
        </mc:AlternateContent>
      </w:r>
    </w:p>
    <w:p w14:paraId="12CD7C37" w14:textId="77777777" w:rsidR="00DB294E" w:rsidRPr="00616B2D" w:rsidRDefault="00DB294E" w:rsidP="00180A9F">
      <w:pPr>
        <w:pStyle w:val="aa"/>
        <w:rPr>
          <w:rFonts w:ascii="Yas" w:hAnsi="Yas" w:cs="Yas"/>
          <w:rtl/>
        </w:rPr>
      </w:pPr>
    </w:p>
    <w:p w14:paraId="7022F789" w14:textId="77777777" w:rsidR="00DB294E" w:rsidRPr="00616B2D" w:rsidRDefault="00DB294E" w:rsidP="00180A9F">
      <w:pPr>
        <w:pStyle w:val="aa"/>
        <w:rPr>
          <w:rFonts w:ascii="Yas" w:hAnsi="Yas" w:cs="Yas"/>
          <w:rtl/>
        </w:rPr>
      </w:pPr>
    </w:p>
    <w:p w14:paraId="087F2D65" w14:textId="77777777" w:rsidR="00DB294E" w:rsidRPr="00616B2D" w:rsidRDefault="00DB294E" w:rsidP="00180A9F">
      <w:pPr>
        <w:pStyle w:val="aa"/>
        <w:rPr>
          <w:rFonts w:ascii="Yas" w:hAnsi="Yas" w:cs="Yas"/>
          <w:rtl/>
        </w:rPr>
      </w:pPr>
    </w:p>
    <w:p w14:paraId="100F4D06" w14:textId="77777777" w:rsidR="00DB294E" w:rsidRPr="00616B2D" w:rsidRDefault="00DB294E" w:rsidP="00180A9F">
      <w:pPr>
        <w:pStyle w:val="aa"/>
        <w:rPr>
          <w:rFonts w:ascii="Yas" w:hAnsi="Yas" w:cs="Yas"/>
          <w:rtl/>
        </w:rPr>
      </w:pPr>
    </w:p>
    <w:p w14:paraId="360A974D" w14:textId="77777777" w:rsidR="00DB294E" w:rsidRPr="00616B2D" w:rsidRDefault="00DB294E" w:rsidP="00180A9F">
      <w:pPr>
        <w:pStyle w:val="aa"/>
        <w:rPr>
          <w:rFonts w:ascii="Yas" w:hAnsi="Yas" w:cs="Yas"/>
          <w:rtl/>
        </w:rPr>
      </w:pPr>
    </w:p>
    <w:p w14:paraId="4F5B40AF" w14:textId="77777777" w:rsidR="00DB294E" w:rsidRPr="00616B2D" w:rsidRDefault="00DB294E" w:rsidP="00180A9F">
      <w:pPr>
        <w:pStyle w:val="aa"/>
        <w:rPr>
          <w:rFonts w:ascii="Yas" w:hAnsi="Yas" w:cs="Yas"/>
          <w:rtl/>
        </w:rPr>
      </w:pPr>
    </w:p>
    <w:p w14:paraId="7ACD5FFF" w14:textId="77777777" w:rsidR="00DB294E" w:rsidRPr="00616B2D" w:rsidRDefault="00DB294E" w:rsidP="00180A9F">
      <w:pPr>
        <w:pStyle w:val="aa"/>
        <w:rPr>
          <w:rFonts w:ascii="Yas" w:hAnsi="Yas" w:cs="Yas"/>
          <w:rtl/>
        </w:rPr>
      </w:pPr>
    </w:p>
    <w:p w14:paraId="33E8C574" w14:textId="77777777" w:rsidR="00DB294E" w:rsidRPr="00616B2D" w:rsidRDefault="00DB294E" w:rsidP="00180A9F">
      <w:pPr>
        <w:pStyle w:val="aa"/>
        <w:rPr>
          <w:rFonts w:ascii="Yas" w:hAnsi="Yas" w:cs="Yas"/>
          <w:rtl/>
        </w:rPr>
      </w:pPr>
    </w:p>
    <w:p w14:paraId="03EBCAE3" w14:textId="77777777" w:rsidR="00DB294E" w:rsidRPr="00616B2D" w:rsidRDefault="00DB294E" w:rsidP="00180A9F">
      <w:pPr>
        <w:pStyle w:val="aa"/>
        <w:rPr>
          <w:rFonts w:ascii="Yas" w:hAnsi="Yas" w:cs="Yas"/>
          <w:rtl/>
        </w:rPr>
      </w:pPr>
    </w:p>
    <w:p w14:paraId="07D30E7B" w14:textId="77777777" w:rsidR="00DB294E" w:rsidRPr="00616B2D" w:rsidRDefault="00DB294E" w:rsidP="00180A9F">
      <w:pPr>
        <w:pStyle w:val="aa"/>
        <w:rPr>
          <w:rFonts w:ascii="Yas" w:hAnsi="Yas" w:cs="Yas"/>
          <w:rtl/>
        </w:rPr>
      </w:pPr>
    </w:p>
    <w:p w14:paraId="46DF3802" w14:textId="77777777" w:rsidR="00DB294E" w:rsidRPr="00616B2D" w:rsidRDefault="00DB294E" w:rsidP="00180A9F">
      <w:pPr>
        <w:pStyle w:val="aa"/>
        <w:rPr>
          <w:rFonts w:ascii="Yas" w:hAnsi="Yas" w:cs="Yas"/>
          <w:rtl/>
        </w:rPr>
      </w:pPr>
    </w:p>
    <w:p w14:paraId="7C748ED2" w14:textId="77777777" w:rsidR="00DB294E" w:rsidRPr="00616B2D" w:rsidRDefault="00DB294E" w:rsidP="00180A9F">
      <w:pPr>
        <w:pStyle w:val="aa"/>
        <w:rPr>
          <w:rFonts w:ascii="Yas" w:hAnsi="Yas" w:cs="Yas"/>
          <w:rtl/>
        </w:rPr>
      </w:pPr>
    </w:p>
    <w:p w14:paraId="1E981649" w14:textId="77777777" w:rsidR="00DB294E" w:rsidRPr="00616B2D" w:rsidRDefault="00DB294E" w:rsidP="00180A9F">
      <w:pPr>
        <w:pStyle w:val="aa"/>
        <w:rPr>
          <w:rFonts w:ascii="Yas" w:hAnsi="Yas" w:cs="Yas"/>
          <w:rtl/>
        </w:rPr>
      </w:pPr>
    </w:p>
    <w:p w14:paraId="4B9BBC12" w14:textId="77777777" w:rsidR="00DB294E" w:rsidRPr="00616B2D" w:rsidRDefault="00DB294E" w:rsidP="00180A9F">
      <w:pPr>
        <w:pStyle w:val="aa"/>
        <w:rPr>
          <w:rFonts w:ascii="Yas" w:hAnsi="Yas" w:cs="Yas"/>
          <w:rtl/>
        </w:rPr>
      </w:pPr>
    </w:p>
    <w:p w14:paraId="394628DD" w14:textId="77777777" w:rsidR="006A3ACD" w:rsidRPr="00616B2D" w:rsidRDefault="006A3ACD" w:rsidP="00180A9F">
      <w:pPr>
        <w:pStyle w:val="aa"/>
        <w:rPr>
          <w:rFonts w:ascii="Yas" w:hAnsi="Yas" w:cs="Yas"/>
          <w:rtl/>
        </w:rPr>
      </w:pPr>
    </w:p>
    <w:p w14:paraId="5998F30A" w14:textId="77777777" w:rsidR="00DB294E" w:rsidRPr="00616B2D" w:rsidRDefault="00DB294E" w:rsidP="00180A9F">
      <w:pPr>
        <w:pStyle w:val="aa"/>
        <w:rPr>
          <w:rFonts w:ascii="Yas" w:hAnsi="Yas" w:cs="Yas"/>
          <w:rtl/>
        </w:rPr>
      </w:pPr>
    </w:p>
    <w:p w14:paraId="5BB0A424" w14:textId="77777777" w:rsidR="00DB294E" w:rsidRPr="00616B2D" w:rsidRDefault="00DB294E" w:rsidP="00180A9F">
      <w:pPr>
        <w:pStyle w:val="aa"/>
        <w:rPr>
          <w:rFonts w:ascii="Yas" w:hAnsi="Yas" w:cs="Yas"/>
          <w:rtl/>
        </w:rPr>
      </w:pPr>
    </w:p>
    <w:p w14:paraId="2295ED4B" w14:textId="77777777" w:rsidR="00DB294E" w:rsidRPr="00616B2D" w:rsidRDefault="00DB294E" w:rsidP="00180A9F">
      <w:pPr>
        <w:pStyle w:val="aa"/>
        <w:rPr>
          <w:rFonts w:ascii="Yas" w:hAnsi="Yas" w:cs="Yas"/>
          <w:rtl/>
        </w:rPr>
      </w:pPr>
    </w:p>
    <w:p w14:paraId="6CBD2585" w14:textId="77777777" w:rsidR="00DB294E" w:rsidRPr="00616B2D" w:rsidRDefault="00DB294E" w:rsidP="00180A9F">
      <w:pPr>
        <w:pStyle w:val="aa"/>
        <w:rPr>
          <w:rFonts w:ascii="Yas" w:hAnsi="Yas" w:cs="Yas"/>
          <w:rtl/>
        </w:rPr>
      </w:pPr>
    </w:p>
    <w:p w14:paraId="10CAB226" w14:textId="3A3C173D" w:rsidR="00DB294E" w:rsidRPr="005713FC" w:rsidRDefault="00DB294E" w:rsidP="006444CC">
      <w:pPr>
        <w:pStyle w:val="aa"/>
        <w:jc w:val="center"/>
        <w:rPr>
          <w:rFonts w:ascii="Yas" w:hAnsi="Yas" w:cs="Yas"/>
          <w:b/>
          <w:bCs/>
          <w:rtl/>
        </w:rPr>
      </w:pPr>
      <w:r w:rsidRPr="005713FC">
        <w:rPr>
          <w:rFonts w:ascii="Yas" w:hAnsi="Yas" w:cs="Yas"/>
          <w:b/>
          <w:bCs/>
          <w:rtl/>
        </w:rPr>
        <w:lastRenderedPageBreak/>
        <w:t>فهرست کوته‌نوشت</w:t>
      </w:r>
      <w:r w:rsidR="00D96938" w:rsidRPr="005713FC">
        <w:rPr>
          <w:rFonts w:ascii="Yas" w:hAnsi="Yas" w:cs="Yas" w:hint="cs"/>
          <w:b/>
          <w:bCs/>
          <w:rtl/>
        </w:rPr>
        <w:t>‌</w:t>
      </w:r>
      <w:r w:rsidRPr="005713FC">
        <w:rPr>
          <w:rFonts w:ascii="Yas" w:hAnsi="Yas" w:cs="Yas"/>
          <w:b/>
          <w:bCs/>
          <w:rtl/>
        </w:rPr>
        <w:t>های انگلیسی</w:t>
      </w:r>
    </w:p>
    <w:tbl>
      <w:tblPr>
        <w:tblStyle w:val="TableGrid"/>
        <w:bidiVisual/>
        <w:tblW w:w="90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7"/>
        <w:gridCol w:w="1417"/>
      </w:tblGrid>
      <w:tr w:rsidR="00DB294E" w:rsidRPr="00616B2D" w14:paraId="4266E78A" w14:textId="77777777" w:rsidTr="00DB294E">
        <w:trPr>
          <w:trHeight w:val="454"/>
        </w:trPr>
        <w:tc>
          <w:tcPr>
            <w:tcW w:w="7597" w:type="dxa"/>
            <w:vAlign w:val="center"/>
          </w:tcPr>
          <w:p w14:paraId="4B212310" w14:textId="3101DCB1" w:rsidR="00DB294E" w:rsidRPr="00616B2D" w:rsidRDefault="00DB294E" w:rsidP="00DB294E">
            <w:pPr>
              <w:bidi w:val="0"/>
              <w:jc w:val="left"/>
              <w:rPr>
                <w:rStyle w:val="Hyperlink"/>
                <w:rFonts w:ascii="Yas" w:hAnsi="Yas" w:cs="Yas"/>
                <w:b w:val="0"/>
                <w:bCs w:val="0"/>
                <w:color w:val="auto"/>
                <w:szCs w:val="24"/>
                <w:u w:val="none"/>
              </w:rPr>
            </w:pPr>
            <w:r w:rsidRPr="00616B2D">
              <w:rPr>
                <w:rStyle w:val="Hyperlink"/>
                <w:rFonts w:ascii="Yas" w:hAnsi="Yas" w:cs="Yas"/>
                <w:b w:val="0"/>
                <w:bCs w:val="0"/>
                <w:color w:val="auto"/>
                <w:szCs w:val="24"/>
                <w:u w:val="none"/>
              </w:rPr>
              <w:t>Babol Noshirvani University of Technology</w:t>
            </w:r>
          </w:p>
        </w:tc>
        <w:tc>
          <w:tcPr>
            <w:tcW w:w="1417" w:type="dxa"/>
          </w:tcPr>
          <w:p w14:paraId="514AECAF" w14:textId="539C4152" w:rsidR="00DB294E" w:rsidRPr="00616B2D" w:rsidRDefault="00DB294E" w:rsidP="00DB294E">
            <w:pPr>
              <w:bidi w:val="0"/>
              <w:rPr>
                <w:rStyle w:val="Hyperlink"/>
                <w:rFonts w:ascii="Yas" w:hAnsi="Yas" w:cs="Yas"/>
                <w:b w:val="0"/>
                <w:bCs w:val="0"/>
                <w:color w:val="auto"/>
                <w:szCs w:val="24"/>
                <w:u w:val="none"/>
                <w:rtl/>
                <w:lang w:bidi="fa-IR"/>
              </w:rPr>
            </w:pPr>
            <w:r w:rsidRPr="00616B2D">
              <w:rPr>
                <w:rStyle w:val="Hyperlink"/>
                <w:rFonts w:ascii="Yas" w:hAnsi="Yas" w:cs="Yas"/>
                <w:b w:val="0"/>
                <w:bCs w:val="0"/>
                <w:color w:val="auto"/>
                <w:szCs w:val="24"/>
                <w:u w:val="none"/>
                <w:lang w:bidi="fa-IR"/>
              </w:rPr>
              <w:t>BNUT</w:t>
            </w:r>
          </w:p>
        </w:tc>
      </w:tr>
      <w:tr w:rsidR="00DB294E" w:rsidRPr="00616B2D" w14:paraId="0694F9F7" w14:textId="77777777" w:rsidTr="00DB294E">
        <w:trPr>
          <w:trHeight w:val="454"/>
        </w:trPr>
        <w:tc>
          <w:tcPr>
            <w:tcW w:w="7597" w:type="dxa"/>
            <w:vAlign w:val="center"/>
          </w:tcPr>
          <w:p w14:paraId="00CD7D8A" w14:textId="77777777" w:rsidR="00DB294E" w:rsidRPr="00616B2D" w:rsidRDefault="00DB294E" w:rsidP="00DB294E">
            <w:pPr>
              <w:bidi w:val="0"/>
              <w:jc w:val="left"/>
              <w:rPr>
                <w:rStyle w:val="Hyperlink"/>
                <w:rFonts w:ascii="Yas" w:hAnsi="Yas" w:cs="Yas"/>
                <w:b w:val="0"/>
                <w:bCs w:val="0"/>
                <w:color w:val="auto"/>
                <w:szCs w:val="24"/>
                <w:u w:val="none"/>
              </w:rPr>
            </w:pPr>
          </w:p>
        </w:tc>
        <w:tc>
          <w:tcPr>
            <w:tcW w:w="1417" w:type="dxa"/>
          </w:tcPr>
          <w:p w14:paraId="6655D9E4" w14:textId="77777777" w:rsidR="00DB294E" w:rsidRPr="00616B2D" w:rsidRDefault="00DB294E" w:rsidP="00DB294E">
            <w:pPr>
              <w:bidi w:val="0"/>
              <w:rPr>
                <w:rStyle w:val="Hyperlink"/>
                <w:rFonts w:ascii="Yas" w:hAnsi="Yas" w:cs="Yas"/>
                <w:b w:val="0"/>
                <w:bCs w:val="0"/>
                <w:color w:val="auto"/>
                <w:szCs w:val="24"/>
                <w:u w:val="none"/>
                <w:rtl/>
                <w:lang w:bidi="fa-IR"/>
              </w:rPr>
            </w:pPr>
          </w:p>
        </w:tc>
      </w:tr>
      <w:tr w:rsidR="00DB294E" w:rsidRPr="00616B2D" w14:paraId="22A4649B" w14:textId="77777777" w:rsidTr="00DB294E">
        <w:trPr>
          <w:trHeight w:val="454"/>
        </w:trPr>
        <w:tc>
          <w:tcPr>
            <w:tcW w:w="7597" w:type="dxa"/>
            <w:vAlign w:val="center"/>
          </w:tcPr>
          <w:p w14:paraId="1C463A85" w14:textId="77777777" w:rsidR="00DB294E" w:rsidRPr="00616B2D" w:rsidRDefault="00DB294E" w:rsidP="00DB294E">
            <w:pPr>
              <w:bidi w:val="0"/>
              <w:jc w:val="left"/>
              <w:rPr>
                <w:rStyle w:val="Hyperlink"/>
                <w:rFonts w:ascii="Yas" w:hAnsi="Yas" w:cs="Yas"/>
                <w:b w:val="0"/>
                <w:bCs w:val="0"/>
                <w:color w:val="auto"/>
                <w:szCs w:val="24"/>
                <w:u w:val="none"/>
              </w:rPr>
            </w:pPr>
          </w:p>
        </w:tc>
        <w:tc>
          <w:tcPr>
            <w:tcW w:w="1417" w:type="dxa"/>
          </w:tcPr>
          <w:p w14:paraId="4D3FC639" w14:textId="77777777" w:rsidR="00DB294E" w:rsidRPr="00616B2D" w:rsidRDefault="00DB294E" w:rsidP="00DB294E">
            <w:pPr>
              <w:bidi w:val="0"/>
              <w:rPr>
                <w:rStyle w:val="Hyperlink"/>
                <w:rFonts w:ascii="Yas" w:hAnsi="Yas" w:cs="Yas"/>
                <w:b w:val="0"/>
                <w:bCs w:val="0"/>
                <w:color w:val="auto"/>
                <w:szCs w:val="24"/>
                <w:u w:val="none"/>
                <w:rtl/>
                <w:lang w:bidi="fa-IR"/>
              </w:rPr>
            </w:pPr>
          </w:p>
        </w:tc>
      </w:tr>
      <w:tr w:rsidR="00DB294E" w:rsidRPr="00616B2D" w14:paraId="181BB934" w14:textId="77777777" w:rsidTr="00DB294E">
        <w:trPr>
          <w:trHeight w:val="454"/>
        </w:trPr>
        <w:tc>
          <w:tcPr>
            <w:tcW w:w="7597" w:type="dxa"/>
            <w:vAlign w:val="center"/>
          </w:tcPr>
          <w:p w14:paraId="17B4575E" w14:textId="77777777" w:rsidR="00DB294E" w:rsidRPr="00616B2D" w:rsidRDefault="00DB294E" w:rsidP="00DB294E">
            <w:pPr>
              <w:bidi w:val="0"/>
              <w:jc w:val="left"/>
              <w:rPr>
                <w:rStyle w:val="Hyperlink"/>
                <w:rFonts w:ascii="Yas" w:hAnsi="Yas" w:cs="Yas"/>
                <w:b w:val="0"/>
                <w:bCs w:val="0"/>
                <w:color w:val="auto"/>
                <w:szCs w:val="24"/>
                <w:u w:val="none"/>
              </w:rPr>
            </w:pPr>
          </w:p>
        </w:tc>
        <w:tc>
          <w:tcPr>
            <w:tcW w:w="1417" w:type="dxa"/>
          </w:tcPr>
          <w:p w14:paraId="7C886871" w14:textId="77777777" w:rsidR="00DB294E" w:rsidRPr="00616B2D" w:rsidRDefault="00DB294E" w:rsidP="00DB294E">
            <w:pPr>
              <w:bidi w:val="0"/>
              <w:rPr>
                <w:rStyle w:val="Hyperlink"/>
                <w:rFonts w:ascii="Yas" w:hAnsi="Yas" w:cs="Yas"/>
                <w:b w:val="0"/>
                <w:bCs w:val="0"/>
                <w:color w:val="auto"/>
                <w:szCs w:val="24"/>
                <w:u w:val="none"/>
                <w:rtl/>
                <w:lang w:bidi="fa-IR"/>
              </w:rPr>
            </w:pPr>
          </w:p>
        </w:tc>
      </w:tr>
      <w:tr w:rsidR="00DB294E" w:rsidRPr="00616B2D" w14:paraId="507C2708" w14:textId="77777777" w:rsidTr="00DB294E">
        <w:trPr>
          <w:trHeight w:val="454"/>
        </w:trPr>
        <w:tc>
          <w:tcPr>
            <w:tcW w:w="7597" w:type="dxa"/>
            <w:vAlign w:val="center"/>
          </w:tcPr>
          <w:p w14:paraId="7A9CC6FF" w14:textId="77777777" w:rsidR="00DB294E" w:rsidRPr="00616B2D" w:rsidRDefault="00DB294E" w:rsidP="00DB294E">
            <w:pPr>
              <w:bidi w:val="0"/>
              <w:jc w:val="left"/>
              <w:rPr>
                <w:rStyle w:val="Hyperlink"/>
                <w:rFonts w:ascii="Yas" w:hAnsi="Yas" w:cs="Yas"/>
                <w:b w:val="0"/>
                <w:bCs w:val="0"/>
                <w:color w:val="auto"/>
                <w:szCs w:val="24"/>
                <w:u w:val="none"/>
              </w:rPr>
            </w:pPr>
          </w:p>
        </w:tc>
        <w:tc>
          <w:tcPr>
            <w:tcW w:w="1417" w:type="dxa"/>
          </w:tcPr>
          <w:p w14:paraId="6B8B0CEF" w14:textId="77777777" w:rsidR="00DB294E" w:rsidRPr="00616B2D" w:rsidRDefault="00DB294E" w:rsidP="00DB294E">
            <w:pPr>
              <w:bidi w:val="0"/>
              <w:rPr>
                <w:rStyle w:val="Hyperlink"/>
                <w:rFonts w:ascii="Yas" w:hAnsi="Yas" w:cs="Yas"/>
                <w:b w:val="0"/>
                <w:bCs w:val="0"/>
                <w:color w:val="auto"/>
                <w:szCs w:val="24"/>
                <w:u w:val="none"/>
                <w:rtl/>
                <w:lang w:bidi="fa-IR"/>
              </w:rPr>
            </w:pPr>
          </w:p>
        </w:tc>
      </w:tr>
    </w:tbl>
    <w:p w14:paraId="45F241A3" w14:textId="243B7569" w:rsidR="00DB294E" w:rsidRPr="00616B2D" w:rsidRDefault="00DB294E" w:rsidP="00DB294E">
      <w:pPr>
        <w:pStyle w:val="aa"/>
        <w:rPr>
          <w:rFonts w:ascii="Yas" w:hAnsi="Yas" w:cs="Yas"/>
          <w:rtl/>
        </w:rPr>
      </w:pPr>
    </w:p>
    <w:p w14:paraId="79CCDAFC" w14:textId="18140587" w:rsidR="00DB294E" w:rsidRPr="00616B2D" w:rsidRDefault="006A3ACD" w:rsidP="00DB294E">
      <w:pPr>
        <w:pStyle w:val="aa"/>
        <w:rPr>
          <w:rFonts w:ascii="Yas" w:hAnsi="Yas" w:cs="Yas"/>
          <w:rtl/>
        </w:rPr>
      </w:pPr>
      <w:r w:rsidRPr="00616B2D">
        <w:rPr>
          <w:rFonts w:ascii="Yas" w:eastAsiaTheme="minorHAnsi" w:hAnsi="Yas" w:cs="Yas"/>
          <w:noProof/>
          <w:rtl/>
        </w:rPr>
        <mc:AlternateContent>
          <mc:Choice Requires="wps">
            <w:drawing>
              <wp:anchor distT="0" distB="0" distL="114300" distR="114300" simplePos="0" relativeHeight="251699200" behindDoc="0" locked="0" layoutInCell="1" allowOverlap="1" wp14:anchorId="59D39735" wp14:editId="4274B7D6">
                <wp:simplePos x="0" y="0"/>
                <wp:positionH relativeFrom="margin">
                  <wp:posOffset>144780</wp:posOffset>
                </wp:positionH>
                <wp:positionV relativeFrom="paragraph">
                  <wp:posOffset>155575</wp:posOffset>
                </wp:positionV>
                <wp:extent cx="5210175" cy="685800"/>
                <wp:effectExtent l="57150" t="876300" r="85725" b="95250"/>
                <wp:wrapNone/>
                <wp:docPr id="3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0175" cy="685800"/>
                        </a:xfrm>
                        <a:prstGeom prst="wedgeRectCallout">
                          <a:avLst>
                            <a:gd name="adj1" fmla="val 37728"/>
                            <a:gd name="adj2" fmla="val -174504"/>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351564D9" w14:textId="485E7901" w:rsidR="00F67F96" w:rsidRDefault="00F67F96" w:rsidP="00DB294E">
                            <w:pPr>
                              <w:jc w:val="center"/>
                              <w:rPr>
                                <w:sz w:val="20"/>
                                <w:lang w:bidi="fa-IR"/>
                              </w:rPr>
                            </w:pPr>
                            <w:r>
                              <w:rPr>
                                <w:rFonts w:hint="cs"/>
                                <w:sz w:val="20"/>
                                <w:rtl/>
                              </w:rPr>
                              <w:t xml:space="preserve">برای ایجاد فهرست </w:t>
                            </w:r>
                            <w:r>
                              <w:rPr>
                                <w:rFonts w:hint="cs"/>
                                <w:sz w:val="20"/>
                                <w:rtl/>
                                <w:lang w:bidi="fa-IR"/>
                              </w:rPr>
                              <w:t>کوتاه‌نوشت‌ها</w:t>
                            </w:r>
                            <w:r w:rsidRPr="00546E2F">
                              <w:rPr>
                                <w:rFonts w:hint="cs"/>
                                <w:sz w:val="20"/>
                                <w:rtl/>
                              </w:rPr>
                              <w:t>، به</w:t>
                            </w:r>
                            <w:r>
                              <w:rPr>
                                <w:rFonts w:hint="cs"/>
                                <w:sz w:val="20"/>
                                <w:rtl/>
                              </w:rPr>
                              <w:t>تر است برای جلوگیری از بهم ریختگی متن، از جدول استفاده شود.</w:t>
                            </w:r>
                            <w:r>
                              <w:rPr>
                                <w:rFonts w:hint="cs"/>
                                <w:sz w:val="20"/>
                                <w:rtl/>
                                <w:lang w:bidi="fa-IR"/>
                              </w:rPr>
                              <w:t xml:space="preserve"> (این قسمت به صلاح</w:t>
                            </w:r>
                            <w:r>
                              <w:rPr>
                                <w:sz w:val="20"/>
                                <w:rtl/>
                                <w:lang w:bidi="fa-IR"/>
                              </w:rPr>
                              <w:softHyphen/>
                            </w:r>
                            <w:r>
                              <w:rPr>
                                <w:rFonts w:hint="cs"/>
                                <w:sz w:val="20"/>
                                <w:rtl/>
                                <w:lang w:bidi="fa-IR"/>
                              </w:rPr>
                              <w:t>دید استاد راهنما اضافه شود.)</w:t>
                            </w:r>
                          </w:p>
                          <w:p w14:paraId="69BD882D" w14:textId="50050C8E" w:rsidR="00F67F96" w:rsidRDefault="00F67F96" w:rsidP="00DB294E">
                            <w:pPr>
                              <w:jc w:val="center"/>
                              <w:rPr>
                                <w:sz w:val="20"/>
                              </w:rPr>
                            </w:pPr>
                          </w:p>
                          <w:p w14:paraId="6CBF8AAF" w14:textId="77777777" w:rsidR="00F67F96" w:rsidRPr="00546E2F" w:rsidRDefault="00F67F96" w:rsidP="00DB294E">
                            <w:pPr>
                              <w:jc w:val="center"/>
                              <w:rPr>
                                <w:sz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D39735" id="_x0000_s1035" type="#_x0000_t61" style="position:absolute;left:0;text-align:left;margin-left:11.4pt;margin-top:12.25pt;width:410.25pt;height:54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" adj="18949,-26893" fillcolor="#9eeaff" strokecolor="#46aac5">
                <v:fill color2="#e4f9ff" rotate="t" angle="180" colors="0 #9eeaff;22938f #bbefff;1 #e4f9ff" focus="100%" type="gradient"/>
                <v:shadow on="t" color="black" opacity="24903f" origin=",.5" offset="0,.55556mm"/>
                <v:textbox>
                  <w:txbxContent>
                    <w:p w14:paraId="351564D9" w14:textId="485E7901" w:rsidR="00F67F96" w:rsidRDefault="00F67F96" w:rsidP="00DB294E">
                      <w:pPr>
                        <w:jc w:val="center"/>
                        <w:rPr>
                          <w:sz w:val="20"/>
                          <w:lang w:bidi="fa-IR"/>
                        </w:rPr>
                      </w:pPr>
                      <w:r>
                        <w:rPr>
                          <w:rFonts w:hint="cs"/>
                          <w:sz w:val="20"/>
                          <w:rtl/>
                        </w:rPr>
                        <w:t xml:space="preserve">برای ایجاد فهرست </w:t>
                      </w:r>
                      <w:r>
                        <w:rPr>
                          <w:rFonts w:hint="cs"/>
                          <w:sz w:val="20"/>
                          <w:rtl/>
                          <w:lang w:bidi="fa-IR"/>
                        </w:rPr>
                        <w:t>کوتاه‌نوشت‌ها</w:t>
                      </w:r>
                      <w:r w:rsidRPr="00546E2F">
                        <w:rPr>
                          <w:rFonts w:hint="cs"/>
                          <w:sz w:val="20"/>
                          <w:rtl/>
                        </w:rPr>
                        <w:t>، به</w:t>
                      </w:r>
                      <w:r>
                        <w:rPr>
                          <w:rFonts w:hint="cs"/>
                          <w:sz w:val="20"/>
                          <w:rtl/>
                        </w:rPr>
                        <w:t>تر است برای جلوگیری از بهم ریختگی متن، از جدول استفاده شود.</w:t>
                      </w:r>
                      <w:r>
                        <w:rPr>
                          <w:rFonts w:hint="cs"/>
                          <w:sz w:val="20"/>
                          <w:rtl/>
                          <w:lang w:bidi="fa-IR"/>
                        </w:rPr>
                        <w:t xml:space="preserve"> (این قسمت به صلاح</w:t>
                      </w:r>
                      <w:r>
                        <w:rPr>
                          <w:sz w:val="20"/>
                          <w:rtl/>
                          <w:lang w:bidi="fa-IR"/>
                        </w:rPr>
                        <w:softHyphen/>
                      </w:r>
                      <w:r>
                        <w:rPr>
                          <w:rFonts w:hint="cs"/>
                          <w:sz w:val="20"/>
                          <w:rtl/>
                          <w:lang w:bidi="fa-IR"/>
                        </w:rPr>
                        <w:t>دید استاد راهنما اضافه شود.)</w:t>
                      </w:r>
                    </w:p>
                    <w:p w14:paraId="69BD882D" w14:textId="50050C8E" w:rsidR="00F67F96" w:rsidRDefault="00F67F96" w:rsidP="00DB294E">
                      <w:pPr>
                        <w:jc w:val="center"/>
                        <w:rPr>
                          <w:sz w:val="20"/>
                        </w:rPr>
                      </w:pPr>
                    </w:p>
                    <w:p w14:paraId="6CBF8AAF" w14:textId="77777777" w:rsidR="00F67F96" w:rsidRPr="00546E2F" w:rsidRDefault="00F67F96" w:rsidP="00DB294E">
                      <w:pPr>
                        <w:jc w:val="center"/>
                        <w:rPr>
                          <w:sz w:val="20"/>
                        </w:rPr>
                      </w:pPr>
                    </w:p>
                  </w:txbxContent>
                </v:textbox>
                <w10:wrap anchorx="margin"/>
              </v:shape>
            </w:pict>
          </mc:Fallback>
        </mc:AlternateContent>
      </w:r>
    </w:p>
    <w:p w14:paraId="18060A12" w14:textId="77777777" w:rsidR="004415E1" w:rsidRPr="00616B2D" w:rsidRDefault="004415E1" w:rsidP="00180A9F">
      <w:pPr>
        <w:pStyle w:val="aa"/>
        <w:rPr>
          <w:rFonts w:ascii="Yas" w:hAnsi="Yas" w:cs="Yas"/>
        </w:rPr>
      </w:pPr>
    </w:p>
    <w:p w14:paraId="3ABD1B0C" w14:textId="77777777" w:rsidR="004415E1" w:rsidRPr="00616B2D" w:rsidRDefault="004415E1" w:rsidP="00180A9F">
      <w:pPr>
        <w:pStyle w:val="aa"/>
        <w:rPr>
          <w:rFonts w:ascii="Yas" w:hAnsi="Yas" w:cs="Yas"/>
          <w:rtl/>
        </w:rPr>
      </w:pPr>
    </w:p>
    <w:p w14:paraId="220FCD69" w14:textId="77777777" w:rsidR="00C62440" w:rsidRPr="00616B2D" w:rsidRDefault="00C62440" w:rsidP="00180A9F">
      <w:pPr>
        <w:pStyle w:val="aa"/>
        <w:rPr>
          <w:rFonts w:ascii="Yas" w:hAnsi="Yas" w:cs="Yas"/>
        </w:rPr>
      </w:pPr>
    </w:p>
    <w:p w14:paraId="03C37248" w14:textId="77777777" w:rsidR="004415E1" w:rsidRPr="00616B2D" w:rsidRDefault="004415E1" w:rsidP="00180A9F">
      <w:pPr>
        <w:pStyle w:val="aa"/>
        <w:rPr>
          <w:rFonts w:ascii="Yas" w:hAnsi="Yas" w:cs="Yas"/>
        </w:rPr>
      </w:pPr>
    </w:p>
    <w:p w14:paraId="75E35AAD" w14:textId="04589D0E" w:rsidR="00180A9F" w:rsidRPr="00616B2D" w:rsidRDefault="00180A9F" w:rsidP="00CF1C82">
      <w:pPr>
        <w:rPr>
          <w:rFonts w:ascii="Yas" w:hAnsi="Yas"/>
          <w:rtl/>
          <w:lang w:bidi="fa-IR"/>
        </w:rPr>
        <w:sectPr w:rsidR="00180A9F" w:rsidRPr="00616B2D" w:rsidSect="00E8313F">
          <w:headerReference w:type="default" r:id="rId11"/>
          <w:footerReference w:type="even" r:id="rId12"/>
          <w:footerReference w:type="default" r:id="rId13"/>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A9F352" w14:textId="187B9018" w:rsidR="00180A9F" w:rsidRPr="00616B2D" w:rsidRDefault="00377DB1" w:rsidP="00471A58">
      <w:pPr>
        <w:pStyle w:val="Heading1"/>
        <w:rPr>
          <w:rFonts w:ascii="Yas" w:hAnsi="Yas"/>
          <w:rtl/>
        </w:rPr>
      </w:pPr>
      <w:bookmarkStart w:id="0" w:name="_Toc77259382"/>
      <w:r w:rsidRPr="00616B2D">
        <w:rPr>
          <w:rFonts w:ascii="Yas" w:eastAsiaTheme="minorHAnsi" w:hAnsi="Yas"/>
          <w:noProof/>
          <w:szCs w:val="28"/>
          <w:rtl/>
          <w:lang w:bidi="ar-SA"/>
        </w:rPr>
        <w:lastRenderedPageBreak/>
        <mc:AlternateContent>
          <mc:Choice Requires="wps">
            <w:drawing>
              <wp:anchor distT="0" distB="0" distL="114300" distR="114300" simplePos="0" relativeHeight="251707392" behindDoc="0" locked="0" layoutInCell="1" allowOverlap="1" wp14:anchorId="5753B538" wp14:editId="13A48756">
                <wp:simplePos x="0" y="0"/>
                <wp:positionH relativeFrom="margin">
                  <wp:posOffset>85725</wp:posOffset>
                </wp:positionH>
                <wp:positionV relativeFrom="paragraph">
                  <wp:posOffset>1009650</wp:posOffset>
                </wp:positionV>
                <wp:extent cx="4141470" cy="746760"/>
                <wp:effectExtent l="57150" t="38100" r="68580" b="37719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1470" cy="746760"/>
                        </a:xfrm>
                        <a:prstGeom prst="wedgeRectCallout">
                          <a:avLst>
                            <a:gd name="adj1" fmla="val 47247"/>
                            <a:gd name="adj2" fmla="val 89983"/>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2A66FD9" w14:textId="6C46EB3A" w:rsidR="00F67F96" w:rsidRPr="00A066F7" w:rsidRDefault="00F67F96" w:rsidP="00377DB1">
                            <w:pPr>
                              <w:rPr>
                                <w:sz w:val="22"/>
                                <w:lang w:bidi="fa-IR"/>
                              </w:rPr>
                            </w:pPr>
                            <w:r>
                              <w:rPr>
                                <w:rFonts w:hint="cs"/>
                                <w:sz w:val="22"/>
                                <w:rtl/>
                              </w:rPr>
                              <w:t>ساختار کلی و نام هر فصل که در این پرونده آورده شده است، پیش‌نهادی بوده و هماهنگ با نظر استاد راهنما میتوانید ساختار و نام هر فصل</w:t>
                            </w:r>
                            <w:r>
                              <w:rPr>
                                <w:rFonts w:hint="cs"/>
                                <w:sz w:val="22"/>
                                <w:rtl/>
                                <w:lang w:bidi="fa-IR"/>
                              </w:rPr>
                              <w:t xml:space="preserve"> را تغییر دهی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53B538" id="_x0000_s1036" type="#_x0000_t61" style="position:absolute;left:0;text-align:left;margin-left:6.75pt;margin-top:79.5pt;width:326.1pt;height:58.8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" adj="21005,30236" fillcolor="#a5d5e2 [1624]" strokecolor="#40a7c2 [3048]">
                <v:fill color2="#e4f2f6 [504]" rotate="t" angle="180" colors="0 #9eeaff;22938f #bbefff;1 #e4f9ff" focus="100%" type="gradient"/>
                <v:shadow on="t" color="black" opacity="24903f" origin=",.5" offset="0,.55556mm"/>
                <v:textbox>
                  <w:txbxContent>
                    <w:p w14:paraId="22A66FD9" w14:textId="6C46EB3A" w:rsidR="00F67F96" w:rsidRPr="00A066F7" w:rsidRDefault="00F67F96" w:rsidP="00377DB1">
                      <w:pPr>
                        <w:rPr>
                          <w:sz w:val="22"/>
                          <w:lang w:bidi="fa-IR"/>
                        </w:rPr>
                      </w:pPr>
                      <w:r>
                        <w:rPr>
                          <w:rFonts w:hint="cs"/>
                          <w:sz w:val="22"/>
                          <w:rtl/>
                        </w:rPr>
                        <w:t>ساختار کلی و نام هر فصل که در این پرونده آورده شده است، پیش‌نهادی بوده و هماهنگ با نظر استاد راهنما میتوانید ساختار و نام هر فصل</w:t>
                      </w:r>
                      <w:r>
                        <w:rPr>
                          <w:rFonts w:hint="cs"/>
                          <w:sz w:val="22"/>
                          <w:rtl/>
                          <w:lang w:bidi="fa-IR"/>
                        </w:rPr>
                        <w:t xml:space="preserve"> را تغییر دهید.</w:t>
                      </w:r>
                    </w:p>
                  </w:txbxContent>
                </v:textbox>
                <w10:wrap anchorx="margin"/>
              </v:shape>
            </w:pict>
          </mc:Fallback>
        </mc:AlternateContent>
      </w:r>
      <w:r w:rsidR="002B2C09" w:rsidRPr="00616B2D">
        <w:rPr>
          <w:rFonts w:ascii="Yas" w:eastAsiaTheme="minorHAnsi" w:hAnsi="Yas"/>
          <w:noProof/>
          <w:szCs w:val="28"/>
          <w:rtl/>
          <w:lang w:bidi="ar-SA"/>
        </w:rPr>
        <mc:AlternateContent>
          <mc:Choice Requires="wps">
            <w:drawing>
              <wp:anchor distT="0" distB="0" distL="114300" distR="114300" simplePos="0" relativeHeight="251688960" behindDoc="0" locked="0" layoutInCell="1" allowOverlap="1" wp14:anchorId="5CF8B8CF" wp14:editId="7510E747">
                <wp:simplePos x="0" y="0"/>
                <wp:positionH relativeFrom="margin">
                  <wp:posOffset>86913</wp:posOffset>
                </wp:positionH>
                <wp:positionV relativeFrom="paragraph">
                  <wp:posOffset>2615952</wp:posOffset>
                </wp:positionV>
                <wp:extent cx="4141470" cy="746760"/>
                <wp:effectExtent l="57150" t="457200" r="68580" b="91440"/>
                <wp:wrapNone/>
                <wp:docPr id="21"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41470" cy="746760"/>
                        </a:xfrm>
                        <a:prstGeom prst="wedgeRectCallout">
                          <a:avLst>
                            <a:gd name="adj1" fmla="val 46327"/>
                            <a:gd name="adj2" fmla="val -106446"/>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7B5F08F5" w14:textId="77777777" w:rsidR="00F67F96" w:rsidRPr="00A066F7" w:rsidRDefault="00F67F96" w:rsidP="002B2C09">
                            <w:pPr>
                              <w:rPr>
                                <w:sz w:val="22"/>
                                <w:lang w:bidi="fa-IR"/>
                              </w:rPr>
                            </w:pPr>
                            <w:r>
                              <w:rPr>
                                <w:rFonts w:hint="cs"/>
                                <w:sz w:val="22"/>
                                <w:rtl/>
                              </w:rPr>
                              <w:t>سرفصل «مقدمه» و سرفصل‌های پس از آن به جز «مراجع» می‌بایست شماره‌گذاری شوند که با</w:t>
                            </w:r>
                            <w:r>
                              <w:rPr>
                                <w:sz w:val="22"/>
                              </w:rPr>
                              <w:t xml:space="preserve">Style </w:t>
                            </w:r>
                            <w:r>
                              <w:rPr>
                                <w:rFonts w:hint="cs"/>
                                <w:sz w:val="22"/>
                                <w:rtl/>
                                <w:lang w:bidi="fa-IR"/>
                              </w:rPr>
                              <w:t xml:space="preserve">، عنوان فصل در نوار </w:t>
                            </w:r>
                            <w:r>
                              <w:rPr>
                                <w:sz w:val="22"/>
                                <w:lang w:bidi="fa-IR"/>
                              </w:rPr>
                              <w:t>Home</w:t>
                            </w:r>
                            <w:r>
                              <w:rPr>
                                <w:rFonts w:hint="cs"/>
                                <w:sz w:val="22"/>
                                <w:rtl/>
                                <w:lang w:bidi="fa-IR"/>
                              </w:rPr>
                              <w:t xml:space="preserve"> مشخص شده است.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F8B8CF" id="_x0000_s1037" type="#_x0000_t61" style="position:absolute;left:0;text-align:left;margin-left:6.85pt;margin-top:206pt;width:326.1pt;height:58.8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" adj="20807,-12192" fillcolor="#a5d5e2 [1624]" strokecolor="#40a7c2 [3048]">
                <v:fill color2="#e4f2f6 [504]" rotate="t" angle="180" colors="0 #9eeaff;22938f #bbefff;1 #e4f9ff" focus="100%" type="gradient"/>
                <v:shadow on="t" color="black" opacity="24903f" origin=",.5" offset="0,.55556mm"/>
                <v:textbox>
                  <w:txbxContent>
                    <w:p w14:paraId="7B5F08F5" w14:textId="77777777" w:rsidR="00F67F96" w:rsidRPr="00A066F7" w:rsidRDefault="00F67F96" w:rsidP="002B2C09">
                      <w:pPr>
                        <w:rPr>
                          <w:sz w:val="22"/>
                          <w:lang w:bidi="fa-IR"/>
                        </w:rPr>
                      </w:pPr>
                      <w:r>
                        <w:rPr>
                          <w:rFonts w:hint="cs"/>
                          <w:sz w:val="22"/>
                          <w:rtl/>
                        </w:rPr>
                        <w:t>سرفصل «مقدمه» و سرفصل‌های پس از آن به جز «مراجع» می‌بایست شماره‌گذاری شوند که با</w:t>
                      </w:r>
                      <w:r>
                        <w:rPr>
                          <w:sz w:val="22"/>
                        </w:rPr>
                        <w:t xml:space="preserve">Style </w:t>
                      </w:r>
                      <w:r>
                        <w:rPr>
                          <w:rFonts w:hint="cs"/>
                          <w:sz w:val="22"/>
                          <w:rtl/>
                          <w:lang w:bidi="fa-IR"/>
                        </w:rPr>
                        <w:t xml:space="preserve">، عنوان فصل در نوار </w:t>
                      </w:r>
                      <w:r>
                        <w:rPr>
                          <w:sz w:val="22"/>
                          <w:lang w:bidi="fa-IR"/>
                        </w:rPr>
                        <w:t>Home</w:t>
                      </w:r>
                      <w:r>
                        <w:rPr>
                          <w:rFonts w:hint="cs"/>
                          <w:sz w:val="22"/>
                          <w:rtl/>
                          <w:lang w:bidi="fa-IR"/>
                        </w:rPr>
                        <w:t xml:space="preserve"> مشخص شده است. </w:t>
                      </w:r>
                    </w:p>
                  </w:txbxContent>
                </v:textbox>
                <w10:wrap anchorx="margin"/>
              </v:shape>
            </w:pict>
          </mc:Fallback>
        </mc:AlternateContent>
      </w:r>
      <w:r w:rsidR="00682A30" w:rsidRPr="00616B2D">
        <w:rPr>
          <w:rFonts w:ascii="Yas" w:hAnsi="Yas"/>
          <w:rtl/>
        </w:rPr>
        <w:br/>
      </w:r>
      <w:r w:rsidR="0012668C" w:rsidRPr="00616B2D">
        <w:rPr>
          <w:rFonts w:ascii="Yas" w:hAnsi="Yas"/>
          <w:rtl/>
        </w:rPr>
        <w:t>مقدمه</w:t>
      </w:r>
      <w:bookmarkEnd w:id="0"/>
    </w:p>
    <w:p w14:paraId="01089C75" w14:textId="3B7DDAA9" w:rsidR="00180A9F" w:rsidRPr="00616B2D" w:rsidRDefault="00180A9F" w:rsidP="00C5502A">
      <w:pPr>
        <w:pStyle w:val="Heading2"/>
        <w:rPr>
          <w:rFonts w:ascii="Yas" w:hAnsi="Yas"/>
          <w:rtl/>
        </w:rPr>
      </w:pPr>
      <w:bookmarkStart w:id="1" w:name="_Toc209236399"/>
      <w:bookmarkStart w:id="2" w:name="_Toc77259383"/>
      <w:r w:rsidRPr="00616B2D">
        <w:rPr>
          <w:rFonts w:ascii="Yas" w:hAnsi="Yas"/>
          <w:rtl/>
        </w:rPr>
        <w:t>مقدمه</w:t>
      </w:r>
      <w:bookmarkEnd w:id="1"/>
      <w:bookmarkEnd w:id="2"/>
    </w:p>
    <w:p w14:paraId="4266E97A" w14:textId="26B567BB" w:rsidR="00311713" w:rsidRPr="00616B2D" w:rsidRDefault="007571C1" w:rsidP="00311713">
      <w:pPr>
        <w:rPr>
          <w:rFonts w:ascii="Yas" w:hAnsi="Yas"/>
          <w:rtl/>
          <w:lang w:bidi="fa-IR"/>
        </w:rPr>
      </w:pPr>
      <w:r w:rsidRPr="00616B2D">
        <w:rPr>
          <w:rFonts w:ascii="Yas" w:eastAsiaTheme="minorHAnsi" w:hAnsi="Yas"/>
          <w:noProof/>
        </w:rPr>
        <mc:AlternateContent>
          <mc:Choice Requires="wps">
            <w:drawing>
              <wp:inline distT="0" distB="0" distL="0" distR="0" wp14:anchorId="5451229D" wp14:editId="2F917969">
                <wp:extent cx="5731510" cy="2514600"/>
                <wp:effectExtent l="57150" t="266700" r="78740" b="95250"/>
                <wp:docPr id="9"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2514600"/>
                        </a:xfrm>
                        <a:prstGeom prst="wedgeRectCallout">
                          <a:avLst>
                            <a:gd name="adj1" fmla="val 36664"/>
                            <a:gd name="adj2" fmla="val -59228"/>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06437878" w14:textId="77777777" w:rsidR="00F67F96" w:rsidRPr="00C92FD5" w:rsidRDefault="00F67F96" w:rsidP="007571C1">
                            <w:pPr>
                              <w:rPr>
                                <w:rtl/>
                              </w:rPr>
                            </w:pPr>
                            <w:r>
                              <w:rPr>
                                <w:rFonts w:hint="cs"/>
                                <w:rtl/>
                              </w:rPr>
                              <w:t>برای تیتر اول</w:t>
                            </w:r>
                            <w:r w:rsidRPr="00C92FD5">
                              <w:rPr>
                                <w:rFonts w:hint="cs"/>
                                <w:rtl/>
                              </w:rPr>
                              <w:t xml:space="preserve"> از </w:t>
                            </w:r>
                            <w:r w:rsidRPr="00C92FD5">
                              <w:t>Style</w:t>
                            </w:r>
                            <w:r w:rsidRPr="00C92FD5">
                              <w:rPr>
                                <w:rFonts w:hint="cs"/>
                                <w:rtl/>
                              </w:rPr>
                              <w:t xml:space="preserve"> با نام </w:t>
                            </w:r>
                            <w:r>
                              <w:rPr>
                                <w:rFonts w:hint="cs"/>
                                <w:rtl/>
                              </w:rPr>
                              <w:t>شماره تیتر 1 (</w:t>
                            </w:r>
                            <w:r>
                              <w:t>Heading 2</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توجه شود که در این فایل </w:t>
                            </w:r>
                            <w:r w:rsidRPr="00C92FD5">
                              <w:t>Word</w:t>
                            </w:r>
                            <w:r w:rsidRPr="00C92FD5">
                              <w:rPr>
                                <w:rFonts w:hint="cs"/>
                                <w:rtl/>
                              </w:rPr>
                              <w:t xml:space="preserve">، این تنظیمات از پیش اعمال شده‌اند و موارد زیر تنها جهت یادگیری نحوه استفاده از </w:t>
                            </w:r>
                            <w:r w:rsidRPr="00C92FD5">
                              <w:t>Style</w:t>
                            </w:r>
                            <w:r w:rsidRPr="00C92FD5">
                              <w:rPr>
                                <w:rFonts w:hint="cs"/>
                                <w:rtl/>
                              </w:rPr>
                              <w:t xml:space="preserve">ها در </w:t>
                            </w:r>
                            <w:r w:rsidRPr="00C92FD5">
                              <w:t>Word</w:t>
                            </w:r>
                            <w:r w:rsidRPr="00C92FD5">
                              <w:rPr>
                                <w:rFonts w:hint="cs"/>
                                <w:rtl/>
                              </w:rPr>
                              <w:t xml:space="preserve"> آورده شده‌اند. تغییر ویژگی های یک </w:t>
                            </w:r>
                            <w:r w:rsidRPr="00C92FD5">
                              <w:t>Style</w:t>
                            </w:r>
                            <w:r w:rsidRPr="00C92FD5">
                              <w:rPr>
                                <w:rFonts w:hint="cs"/>
                                <w:rtl/>
                              </w:rPr>
                              <w:t xml:space="preserve"> با راست کلیک بر روی آن و انتخاب گزینه </w:t>
                            </w:r>
                            <w:r w:rsidRPr="00C92FD5">
                              <w:t>Modify</w:t>
                            </w:r>
                            <w:r w:rsidRPr="00C92FD5">
                              <w:rPr>
                                <w:rFonts w:hint="cs"/>
                                <w:rtl/>
                              </w:rPr>
                              <w:t xml:space="preserve"> انجام می‌گردد):</w:t>
                            </w:r>
                          </w:p>
                          <w:p w14:paraId="65713768" w14:textId="77777777" w:rsidR="00F67F96" w:rsidRPr="00C92FD5" w:rsidRDefault="00F67F96" w:rsidP="007571C1">
                            <w:pPr>
                              <w:rPr>
                                <w:rtl/>
                              </w:rPr>
                            </w:pPr>
                            <w:r w:rsidRPr="00C92FD5">
                              <w:rPr>
                                <w:rFonts w:hint="cs"/>
                                <w:rtl/>
                              </w:rPr>
                              <w:t>قلم فارسی (</w:t>
                            </w:r>
                            <w:r w:rsidRPr="00C92FD5">
                              <w:t>Complex</w:t>
                            </w:r>
                            <w:r w:rsidRPr="00C92FD5">
                              <w:rPr>
                                <w:rFonts w:hint="cs"/>
                                <w:rtl/>
                              </w:rPr>
                              <w:t xml:space="preserve">): </w:t>
                            </w:r>
                            <w:r>
                              <w:t>Yas</w:t>
                            </w:r>
                            <w:r w:rsidRPr="00C92FD5">
                              <w:rPr>
                                <w:rFonts w:hint="cs"/>
                                <w:rtl/>
                              </w:rPr>
                              <w:t xml:space="preserve">، اندازه </w:t>
                            </w:r>
                            <w:r>
                              <w:rPr>
                                <w:rFonts w:hint="cs"/>
                                <w:rtl/>
                                <w:lang w:bidi="fa-IR"/>
                              </w:rPr>
                              <w:t>۱۶</w:t>
                            </w:r>
                            <w:r>
                              <w:rPr>
                                <w:rFonts w:hint="cs"/>
                                <w:rtl/>
                              </w:rPr>
                              <w:t xml:space="preserve">، حالت </w:t>
                            </w:r>
                            <w:r>
                              <w:t>Bold</w:t>
                            </w:r>
                          </w:p>
                          <w:p w14:paraId="43678A3D" w14:textId="77777777" w:rsidR="00F67F96" w:rsidRPr="00C92FD5" w:rsidRDefault="00F67F96" w:rsidP="007571C1">
                            <w:pPr>
                              <w:rPr>
                                <w:rtl/>
                              </w:rPr>
                            </w:pPr>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۱۴</w:t>
                            </w:r>
                            <w:r w:rsidRPr="00C92FD5">
                              <w:rPr>
                                <w:rFonts w:hint="cs"/>
                                <w:rtl/>
                              </w:rPr>
                              <w:t xml:space="preserve">، حالت </w:t>
                            </w:r>
                            <w:r w:rsidRPr="00C626FB">
                              <w:t>Bold</w:t>
                            </w:r>
                          </w:p>
                          <w:p w14:paraId="762F30DB" w14:textId="77777777" w:rsidR="00F67F96" w:rsidRPr="00C92FD5" w:rsidRDefault="00F67F96" w:rsidP="007571C1">
                            <w:pPr>
                              <w:rPr>
                                <w:rtl/>
                              </w:rPr>
                            </w:pPr>
                            <w:r w:rsidRPr="00C92FD5">
                              <w:rPr>
                                <w:rFonts w:hint="cs"/>
                                <w:rtl/>
                              </w:rPr>
                              <w:t xml:space="preserve">برای اعمال یک </w:t>
                            </w:r>
                            <w:r w:rsidRPr="00C92FD5">
                              <w:t>Style</w:t>
                            </w:r>
                            <w:r>
                              <w:rPr>
                                <w:rFonts w:hint="cs"/>
                                <w:rtl/>
                              </w:rPr>
                              <w:t xml:space="preserve"> به یک تیتر</w:t>
                            </w:r>
                            <w:r w:rsidRPr="00C92FD5">
                              <w:rPr>
                                <w:rFonts w:hint="cs"/>
                                <w:rtl/>
                              </w:rPr>
                              <w:t xml:space="preserve">، در حالی که نشانگر چشمک‌زن در آن پاراگراف قرار دارد، روی نام </w:t>
                            </w:r>
                            <w:r w:rsidRPr="00C92FD5">
                              <w:t>Style</w:t>
                            </w:r>
                            <w:r w:rsidRPr="00C92FD5">
                              <w:rPr>
                                <w:rFonts w:hint="cs"/>
                                <w:rtl/>
                              </w:rPr>
                              <w:t xml:space="preserve"> مورد نظر در نوار ابزار </w:t>
                            </w:r>
                            <w:r w:rsidRPr="00C92FD5">
                              <w:t>Styles</w:t>
                            </w:r>
                            <w:r w:rsidRPr="00C92FD5">
                              <w:rPr>
                                <w:rFonts w:hint="cs"/>
                                <w:rtl/>
                              </w:rPr>
                              <w:t xml:space="preserve"> از زبانه </w:t>
                            </w:r>
                            <w:r w:rsidRPr="00C92FD5">
                              <w:t>HOME</w:t>
                            </w:r>
                            <w:r w:rsidRPr="00C92FD5">
                              <w:rPr>
                                <w:rFonts w:hint="cs"/>
                                <w:rtl/>
                              </w:rPr>
                              <w:t xml:space="preserve"> کلیک کنید.</w:t>
                            </w:r>
                          </w:p>
                          <w:p w14:paraId="0B723494" w14:textId="77777777" w:rsidR="00F67F96" w:rsidRPr="00C92FD5" w:rsidRDefault="00F67F96" w:rsidP="007571C1"/>
                        </w:txbxContent>
                      </wps:txbx>
                      <wps:bodyPr rot="0" vert="horz" wrap="square" lIns="91440" tIns="45720" rIns="91440" bIns="45720" anchor="t" anchorCtr="0" upright="1">
                        <a:noAutofit/>
                      </wps:bodyPr>
                    </wps:wsp>
                  </a:graphicData>
                </a:graphic>
              </wp:inline>
            </w:drawing>
          </mc:Choice>
          <mc:Fallback>
            <w:pict>
              <v:shape w14:anchorId="5451229D" id="_x0000_s1038" type="#_x0000_t61" style="width:451.3pt;height:1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" adj="18719,-1993" fillcolor="#9eeaff" strokecolor="#46aac5">
                <v:fill color2="#e4f9ff" rotate="t" angle="180" colors="0 #9eeaff;22938f #bbefff;1 #e4f9ff" focus="100%" type="gradient"/>
                <v:shadow on="t" color="black" opacity="24903f" origin=",.5" offset="0,.55556mm"/>
                <v:textbox>
                  <w:txbxContent>
                    <w:p w14:paraId="06437878" w14:textId="77777777" w:rsidR="00F67F96" w:rsidRPr="00C92FD5" w:rsidRDefault="00F67F96" w:rsidP="007571C1">
                      <w:pPr>
                        <w:rPr>
                          <w:rtl/>
                        </w:rPr>
                      </w:pPr>
                      <w:r>
                        <w:rPr>
                          <w:rFonts w:hint="cs"/>
                          <w:rtl/>
                        </w:rPr>
                        <w:t>برای تیتر اول</w:t>
                      </w:r>
                      <w:r w:rsidRPr="00C92FD5">
                        <w:rPr>
                          <w:rFonts w:hint="cs"/>
                          <w:rtl/>
                        </w:rPr>
                        <w:t xml:space="preserve"> از </w:t>
                      </w:r>
                      <w:r w:rsidRPr="00C92FD5">
                        <w:t>Style</w:t>
                      </w:r>
                      <w:r w:rsidRPr="00C92FD5">
                        <w:rPr>
                          <w:rFonts w:hint="cs"/>
                          <w:rtl/>
                        </w:rPr>
                        <w:t xml:space="preserve"> با نام </w:t>
                      </w:r>
                      <w:r>
                        <w:rPr>
                          <w:rFonts w:hint="cs"/>
                          <w:rtl/>
                        </w:rPr>
                        <w:t>شماره تیتر 1 (</w:t>
                      </w:r>
                      <w:r>
                        <w:t>Heading 2</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توجه شود که در این فایل </w:t>
                      </w:r>
                      <w:r w:rsidRPr="00C92FD5">
                        <w:t>Word</w:t>
                      </w:r>
                      <w:r w:rsidRPr="00C92FD5">
                        <w:rPr>
                          <w:rFonts w:hint="cs"/>
                          <w:rtl/>
                        </w:rPr>
                        <w:t xml:space="preserve">، این تنظیمات از پیش اعمال شده‌اند و موارد زیر تنها جهت یادگیری نحوه استفاده از </w:t>
                      </w:r>
                      <w:r w:rsidRPr="00C92FD5">
                        <w:t>Style</w:t>
                      </w:r>
                      <w:r w:rsidRPr="00C92FD5">
                        <w:rPr>
                          <w:rFonts w:hint="cs"/>
                          <w:rtl/>
                        </w:rPr>
                        <w:t xml:space="preserve">ها در </w:t>
                      </w:r>
                      <w:r w:rsidRPr="00C92FD5">
                        <w:t>Word</w:t>
                      </w:r>
                      <w:r w:rsidRPr="00C92FD5">
                        <w:rPr>
                          <w:rFonts w:hint="cs"/>
                          <w:rtl/>
                        </w:rPr>
                        <w:t xml:space="preserve"> آورده شده‌اند. تغییر ویژگی های یک </w:t>
                      </w:r>
                      <w:r w:rsidRPr="00C92FD5">
                        <w:t>Style</w:t>
                      </w:r>
                      <w:r w:rsidRPr="00C92FD5">
                        <w:rPr>
                          <w:rFonts w:hint="cs"/>
                          <w:rtl/>
                        </w:rPr>
                        <w:t xml:space="preserve"> با راست کلیک بر روی آن و انتخاب گزینه </w:t>
                      </w:r>
                      <w:r w:rsidRPr="00C92FD5">
                        <w:t>Modify</w:t>
                      </w:r>
                      <w:r w:rsidRPr="00C92FD5">
                        <w:rPr>
                          <w:rFonts w:hint="cs"/>
                          <w:rtl/>
                        </w:rPr>
                        <w:t xml:space="preserve"> انجام می‌گردد):</w:t>
                      </w:r>
                    </w:p>
                    <w:p w14:paraId="65713768" w14:textId="77777777" w:rsidR="00F67F96" w:rsidRPr="00C92FD5" w:rsidRDefault="00F67F96" w:rsidP="007571C1">
                      <w:pPr>
                        <w:rPr>
                          <w:rtl/>
                        </w:rPr>
                      </w:pPr>
                      <w:r w:rsidRPr="00C92FD5">
                        <w:rPr>
                          <w:rFonts w:hint="cs"/>
                          <w:rtl/>
                        </w:rPr>
                        <w:t>قلم فارسی (</w:t>
                      </w:r>
                      <w:r w:rsidRPr="00C92FD5">
                        <w:t>Complex</w:t>
                      </w:r>
                      <w:r w:rsidRPr="00C92FD5">
                        <w:rPr>
                          <w:rFonts w:hint="cs"/>
                          <w:rtl/>
                        </w:rPr>
                        <w:t xml:space="preserve">): </w:t>
                      </w:r>
                      <w:r>
                        <w:t>Yas</w:t>
                      </w:r>
                      <w:r w:rsidRPr="00C92FD5">
                        <w:rPr>
                          <w:rFonts w:hint="cs"/>
                          <w:rtl/>
                        </w:rPr>
                        <w:t xml:space="preserve">، اندازه </w:t>
                      </w:r>
                      <w:r>
                        <w:rPr>
                          <w:rFonts w:hint="cs"/>
                          <w:rtl/>
                          <w:lang w:bidi="fa-IR"/>
                        </w:rPr>
                        <w:t>۱۶</w:t>
                      </w:r>
                      <w:r>
                        <w:rPr>
                          <w:rFonts w:hint="cs"/>
                          <w:rtl/>
                        </w:rPr>
                        <w:t xml:space="preserve">، حالت </w:t>
                      </w:r>
                      <w:r>
                        <w:t>Bold</w:t>
                      </w:r>
                    </w:p>
                    <w:p w14:paraId="43678A3D" w14:textId="77777777" w:rsidR="00F67F96" w:rsidRPr="00C92FD5" w:rsidRDefault="00F67F96" w:rsidP="007571C1">
                      <w:pPr>
                        <w:rPr>
                          <w:rtl/>
                        </w:rPr>
                      </w:pPr>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۱۴</w:t>
                      </w:r>
                      <w:r w:rsidRPr="00C92FD5">
                        <w:rPr>
                          <w:rFonts w:hint="cs"/>
                          <w:rtl/>
                        </w:rPr>
                        <w:t xml:space="preserve">، حالت </w:t>
                      </w:r>
                      <w:r w:rsidRPr="00C626FB">
                        <w:t>Bold</w:t>
                      </w:r>
                    </w:p>
                    <w:p w14:paraId="762F30DB" w14:textId="77777777" w:rsidR="00F67F96" w:rsidRPr="00C92FD5" w:rsidRDefault="00F67F96" w:rsidP="007571C1">
                      <w:pPr>
                        <w:rPr>
                          <w:rtl/>
                        </w:rPr>
                      </w:pPr>
                      <w:r w:rsidRPr="00C92FD5">
                        <w:rPr>
                          <w:rFonts w:hint="cs"/>
                          <w:rtl/>
                        </w:rPr>
                        <w:t xml:space="preserve">برای اعمال یک </w:t>
                      </w:r>
                      <w:r w:rsidRPr="00C92FD5">
                        <w:t>Style</w:t>
                      </w:r>
                      <w:r>
                        <w:rPr>
                          <w:rFonts w:hint="cs"/>
                          <w:rtl/>
                        </w:rPr>
                        <w:t xml:space="preserve"> به یک تیتر</w:t>
                      </w:r>
                      <w:r w:rsidRPr="00C92FD5">
                        <w:rPr>
                          <w:rFonts w:hint="cs"/>
                          <w:rtl/>
                        </w:rPr>
                        <w:t xml:space="preserve">، در حالی که نشانگر چشمک‌زن در آن پاراگراف قرار دارد، روی نام </w:t>
                      </w:r>
                      <w:r w:rsidRPr="00C92FD5">
                        <w:t>Style</w:t>
                      </w:r>
                      <w:r w:rsidRPr="00C92FD5">
                        <w:rPr>
                          <w:rFonts w:hint="cs"/>
                          <w:rtl/>
                        </w:rPr>
                        <w:t xml:space="preserve"> مورد نظر در نوار ابزار </w:t>
                      </w:r>
                      <w:r w:rsidRPr="00C92FD5">
                        <w:t>Styles</w:t>
                      </w:r>
                      <w:r w:rsidRPr="00C92FD5">
                        <w:rPr>
                          <w:rFonts w:hint="cs"/>
                          <w:rtl/>
                        </w:rPr>
                        <w:t xml:space="preserve"> از زبانه </w:t>
                      </w:r>
                      <w:r w:rsidRPr="00C92FD5">
                        <w:t>HOME</w:t>
                      </w:r>
                      <w:r w:rsidRPr="00C92FD5">
                        <w:rPr>
                          <w:rFonts w:hint="cs"/>
                          <w:rtl/>
                        </w:rPr>
                        <w:t xml:space="preserve"> کلیک کنید.</w:t>
                      </w:r>
                    </w:p>
                    <w:p w14:paraId="0B723494" w14:textId="77777777" w:rsidR="00F67F96" w:rsidRPr="00C92FD5" w:rsidRDefault="00F67F96" w:rsidP="007571C1"/>
                  </w:txbxContent>
                </v:textbox>
                <w10:anchorlock/>
              </v:shape>
            </w:pict>
          </mc:Fallback>
        </mc:AlternateContent>
      </w:r>
      <w:r w:rsidR="00180A9F" w:rsidRPr="00616B2D">
        <w:rPr>
          <w:rFonts w:ascii="Yas" w:hAnsi="Yas"/>
          <w:rtl/>
          <w:lang w:bidi="fa-IR"/>
        </w:rPr>
        <w:t>هدف از فصل مقدمه</w:t>
      </w:r>
      <w:r w:rsidR="00180A9F" w:rsidRPr="00616B2D">
        <w:rPr>
          <w:rStyle w:val="FootnoteReference"/>
          <w:rFonts w:ascii="Yas" w:hAnsi="Yas" w:cs="Yas"/>
          <w:rtl/>
          <w:lang w:bidi="fa-IR"/>
        </w:rPr>
        <w:footnoteReference w:id="1"/>
      </w:r>
      <w:r w:rsidR="00180A9F" w:rsidRPr="00616B2D">
        <w:rPr>
          <w:rFonts w:ascii="Yas" w:hAnsi="Yas"/>
          <w:rtl/>
          <w:lang w:bidi="fa-IR"/>
        </w:rPr>
        <w:t>، شرح مختصر موضوع تحق</w:t>
      </w:r>
      <w:r w:rsidR="004B1ABE" w:rsidRPr="00616B2D">
        <w:rPr>
          <w:rFonts w:ascii="Yas" w:hAnsi="Yas"/>
          <w:rtl/>
          <w:lang w:bidi="fa-IR"/>
        </w:rPr>
        <w:t>ی</w:t>
      </w:r>
      <w:r w:rsidR="00180A9F" w:rsidRPr="00616B2D">
        <w:rPr>
          <w:rFonts w:ascii="Yas" w:hAnsi="Yas"/>
          <w:rtl/>
          <w:lang w:bidi="fa-IR"/>
        </w:rPr>
        <w:t>ق و اهم</w:t>
      </w:r>
      <w:r w:rsidR="004B1ABE" w:rsidRPr="00616B2D">
        <w:rPr>
          <w:rFonts w:ascii="Yas" w:hAnsi="Yas"/>
          <w:rtl/>
          <w:lang w:bidi="fa-IR"/>
        </w:rPr>
        <w:t>ی</w:t>
      </w:r>
      <w:r w:rsidR="00180A9F" w:rsidRPr="00616B2D">
        <w:rPr>
          <w:rFonts w:ascii="Yas" w:hAnsi="Yas"/>
          <w:rtl/>
          <w:lang w:bidi="fa-IR"/>
        </w:rPr>
        <w:t>ت آن با اشاره‌ا</w:t>
      </w:r>
      <w:r w:rsidR="004B1ABE" w:rsidRPr="00616B2D">
        <w:rPr>
          <w:rFonts w:ascii="Yas" w:hAnsi="Yas"/>
          <w:rtl/>
          <w:lang w:bidi="fa-IR"/>
        </w:rPr>
        <w:t>ی</w:t>
      </w:r>
      <w:r w:rsidR="00180A9F" w:rsidRPr="00616B2D">
        <w:rPr>
          <w:rFonts w:ascii="Yas" w:hAnsi="Yas"/>
          <w:rtl/>
          <w:lang w:bidi="fa-IR"/>
        </w:rPr>
        <w:t xml:space="preserve"> كوتاه به روش و مراحل تحق</w:t>
      </w:r>
      <w:r w:rsidR="004B1ABE" w:rsidRPr="00616B2D">
        <w:rPr>
          <w:rFonts w:ascii="Yas" w:hAnsi="Yas"/>
          <w:rtl/>
          <w:lang w:bidi="fa-IR"/>
        </w:rPr>
        <w:t>ی</w:t>
      </w:r>
      <w:r w:rsidR="00180A9F" w:rsidRPr="00616B2D">
        <w:rPr>
          <w:rFonts w:ascii="Yas" w:hAnsi="Yas"/>
          <w:rtl/>
          <w:lang w:bidi="fa-IR"/>
        </w:rPr>
        <w:t>ق است.</w:t>
      </w:r>
      <w:r w:rsidR="00311713" w:rsidRPr="00616B2D">
        <w:rPr>
          <w:rFonts w:ascii="Yas" w:eastAsiaTheme="minorHAnsi" w:hAnsi="Yas"/>
          <w:szCs w:val="28"/>
          <w:rtl/>
          <w:lang w:bidi="fa-IR"/>
        </w:rPr>
        <w:t xml:space="preserve"> </w:t>
      </w:r>
      <w:r w:rsidR="00311713" w:rsidRPr="00616B2D">
        <w:rPr>
          <w:rFonts w:ascii="Yas" w:hAnsi="Yas"/>
          <w:rtl/>
          <w:lang w:bidi="fa-IR"/>
        </w:rPr>
        <w:t>قسمت‌های مختلف بخش مقدمه به ترتیب در زیر آمده‌اند. توجه شود که مطالب زیر می‌بایست به صورت یک متن پیوسته و منسجم و با یک روال منطقی عنوان شوند و نه به صورت قطعات مجزا و نامرتبط با یکدیگر.</w:t>
      </w:r>
    </w:p>
    <w:p w14:paraId="0117D746" w14:textId="436DE0D5" w:rsidR="00311713" w:rsidRPr="00616B2D" w:rsidRDefault="00311713" w:rsidP="00311713">
      <w:pPr>
        <w:numPr>
          <w:ilvl w:val="0"/>
          <w:numId w:val="14"/>
        </w:numPr>
        <w:rPr>
          <w:rFonts w:ascii="Yas" w:hAnsi="Yas"/>
          <w:rtl/>
          <w:lang w:bidi="fa-IR"/>
        </w:rPr>
      </w:pPr>
      <w:r w:rsidRPr="00616B2D">
        <w:rPr>
          <w:rFonts w:ascii="Yas" w:hAnsi="Yas"/>
          <w:u w:val="single"/>
          <w:rtl/>
          <w:lang w:bidi="fa-IR"/>
        </w:rPr>
        <w:t>هدف نهایی</w:t>
      </w:r>
      <w:r w:rsidRPr="00616B2D">
        <w:rPr>
          <w:rFonts w:ascii="Yas" w:hAnsi="Yas"/>
          <w:rtl/>
          <w:lang w:bidi="fa-IR"/>
        </w:rPr>
        <w:t>: در جمله اول مقدمه، هدف نهایی از انجام پژوهش به صورت واضح بیان می‌شود.</w:t>
      </w:r>
    </w:p>
    <w:p w14:paraId="0AAA513B" w14:textId="69573134" w:rsidR="00311713" w:rsidRPr="00616B2D" w:rsidRDefault="00DA3943" w:rsidP="00311713">
      <w:pPr>
        <w:numPr>
          <w:ilvl w:val="0"/>
          <w:numId w:val="14"/>
        </w:numPr>
        <w:rPr>
          <w:rFonts w:ascii="Yas" w:hAnsi="Yas"/>
          <w:rtl/>
          <w:lang w:bidi="fa-IR"/>
        </w:rPr>
      </w:pPr>
      <w:r w:rsidRPr="00616B2D">
        <w:rPr>
          <w:rFonts w:ascii="Yas" w:eastAsiaTheme="minorHAnsi" w:hAnsi="Yas"/>
          <w:noProof/>
        </w:rPr>
        <mc:AlternateContent>
          <mc:Choice Requires="wps">
            <w:drawing>
              <wp:anchor distT="0" distB="0" distL="114300" distR="114300" simplePos="0" relativeHeight="251708416" behindDoc="0" locked="0" layoutInCell="1" allowOverlap="1" wp14:anchorId="0FB1BBF0" wp14:editId="19E2FA4A">
                <wp:simplePos x="0" y="0"/>
                <wp:positionH relativeFrom="column">
                  <wp:posOffset>1104900</wp:posOffset>
                </wp:positionH>
                <wp:positionV relativeFrom="paragraph">
                  <wp:posOffset>479425</wp:posOffset>
                </wp:positionV>
                <wp:extent cx="5010150" cy="857250"/>
                <wp:effectExtent l="266700" t="38100" r="76200" b="95250"/>
                <wp:wrapNone/>
                <wp:docPr id="26"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0150" cy="857250"/>
                        </a:xfrm>
                        <a:prstGeom prst="wedgeRectCallout">
                          <a:avLst>
                            <a:gd name="adj1" fmla="val -54479"/>
                            <a:gd name="adj2" fmla="val 21883"/>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3436F4BF" w14:textId="75EF69FF" w:rsidR="00F67F96" w:rsidRPr="00C92FD5" w:rsidRDefault="00F67F96" w:rsidP="00DA3943">
                            <w:pPr>
                              <w:rPr>
                                <w:rtl/>
                                <w:lang w:bidi="fa-IR"/>
                              </w:rPr>
                            </w:pPr>
                            <w:r>
                              <w:rPr>
                                <w:rFonts w:hint="cs"/>
                                <w:rtl/>
                              </w:rPr>
                              <w:t>برای پانویس</w:t>
                            </w:r>
                            <w:r w:rsidRPr="00C92FD5">
                              <w:rPr>
                                <w:rFonts w:hint="cs"/>
                                <w:rtl/>
                              </w:rPr>
                              <w:t xml:space="preserve"> از </w:t>
                            </w:r>
                            <w:r w:rsidRPr="00C92FD5">
                              <w:t>Style</w:t>
                            </w:r>
                            <w:r w:rsidRPr="00C92FD5">
                              <w:rPr>
                                <w:rFonts w:hint="cs"/>
                                <w:rtl/>
                              </w:rPr>
                              <w:t xml:space="preserve"> با نام </w:t>
                            </w:r>
                            <w:r>
                              <w:rPr>
                                <w:rFonts w:hint="cs"/>
                                <w:rtl/>
                              </w:rPr>
                              <w:t>پانویس (</w:t>
                            </w:r>
                            <w:r>
                              <w:t>Footnote</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w:t>
                            </w:r>
                          </w:p>
                          <w:p w14:paraId="3B580DDE" w14:textId="411DEA5C" w:rsidR="00F67F96" w:rsidRPr="00C92FD5" w:rsidRDefault="00F67F96" w:rsidP="00DA3943">
                            <w:pPr>
                              <w:rPr>
                                <w:rtl/>
                              </w:rPr>
                            </w:pPr>
                            <w:r w:rsidRPr="00C92FD5">
                              <w:rPr>
                                <w:rFonts w:hint="cs"/>
                                <w:rtl/>
                              </w:rPr>
                              <w:t>قلم فارسی (</w:t>
                            </w:r>
                            <w:r w:rsidRPr="00C92FD5">
                              <w:t>Complex</w:t>
                            </w:r>
                            <w:r w:rsidRPr="00C92FD5">
                              <w:rPr>
                                <w:rFonts w:hint="cs"/>
                                <w:rtl/>
                              </w:rPr>
                              <w:t xml:space="preserve">): </w:t>
                            </w:r>
                            <w:r>
                              <w:t>Yas</w:t>
                            </w:r>
                            <w:r w:rsidRPr="00C92FD5">
                              <w:rPr>
                                <w:rFonts w:hint="cs"/>
                                <w:rtl/>
                              </w:rPr>
                              <w:t xml:space="preserve">، اندازه </w:t>
                            </w:r>
                            <w:r>
                              <w:rPr>
                                <w:rFonts w:hint="cs"/>
                                <w:rtl/>
                                <w:lang w:bidi="fa-IR"/>
                              </w:rPr>
                              <w:t>۱۰</w:t>
                            </w:r>
                            <w:r>
                              <w:rPr>
                                <w:rFonts w:hint="cs"/>
                                <w:rtl/>
                              </w:rPr>
                              <w:t xml:space="preserve">، حالت </w:t>
                            </w:r>
                            <w:r>
                              <w:t>Right-To-Left Text Direction</w:t>
                            </w:r>
                          </w:p>
                          <w:p w14:paraId="006CE42C" w14:textId="244F73B8" w:rsidR="00F67F96" w:rsidRPr="00C92FD5" w:rsidRDefault="00F67F96" w:rsidP="00DA3943">
                            <w:pPr>
                              <w:rPr>
                                <w:lang w:bidi="fa-IR"/>
                              </w:rPr>
                            </w:pPr>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۸</w:t>
                            </w:r>
                            <w:r w:rsidRPr="00C92FD5">
                              <w:rPr>
                                <w:rFonts w:hint="cs"/>
                                <w:rtl/>
                              </w:rPr>
                              <w:t xml:space="preserve">، حالت </w:t>
                            </w:r>
                            <w:r>
                              <w:t>Left-To-Right Text Direction</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w14:anchorId="0FB1BBF0" id="_x0000_s1039" type="#_x0000_t61" style="position:absolute;left:0;text-align:left;margin-left:87pt;margin-top:37.75pt;width:394.5pt;height:6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" adj="-967,15527" fillcolor="#9eeaff" strokecolor="#46aac5">
                <v:fill color2="#e4f9ff" rotate="t" angle="180" colors="0 #9eeaff;22938f #bbefff;1 #e4f9ff" focus="100%" type="gradient"/>
                <v:shadow on="t" color="black" opacity="24903f" origin=",.5" offset="0,.55556mm"/>
                <v:textbox>
                  <w:txbxContent>
                    <w:p w14:paraId="3436F4BF" w14:textId="75EF69FF" w:rsidR="00F67F96" w:rsidRPr="00C92FD5" w:rsidRDefault="00F67F96" w:rsidP="00DA3943">
                      <w:pPr>
                        <w:rPr>
                          <w:rtl/>
                          <w:lang w:bidi="fa-IR"/>
                        </w:rPr>
                      </w:pPr>
                      <w:r>
                        <w:rPr>
                          <w:rFonts w:hint="cs"/>
                          <w:rtl/>
                        </w:rPr>
                        <w:t>برای پانویس</w:t>
                      </w:r>
                      <w:r w:rsidRPr="00C92FD5">
                        <w:rPr>
                          <w:rFonts w:hint="cs"/>
                          <w:rtl/>
                        </w:rPr>
                        <w:t xml:space="preserve"> از </w:t>
                      </w:r>
                      <w:r w:rsidRPr="00C92FD5">
                        <w:t>Style</w:t>
                      </w:r>
                      <w:r w:rsidRPr="00C92FD5">
                        <w:rPr>
                          <w:rFonts w:hint="cs"/>
                          <w:rtl/>
                        </w:rPr>
                        <w:t xml:space="preserve"> با نام </w:t>
                      </w:r>
                      <w:r>
                        <w:rPr>
                          <w:rFonts w:hint="cs"/>
                          <w:rtl/>
                        </w:rPr>
                        <w:t>پانویس (</w:t>
                      </w:r>
                      <w:r>
                        <w:t>Footnote</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w:t>
                      </w:r>
                    </w:p>
                    <w:p w14:paraId="3B580DDE" w14:textId="411DEA5C" w:rsidR="00F67F96" w:rsidRPr="00C92FD5" w:rsidRDefault="00F67F96" w:rsidP="00DA3943">
                      <w:pPr>
                        <w:rPr>
                          <w:rtl/>
                        </w:rPr>
                      </w:pPr>
                      <w:r w:rsidRPr="00C92FD5">
                        <w:rPr>
                          <w:rFonts w:hint="cs"/>
                          <w:rtl/>
                        </w:rPr>
                        <w:t>قلم فارسی (</w:t>
                      </w:r>
                      <w:r w:rsidRPr="00C92FD5">
                        <w:t>Complex</w:t>
                      </w:r>
                      <w:r w:rsidRPr="00C92FD5">
                        <w:rPr>
                          <w:rFonts w:hint="cs"/>
                          <w:rtl/>
                        </w:rPr>
                        <w:t xml:space="preserve">): </w:t>
                      </w:r>
                      <w:r>
                        <w:t>Yas</w:t>
                      </w:r>
                      <w:r w:rsidRPr="00C92FD5">
                        <w:rPr>
                          <w:rFonts w:hint="cs"/>
                          <w:rtl/>
                        </w:rPr>
                        <w:t xml:space="preserve">، اندازه </w:t>
                      </w:r>
                      <w:r>
                        <w:rPr>
                          <w:rFonts w:hint="cs"/>
                          <w:rtl/>
                          <w:lang w:bidi="fa-IR"/>
                        </w:rPr>
                        <w:t>۱۰</w:t>
                      </w:r>
                      <w:r>
                        <w:rPr>
                          <w:rFonts w:hint="cs"/>
                          <w:rtl/>
                        </w:rPr>
                        <w:t xml:space="preserve">، حالت </w:t>
                      </w:r>
                      <w:r>
                        <w:t>Right-To-Left Text Direction</w:t>
                      </w:r>
                    </w:p>
                    <w:p w14:paraId="006CE42C" w14:textId="244F73B8" w:rsidR="00F67F96" w:rsidRPr="00C92FD5" w:rsidRDefault="00F67F96" w:rsidP="00DA3943">
                      <w:pPr>
                        <w:rPr>
                          <w:lang w:bidi="fa-IR"/>
                        </w:rPr>
                      </w:pPr>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۸</w:t>
                      </w:r>
                      <w:r w:rsidRPr="00C92FD5">
                        <w:rPr>
                          <w:rFonts w:hint="cs"/>
                          <w:rtl/>
                        </w:rPr>
                        <w:t xml:space="preserve">، حالت </w:t>
                      </w:r>
                      <w:r>
                        <w:t>Left-To-Right Text Direction</w:t>
                      </w:r>
                    </w:p>
                  </w:txbxContent>
                </v:textbox>
              </v:shape>
            </w:pict>
          </mc:Fallback>
        </mc:AlternateContent>
      </w:r>
      <w:r w:rsidR="00311713" w:rsidRPr="00616B2D">
        <w:rPr>
          <w:rFonts w:ascii="Yas" w:hAnsi="Yas"/>
          <w:u w:val="single"/>
          <w:rtl/>
          <w:lang w:bidi="fa-IR"/>
        </w:rPr>
        <w:t>علت اهمیت هدف</w:t>
      </w:r>
      <w:r w:rsidR="00311713" w:rsidRPr="00616B2D">
        <w:rPr>
          <w:rFonts w:ascii="Yas" w:hAnsi="Yas"/>
          <w:rtl/>
          <w:lang w:bidi="fa-IR"/>
        </w:rPr>
        <w:t>: در جملات متعاقب جمله اول، ضرورت انجام پژوهش و علت مفید بودن آن با استدلال بیان می‌گردد.</w:t>
      </w:r>
    </w:p>
    <w:p w14:paraId="42FAEBC6" w14:textId="050FDE48" w:rsidR="00311713" w:rsidRPr="00616B2D" w:rsidRDefault="00311713" w:rsidP="00311713">
      <w:pPr>
        <w:numPr>
          <w:ilvl w:val="0"/>
          <w:numId w:val="14"/>
        </w:numPr>
        <w:rPr>
          <w:rFonts w:ascii="Yas" w:hAnsi="Yas"/>
          <w:rtl/>
          <w:lang w:bidi="fa-IR"/>
        </w:rPr>
      </w:pPr>
      <w:r w:rsidRPr="00616B2D">
        <w:rPr>
          <w:rFonts w:ascii="Yas" w:hAnsi="Yas"/>
          <w:u w:val="single"/>
          <w:rtl/>
          <w:lang w:bidi="fa-IR"/>
        </w:rPr>
        <w:lastRenderedPageBreak/>
        <w:t>حیطه</w:t>
      </w:r>
      <w:r w:rsidRPr="00616B2D">
        <w:rPr>
          <w:rFonts w:ascii="Yas" w:hAnsi="Yas"/>
          <w:u w:val="single"/>
          <w:vertAlign w:val="superscript"/>
          <w:rtl/>
          <w:lang w:bidi="fa-IR"/>
        </w:rPr>
        <w:footnoteReference w:id="2"/>
      </w:r>
      <w:r w:rsidRPr="00616B2D">
        <w:rPr>
          <w:rFonts w:ascii="Yas" w:hAnsi="Yas"/>
          <w:u w:val="single"/>
          <w:rtl/>
          <w:lang w:bidi="fa-IR"/>
        </w:rPr>
        <w:t xml:space="preserve"> پژوهش:</w:t>
      </w:r>
      <w:r w:rsidRPr="00616B2D">
        <w:rPr>
          <w:rFonts w:ascii="Yas" w:hAnsi="Yas"/>
          <w:rtl/>
          <w:lang w:bidi="fa-IR"/>
        </w:rPr>
        <w:t xml:space="preserve"> به طور مشخص بیان شود که این پژوهش چه مسائلی را در ارتباط با هدف پیش‌گفته دربرگرفته و از کدام مسائل صرفنظر می‌کند.</w:t>
      </w:r>
    </w:p>
    <w:p w14:paraId="2F33D7C5" w14:textId="726B1A55" w:rsidR="00311713" w:rsidRPr="00616B2D" w:rsidRDefault="00311713" w:rsidP="009C1711">
      <w:pPr>
        <w:numPr>
          <w:ilvl w:val="0"/>
          <w:numId w:val="14"/>
        </w:numPr>
        <w:rPr>
          <w:rFonts w:ascii="Yas" w:hAnsi="Yas"/>
          <w:lang w:bidi="fa-IR"/>
        </w:rPr>
      </w:pPr>
      <w:r w:rsidRPr="00616B2D">
        <w:rPr>
          <w:rFonts w:ascii="Yas" w:hAnsi="Yas"/>
          <w:u w:val="single"/>
          <w:rtl/>
          <w:lang w:bidi="fa-IR"/>
        </w:rPr>
        <w:t>بیان مساله</w:t>
      </w:r>
      <w:r w:rsidRPr="00616B2D">
        <w:rPr>
          <w:rFonts w:ascii="Yas" w:hAnsi="Yas"/>
          <w:rtl/>
          <w:lang w:bidi="fa-IR"/>
        </w:rPr>
        <w:t xml:space="preserve">: </w:t>
      </w:r>
      <w:r w:rsidRPr="00616B2D">
        <w:rPr>
          <w:rFonts w:ascii="Yas" w:hAnsi="Yas"/>
          <w:rtl/>
        </w:rPr>
        <w:t xml:space="preserve">مساله مورد تحقیق به‌زبانی ساده بیان می‌شود. توضیحات باید به اندازه‌ای باشد که فهم موضوع برای خواننده‌ای بدون اطلاعات تخصصی عمیق، میسّر باشد. ارائه اطلاعات کم و همچنین توضیح بیش از حد موضوع از نواقص نوشته به‌شمار می‌رود. با توجه به توضیح تفصیلی نحوه انجام </w:t>
      </w:r>
      <w:r w:rsidRPr="00616B2D">
        <w:rPr>
          <w:rFonts w:ascii="Yas" w:hAnsi="Yas"/>
          <w:rtl/>
          <w:lang w:bidi="fa-IR"/>
        </w:rPr>
        <w:t xml:space="preserve">پژوهش </w:t>
      </w:r>
      <w:r w:rsidRPr="00616B2D">
        <w:rPr>
          <w:rFonts w:ascii="Yas" w:hAnsi="Yas"/>
          <w:rtl/>
        </w:rPr>
        <w:t xml:space="preserve">در قسمت‌های بعد، نیازی به ذکر آن در </w:t>
      </w:r>
      <w:r w:rsidR="009C1711">
        <w:rPr>
          <w:rFonts w:ascii="Yas" w:hAnsi="Yas" w:hint="cs"/>
          <w:rtl/>
        </w:rPr>
        <w:t>این بخش</w:t>
      </w:r>
      <w:r w:rsidRPr="00616B2D">
        <w:rPr>
          <w:rFonts w:ascii="Yas" w:hAnsi="Yas"/>
          <w:rtl/>
        </w:rPr>
        <w:t xml:space="preserve"> نیست.</w:t>
      </w:r>
    </w:p>
    <w:p w14:paraId="72E971A3" w14:textId="4A401CC8" w:rsidR="00311713" w:rsidRPr="00616B2D" w:rsidRDefault="00311713" w:rsidP="00311713">
      <w:pPr>
        <w:numPr>
          <w:ilvl w:val="0"/>
          <w:numId w:val="14"/>
        </w:numPr>
        <w:rPr>
          <w:rFonts w:ascii="Yas" w:hAnsi="Yas"/>
          <w:rtl/>
        </w:rPr>
      </w:pPr>
      <w:r w:rsidRPr="00616B2D">
        <w:rPr>
          <w:rFonts w:ascii="Yas" w:hAnsi="Yas"/>
          <w:u w:val="single"/>
          <w:rtl/>
          <w:lang w:bidi="fa-IR"/>
        </w:rPr>
        <w:t>نتیجه‌های مورد انتظار</w:t>
      </w:r>
      <w:r w:rsidRPr="00616B2D">
        <w:rPr>
          <w:rFonts w:ascii="Yas" w:hAnsi="Yas"/>
          <w:rtl/>
        </w:rPr>
        <w:t>: آنچه به عنوان خروجی و یا کاربرد از این پژوهش مورد انتظار است، به صورت خلاصه بیان می‌شود.</w:t>
      </w:r>
    </w:p>
    <w:p w14:paraId="00B96897" w14:textId="4632B934" w:rsidR="00311713" w:rsidRPr="00616B2D" w:rsidRDefault="00311713" w:rsidP="00311713">
      <w:pPr>
        <w:numPr>
          <w:ilvl w:val="0"/>
          <w:numId w:val="14"/>
        </w:numPr>
        <w:rPr>
          <w:rFonts w:ascii="Yas" w:hAnsi="Yas"/>
          <w:lang w:bidi="fa-IR"/>
        </w:rPr>
      </w:pPr>
      <w:r w:rsidRPr="00616B2D">
        <w:rPr>
          <w:rFonts w:ascii="Yas" w:hAnsi="Yas"/>
          <w:u w:val="single"/>
          <w:rtl/>
          <w:lang w:bidi="fa-IR"/>
        </w:rPr>
        <w:t>فهرست نوآوری‌ها</w:t>
      </w:r>
      <w:r w:rsidRPr="00616B2D">
        <w:rPr>
          <w:rFonts w:ascii="Yas" w:hAnsi="Yas"/>
          <w:rtl/>
          <w:lang w:bidi="fa-IR"/>
        </w:rPr>
        <w:t>: در پایان، نوآوری‌های پژوهش به طور مشخص عنوان می‌گردند.</w:t>
      </w:r>
    </w:p>
    <w:p w14:paraId="63EE0B65" w14:textId="07397EC1" w:rsidR="00311713" w:rsidRPr="00616B2D" w:rsidRDefault="00311713" w:rsidP="00311713">
      <w:pPr>
        <w:rPr>
          <w:rFonts w:ascii="Yas" w:hAnsi="Yas"/>
          <w:rtl/>
          <w:lang w:bidi="fa-IR"/>
        </w:rPr>
      </w:pPr>
      <w:r w:rsidRPr="00616B2D">
        <w:rPr>
          <w:rFonts w:ascii="Yas" w:hAnsi="Yas"/>
          <w:rtl/>
          <w:lang w:bidi="fa-IR"/>
        </w:rPr>
        <w:t>در نوشتن متن تمامی قسمت‌ها، به موارد فنی زیر توجه فرمایید:</w:t>
      </w:r>
    </w:p>
    <w:p w14:paraId="3E3817C8" w14:textId="7ED96F12" w:rsidR="00311713" w:rsidRPr="00616B2D" w:rsidRDefault="00311713" w:rsidP="00311713">
      <w:pPr>
        <w:numPr>
          <w:ilvl w:val="0"/>
          <w:numId w:val="14"/>
        </w:numPr>
        <w:rPr>
          <w:rFonts w:ascii="Yas" w:hAnsi="Yas"/>
          <w:lang w:bidi="fa-IR"/>
        </w:rPr>
      </w:pPr>
      <w:r w:rsidRPr="00616B2D">
        <w:rPr>
          <w:rFonts w:ascii="Yas" w:hAnsi="Yas"/>
          <w:rtl/>
        </w:rPr>
        <w:t>هر جمله در این متن می‌بایست دارای هدف و حاوی اطلاعات لازم برای خواننده باشد. جملات کلی و بدون محتوا همانند «اهمیت ... بر کسی پوشیده نیست» در یک متن علمی و فنی جایگاهی ندارند.</w:t>
      </w:r>
    </w:p>
    <w:p w14:paraId="08F51CCA" w14:textId="363D21B3" w:rsidR="00311713" w:rsidRPr="00616B2D" w:rsidRDefault="00311713" w:rsidP="00311713">
      <w:pPr>
        <w:numPr>
          <w:ilvl w:val="0"/>
          <w:numId w:val="14"/>
        </w:numPr>
        <w:rPr>
          <w:rFonts w:ascii="Yas" w:hAnsi="Yas"/>
          <w:lang w:bidi="fa-IR"/>
        </w:rPr>
      </w:pPr>
      <w:r w:rsidRPr="00616B2D">
        <w:rPr>
          <w:rFonts w:ascii="Yas" w:hAnsi="Yas"/>
          <w:rtl/>
        </w:rPr>
        <w:t>استفاده از روایت اول شخص، یعنی عباراتی چون «... را در نظر می‌گیریم» و «ما این تحلیل را انجام می‌دهیم» برازنده یک متن فنی نمی‌باشد. به جای آن از عباراتی چون «این مطالعه ... را در نظر می‌گیرد» و «این تحلیل انجام می‌شود» استفاده نمایید.</w:t>
      </w:r>
    </w:p>
    <w:p w14:paraId="3E5E2FA6" w14:textId="428A91F8" w:rsidR="00311713" w:rsidRPr="00616B2D" w:rsidRDefault="00311713" w:rsidP="00967DB0">
      <w:pPr>
        <w:numPr>
          <w:ilvl w:val="0"/>
          <w:numId w:val="14"/>
        </w:numPr>
        <w:rPr>
          <w:rFonts w:ascii="Yas" w:hAnsi="Yas"/>
          <w:lang w:bidi="fa-IR"/>
        </w:rPr>
      </w:pPr>
      <w:r w:rsidRPr="00616B2D">
        <w:rPr>
          <w:rFonts w:ascii="Yas" w:hAnsi="Yas"/>
          <w:rtl/>
        </w:rPr>
        <w:t>توصیه می‌شود به جای استفاده از ساختارهای ضعیف مانند «در این پژوهش سعی بر آن است تا ...</w:t>
      </w:r>
      <w:r w:rsidR="00967DB0">
        <w:rPr>
          <w:rFonts w:ascii="Yas" w:hAnsi="Yas"/>
          <w:rtl/>
        </w:rPr>
        <w:t xml:space="preserve"> بررسی شود» از جملاتی مُتقن چون</w:t>
      </w:r>
      <w:r w:rsidR="00967DB0">
        <w:rPr>
          <w:rFonts w:ascii="Yas" w:hAnsi="Yas" w:hint="cs"/>
          <w:rtl/>
        </w:rPr>
        <w:t xml:space="preserve"> «</w:t>
      </w:r>
      <w:r w:rsidRPr="00616B2D">
        <w:rPr>
          <w:rFonts w:ascii="Yas" w:hAnsi="Yas"/>
          <w:rtl/>
        </w:rPr>
        <w:t>این پژوهش ... را بررسی می‌کند» استفاده کنید.</w:t>
      </w:r>
    </w:p>
    <w:p w14:paraId="60A34734" w14:textId="281A7187" w:rsidR="00F235B0" w:rsidRPr="00616B2D" w:rsidRDefault="00311713" w:rsidP="002F4429">
      <w:pPr>
        <w:rPr>
          <w:rFonts w:ascii="Yas" w:hAnsi="Yas"/>
          <w:rtl/>
        </w:rPr>
      </w:pPr>
      <w:r w:rsidRPr="00616B2D">
        <w:rPr>
          <w:rFonts w:ascii="Yas" w:hAnsi="Yas"/>
          <w:rtl/>
        </w:rPr>
        <w:t>در یک متن فنی هیچ جمله‌ یا مفهومی نباید تکرار شود. تنها استثنا در چکیده است که می‌تواند جملات و مفاهیمی مشابه و نه یکسان با باقی متن داشته باشد.</w:t>
      </w:r>
    </w:p>
    <w:p w14:paraId="18830C77" w14:textId="77777777" w:rsidR="00F235B0" w:rsidRPr="00616B2D" w:rsidRDefault="00F235B0" w:rsidP="00F235B0">
      <w:pPr>
        <w:rPr>
          <w:rFonts w:ascii="Yas" w:hAnsi="Yas"/>
          <w:rtl/>
        </w:rPr>
      </w:pPr>
    </w:p>
    <w:p w14:paraId="7681E18E" w14:textId="77777777" w:rsidR="00F235B0" w:rsidRPr="00616B2D" w:rsidRDefault="00F235B0" w:rsidP="00F235B0">
      <w:pPr>
        <w:rPr>
          <w:rFonts w:ascii="Yas" w:hAnsi="Yas"/>
          <w:rtl/>
        </w:rPr>
      </w:pPr>
    </w:p>
    <w:p w14:paraId="6FB70ADB" w14:textId="77777777" w:rsidR="00180A9F" w:rsidRPr="00616B2D" w:rsidRDefault="00180A9F" w:rsidP="00A646AE">
      <w:pPr>
        <w:pStyle w:val="Heading6"/>
        <w:bidi/>
        <w:rPr>
          <w:rFonts w:ascii="Yas" w:hAnsi="Yas" w:cs="Yas"/>
          <w:rtl/>
        </w:rPr>
        <w:sectPr w:rsidR="00180A9F" w:rsidRPr="00616B2D" w:rsidSect="006A3ACD">
          <w:headerReference w:type="even" r:id="rId14"/>
          <w:headerReference w:type="default" r:id="rId15"/>
          <w:footerReference w:type="even" r:id="rId16"/>
          <w:footerReference w:type="first" r:id="rId17"/>
          <w:footnotePr>
            <w:numRestart w:val="eachPage"/>
          </w:footnotePr>
          <w:pgSz w:w="11906" w:h="16838" w:code="9"/>
          <w:pgMar w:top="1440" w:right="1440" w:bottom="1440" w:left="1440" w:header="1022" w:footer="1022" w:gutter="0"/>
          <w:pgNumType w:start="1"/>
          <w:cols w:space="708"/>
          <w:titlePg/>
          <w:rtlGutter/>
          <w:docGrid w:linePitch="360"/>
        </w:sectPr>
      </w:pPr>
    </w:p>
    <w:p w14:paraId="0A0B4C67" w14:textId="27A32422" w:rsidR="00180A9F" w:rsidRPr="00616B2D" w:rsidRDefault="007954E3" w:rsidP="00471A58">
      <w:pPr>
        <w:pStyle w:val="Heading1"/>
        <w:rPr>
          <w:rFonts w:ascii="Yas" w:hAnsi="Yas"/>
          <w:rtl/>
        </w:rPr>
      </w:pPr>
      <w:r w:rsidRPr="00616B2D">
        <w:rPr>
          <w:rFonts w:ascii="Yas" w:hAnsi="Yas"/>
          <w:rtl/>
        </w:rPr>
        <w:lastRenderedPageBreak/>
        <w:br/>
      </w:r>
      <w:bookmarkStart w:id="3" w:name="_Toc77259384"/>
      <w:r w:rsidR="00C532E0" w:rsidRPr="00616B2D">
        <w:rPr>
          <w:rFonts w:ascii="Yas" w:hAnsi="Yas"/>
          <w:rtl/>
        </w:rPr>
        <w:t>پیشینه‌ی پژوهش</w:t>
      </w:r>
      <w:bookmarkEnd w:id="3"/>
    </w:p>
    <w:p w14:paraId="0DB65CA7" w14:textId="66A1654E" w:rsidR="00180A9F" w:rsidRPr="00616B2D" w:rsidRDefault="00180A9F" w:rsidP="007954E3">
      <w:pPr>
        <w:pStyle w:val="Heading2"/>
        <w:rPr>
          <w:rFonts w:ascii="Yas" w:hAnsi="Yas"/>
          <w:rtl/>
        </w:rPr>
      </w:pPr>
      <w:bookmarkStart w:id="4" w:name="_Toc209236401"/>
      <w:bookmarkStart w:id="5" w:name="_Toc77259385"/>
      <w:r w:rsidRPr="00616B2D">
        <w:rPr>
          <w:rFonts w:ascii="Yas" w:hAnsi="Yas"/>
          <w:rtl/>
        </w:rPr>
        <w:t>مقدمه</w:t>
      </w:r>
      <w:bookmarkEnd w:id="4"/>
      <w:bookmarkEnd w:id="5"/>
    </w:p>
    <w:p w14:paraId="280D367B" w14:textId="6F3F9729" w:rsidR="00EA525E" w:rsidRPr="00616B2D" w:rsidRDefault="00EA525E" w:rsidP="009D3BD8">
      <w:pPr>
        <w:rPr>
          <w:rFonts w:ascii="Yas" w:hAnsi="Yas"/>
          <w:rtl/>
          <w:lang w:bidi="fa-IR"/>
        </w:rPr>
      </w:pPr>
      <w:r w:rsidRPr="00616B2D">
        <w:rPr>
          <w:rFonts w:ascii="Yas" w:hAnsi="Yas"/>
          <w:rtl/>
          <w:lang w:bidi="fa-IR"/>
        </w:rPr>
        <w:t>هدف از ا</w:t>
      </w:r>
      <w:r w:rsidR="004B1ABE" w:rsidRPr="00616B2D">
        <w:rPr>
          <w:rFonts w:ascii="Yas" w:hAnsi="Yas"/>
          <w:rtl/>
          <w:lang w:bidi="fa-IR"/>
        </w:rPr>
        <w:t>ی</w:t>
      </w:r>
      <w:r w:rsidRPr="00616B2D">
        <w:rPr>
          <w:rFonts w:ascii="Yas" w:hAnsi="Yas"/>
          <w:rtl/>
          <w:lang w:bidi="fa-IR"/>
        </w:rPr>
        <w:t>ن فصل که با عنوان «مرور</w:t>
      </w:r>
      <w:r w:rsidR="004B1ABE" w:rsidRPr="00616B2D">
        <w:rPr>
          <w:rFonts w:ascii="Yas" w:hAnsi="Yas"/>
          <w:rtl/>
          <w:lang w:bidi="fa-IR"/>
        </w:rPr>
        <w:t>ی</w:t>
      </w:r>
      <w:r w:rsidRPr="00616B2D">
        <w:rPr>
          <w:rFonts w:ascii="Yas" w:hAnsi="Yas"/>
          <w:rtl/>
          <w:lang w:bidi="fa-IR"/>
        </w:rPr>
        <w:t xml:space="preserve"> بر ادب</w:t>
      </w:r>
      <w:r w:rsidR="004B1ABE" w:rsidRPr="00616B2D">
        <w:rPr>
          <w:rFonts w:ascii="Yas" w:hAnsi="Yas"/>
          <w:rtl/>
          <w:lang w:bidi="fa-IR"/>
        </w:rPr>
        <w:t>ی</w:t>
      </w:r>
      <w:r w:rsidRPr="00616B2D">
        <w:rPr>
          <w:rFonts w:ascii="Yas" w:hAnsi="Yas"/>
          <w:rtl/>
          <w:lang w:bidi="fa-IR"/>
        </w:rPr>
        <w:t>ات</w:t>
      </w:r>
      <w:r w:rsidR="009D3BD8">
        <w:rPr>
          <w:rStyle w:val="FootnoteReference"/>
          <w:rtl/>
          <w:lang w:bidi="fa-IR"/>
        </w:rPr>
        <w:footnoteReference w:id="3"/>
      </w:r>
      <w:r w:rsidRPr="00616B2D">
        <w:rPr>
          <w:rFonts w:ascii="Yas" w:hAnsi="Yas"/>
          <w:rtl/>
          <w:lang w:bidi="fa-IR"/>
        </w:rPr>
        <w:t>»، «مرور</w:t>
      </w:r>
      <w:r w:rsidR="004B1ABE" w:rsidRPr="00616B2D">
        <w:rPr>
          <w:rFonts w:ascii="Yas" w:hAnsi="Yas"/>
          <w:rtl/>
          <w:lang w:bidi="fa-IR"/>
        </w:rPr>
        <w:t>ی</w:t>
      </w:r>
      <w:r w:rsidRPr="00616B2D">
        <w:rPr>
          <w:rFonts w:ascii="Yas" w:hAnsi="Yas"/>
          <w:rtl/>
          <w:lang w:bidi="fa-IR"/>
        </w:rPr>
        <w:t xml:space="preserve"> بر منابع» و </w:t>
      </w:r>
      <w:r w:rsidR="004B1ABE" w:rsidRPr="00616B2D">
        <w:rPr>
          <w:rFonts w:ascii="Yas" w:hAnsi="Yas"/>
          <w:rtl/>
          <w:lang w:bidi="fa-IR"/>
        </w:rPr>
        <w:t>ی</w:t>
      </w:r>
      <w:r w:rsidRPr="00616B2D">
        <w:rPr>
          <w:rFonts w:ascii="Yas" w:hAnsi="Yas"/>
          <w:rtl/>
          <w:lang w:bidi="fa-IR"/>
        </w:rPr>
        <w:t>ا «مرور</w:t>
      </w:r>
      <w:r w:rsidR="004B1ABE" w:rsidRPr="00616B2D">
        <w:rPr>
          <w:rFonts w:ascii="Yas" w:hAnsi="Yas"/>
          <w:rtl/>
          <w:lang w:bidi="fa-IR"/>
        </w:rPr>
        <w:t>ی</w:t>
      </w:r>
      <w:r w:rsidRPr="00616B2D">
        <w:rPr>
          <w:rFonts w:ascii="Yas" w:hAnsi="Yas"/>
          <w:rtl/>
          <w:lang w:bidi="fa-IR"/>
        </w:rPr>
        <w:t xml:space="preserve"> بر پ</w:t>
      </w:r>
      <w:r w:rsidR="004B1ABE" w:rsidRPr="00616B2D">
        <w:rPr>
          <w:rFonts w:ascii="Yas" w:hAnsi="Yas"/>
          <w:rtl/>
          <w:lang w:bidi="fa-IR"/>
        </w:rPr>
        <w:t>ی</w:t>
      </w:r>
      <w:r w:rsidRPr="00616B2D">
        <w:rPr>
          <w:rFonts w:ascii="Yas" w:hAnsi="Yas"/>
          <w:rtl/>
          <w:lang w:bidi="fa-IR"/>
        </w:rPr>
        <w:t>ش</w:t>
      </w:r>
      <w:r w:rsidR="004B1ABE" w:rsidRPr="00616B2D">
        <w:rPr>
          <w:rFonts w:ascii="Yas" w:hAnsi="Yas"/>
          <w:rtl/>
          <w:lang w:bidi="fa-IR"/>
        </w:rPr>
        <w:t>ی</w:t>
      </w:r>
      <w:r w:rsidRPr="00616B2D">
        <w:rPr>
          <w:rFonts w:ascii="Yas" w:hAnsi="Yas"/>
          <w:rtl/>
          <w:lang w:bidi="fa-IR"/>
        </w:rPr>
        <w:t>نه تحق</w:t>
      </w:r>
      <w:r w:rsidR="004B1ABE" w:rsidRPr="00616B2D">
        <w:rPr>
          <w:rFonts w:ascii="Yas" w:hAnsi="Yas"/>
          <w:rtl/>
          <w:lang w:bidi="fa-IR"/>
        </w:rPr>
        <w:t>ی</w:t>
      </w:r>
      <w:r w:rsidRPr="00616B2D">
        <w:rPr>
          <w:rFonts w:ascii="Yas" w:hAnsi="Yas"/>
          <w:rtl/>
          <w:lang w:bidi="fa-IR"/>
        </w:rPr>
        <w:t>ق» معرف</w:t>
      </w:r>
      <w:r w:rsidR="004B1ABE" w:rsidRPr="00616B2D">
        <w:rPr>
          <w:rFonts w:ascii="Yas" w:hAnsi="Yas"/>
          <w:rtl/>
          <w:lang w:bidi="fa-IR"/>
        </w:rPr>
        <w:t>ی</w:t>
      </w:r>
      <w:r w:rsidRPr="00616B2D">
        <w:rPr>
          <w:rFonts w:ascii="Yas" w:hAnsi="Yas"/>
          <w:rtl/>
          <w:lang w:bidi="fa-IR"/>
        </w:rPr>
        <w:t xml:space="preserve"> م</w:t>
      </w:r>
      <w:r w:rsidR="004B1ABE" w:rsidRPr="00616B2D">
        <w:rPr>
          <w:rFonts w:ascii="Yas" w:hAnsi="Yas"/>
          <w:rtl/>
          <w:lang w:bidi="fa-IR"/>
        </w:rPr>
        <w:t>ی</w:t>
      </w:r>
      <w:r w:rsidRPr="00616B2D">
        <w:rPr>
          <w:rFonts w:ascii="Yas" w:hAnsi="Yas"/>
          <w:rtl/>
          <w:lang w:bidi="fa-IR"/>
        </w:rPr>
        <w:t>‌شود، بررس</w:t>
      </w:r>
      <w:r w:rsidR="004B1ABE" w:rsidRPr="00616B2D">
        <w:rPr>
          <w:rFonts w:ascii="Yas" w:hAnsi="Yas"/>
          <w:rtl/>
          <w:lang w:bidi="fa-IR"/>
        </w:rPr>
        <w:t>ی</w:t>
      </w:r>
      <w:r w:rsidRPr="00616B2D">
        <w:rPr>
          <w:rFonts w:ascii="Yas" w:hAnsi="Yas"/>
          <w:rtl/>
          <w:lang w:bidi="fa-IR"/>
        </w:rPr>
        <w:t xml:space="preserve"> و طبقه‌بند</w:t>
      </w:r>
      <w:r w:rsidR="004B1ABE" w:rsidRPr="00616B2D">
        <w:rPr>
          <w:rFonts w:ascii="Yas" w:hAnsi="Yas"/>
          <w:rtl/>
          <w:lang w:bidi="fa-IR"/>
        </w:rPr>
        <w:t>ی</w:t>
      </w:r>
      <w:r w:rsidRPr="00616B2D">
        <w:rPr>
          <w:rFonts w:ascii="Yas" w:hAnsi="Yas"/>
          <w:rtl/>
          <w:lang w:bidi="fa-IR"/>
        </w:rPr>
        <w:t xml:space="preserve"> </w:t>
      </w:r>
      <w:r w:rsidR="004B1ABE" w:rsidRPr="00616B2D">
        <w:rPr>
          <w:rFonts w:ascii="Yas" w:hAnsi="Yas"/>
          <w:rtl/>
          <w:lang w:bidi="fa-IR"/>
        </w:rPr>
        <w:t>ی</w:t>
      </w:r>
      <w:r w:rsidRPr="00616B2D">
        <w:rPr>
          <w:rFonts w:ascii="Yas" w:hAnsi="Yas"/>
          <w:rtl/>
          <w:lang w:bidi="fa-IR"/>
        </w:rPr>
        <w:t>افته‌ه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ات د</w:t>
      </w:r>
      <w:r w:rsidR="004B1ABE" w:rsidRPr="00616B2D">
        <w:rPr>
          <w:rFonts w:ascii="Yas" w:hAnsi="Yas"/>
          <w:rtl/>
          <w:lang w:bidi="fa-IR"/>
        </w:rPr>
        <w:t>ی</w:t>
      </w:r>
      <w:r w:rsidRPr="00616B2D">
        <w:rPr>
          <w:rFonts w:ascii="Yas" w:hAnsi="Yas"/>
          <w:rtl/>
          <w:lang w:bidi="fa-IR"/>
        </w:rPr>
        <w:t>گر محققان در سطح دن</w:t>
      </w:r>
      <w:r w:rsidR="004B1ABE" w:rsidRPr="00616B2D">
        <w:rPr>
          <w:rFonts w:ascii="Yas" w:hAnsi="Yas"/>
          <w:rtl/>
          <w:lang w:bidi="fa-IR"/>
        </w:rPr>
        <w:t>ی</w:t>
      </w:r>
      <w:r w:rsidRPr="00616B2D">
        <w:rPr>
          <w:rFonts w:ascii="Yas" w:hAnsi="Yas"/>
          <w:rtl/>
          <w:lang w:bidi="fa-IR"/>
        </w:rPr>
        <w:t>ا و تع</w:t>
      </w:r>
      <w:r w:rsidR="004B1ABE" w:rsidRPr="00616B2D">
        <w:rPr>
          <w:rFonts w:ascii="Yas" w:hAnsi="Yas"/>
          <w:rtl/>
          <w:lang w:bidi="fa-IR"/>
        </w:rPr>
        <w:t>یی</w:t>
      </w:r>
      <w:r w:rsidRPr="00616B2D">
        <w:rPr>
          <w:rFonts w:ascii="Yas" w:hAnsi="Yas"/>
          <w:rtl/>
          <w:lang w:bidi="fa-IR"/>
        </w:rPr>
        <w:t>ن و شناسا</w:t>
      </w:r>
      <w:r w:rsidR="004B1ABE" w:rsidRPr="00616B2D">
        <w:rPr>
          <w:rFonts w:ascii="Yas" w:hAnsi="Yas"/>
          <w:rtl/>
          <w:lang w:bidi="fa-IR"/>
        </w:rPr>
        <w:t>یی</w:t>
      </w:r>
      <w:r w:rsidRPr="00616B2D">
        <w:rPr>
          <w:rFonts w:ascii="Yas" w:hAnsi="Yas"/>
          <w:rtl/>
          <w:lang w:bidi="fa-IR"/>
        </w:rPr>
        <w:t xml:space="preserve"> خلأه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ات</w:t>
      </w:r>
      <w:r w:rsidR="004B1ABE" w:rsidRPr="00616B2D">
        <w:rPr>
          <w:rFonts w:ascii="Yas" w:hAnsi="Yas"/>
          <w:rtl/>
          <w:lang w:bidi="fa-IR"/>
        </w:rPr>
        <w:t>ی</w:t>
      </w:r>
      <w:r w:rsidRPr="00616B2D">
        <w:rPr>
          <w:rFonts w:ascii="Yas" w:hAnsi="Yas"/>
          <w:rtl/>
          <w:lang w:bidi="fa-IR"/>
        </w:rPr>
        <w:t xml:space="preserve"> است.</w:t>
      </w:r>
      <w:r w:rsidR="00A27F0E" w:rsidRPr="00616B2D">
        <w:rPr>
          <w:rFonts w:ascii="Yas" w:eastAsiaTheme="minorHAnsi" w:hAnsi="Yas"/>
          <w:noProof/>
          <w:szCs w:val="28"/>
          <w:rtl/>
        </w:rPr>
        <w:t xml:space="preserve"> </w:t>
      </w:r>
    </w:p>
    <w:p w14:paraId="1DEFCEEC" w14:textId="22CF9F4D" w:rsidR="005D64AD" w:rsidRPr="00616B2D" w:rsidRDefault="005D64AD" w:rsidP="005D64AD">
      <w:pPr>
        <w:rPr>
          <w:rFonts w:ascii="Yas" w:hAnsi="Yas"/>
          <w:lang w:bidi="fa-IR"/>
        </w:rPr>
      </w:pPr>
      <w:r w:rsidRPr="00616B2D">
        <w:rPr>
          <w:rFonts w:ascii="Yas" w:hAnsi="Yas"/>
          <w:rtl/>
          <w:lang w:bidi="fa-IR"/>
        </w:rPr>
        <w:t>در این قسمت، پ</w:t>
      </w:r>
      <w:r w:rsidR="004B1ABE" w:rsidRPr="00616B2D">
        <w:rPr>
          <w:rFonts w:ascii="Yas" w:hAnsi="Yas"/>
          <w:rtl/>
          <w:lang w:bidi="fa-IR"/>
        </w:rPr>
        <w:t>ی</w:t>
      </w:r>
      <w:r w:rsidRPr="00616B2D">
        <w:rPr>
          <w:rFonts w:ascii="Yas" w:hAnsi="Yas"/>
          <w:rtl/>
          <w:lang w:bidi="fa-IR"/>
        </w:rPr>
        <w:t>ش</w:t>
      </w:r>
      <w:r w:rsidR="004B1ABE" w:rsidRPr="00616B2D">
        <w:rPr>
          <w:rFonts w:ascii="Yas" w:hAnsi="Yas"/>
          <w:rtl/>
          <w:lang w:bidi="fa-IR"/>
        </w:rPr>
        <w:t>ی</w:t>
      </w:r>
      <w:r w:rsidRPr="00616B2D">
        <w:rPr>
          <w:rFonts w:ascii="Yas" w:hAnsi="Yas"/>
          <w:rtl/>
          <w:lang w:bidi="fa-IR"/>
        </w:rPr>
        <w:t>نه موضوع، یعنی کارهای انجام</w:t>
      </w:r>
      <w:r w:rsidRPr="00616B2D">
        <w:rPr>
          <w:rFonts w:ascii="Yas" w:hAnsi="Yas"/>
          <w:lang w:bidi="fa-IR"/>
        </w:rPr>
        <w:t xml:space="preserve"> </w:t>
      </w:r>
      <w:r w:rsidRPr="00616B2D">
        <w:rPr>
          <w:rFonts w:ascii="Yas" w:hAnsi="Yas"/>
          <w:rtl/>
          <w:lang w:bidi="fa-IR"/>
        </w:rPr>
        <w:t>شده پیشین که ارتباط مستقیمی با مساله مورد بررسی دارند، مرور می‌گردد. کارهای انجام شده پیشین ممکن است در زمینه‌های مختلفی با موضوع پژوهش ارتباط داشته باشند. در این صورت، این کارها می‌بایست بر حسب زمینه در دسته‌های مختلف طبقه‌بندی شده و یک پاراگراف به هر دسته اختصاص داده شود. مطلوب آن است که در انتهای هر پاراگراف نیز در یک جمله، این دسته از ادبیات فنی با پژوهش پیش رو مقایسه گردند. توجه شود که مطالب عنوان شده در هر پاراگراف باید استقلال کافی برای قرارگرفتن در یک پاراگراف جداگانه را داشته باشد.</w:t>
      </w:r>
    </w:p>
    <w:p w14:paraId="180ADB4D" w14:textId="73654134" w:rsidR="006E6C5F" w:rsidRPr="00616B2D" w:rsidRDefault="006C6B5E" w:rsidP="00AB27B3">
      <w:pPr>
        <w:rPr>
          <w:rFonts w:ascii="Yas" w:hAnsi="Yas"/>
          <w:lang w:bidi="fa-IR"/>
        </w:rPr>
      </w:pPr>
      <w:r w:rsidRPr="00616B2D">
        <w:rPr>
          <w:rFonts w:ascii="Yas" w:eastAsiaTheme="minorHAnsi" w:hAnsi="Yas"/>
          <w:noProof/>
          <w:szCs w:val="28"/>
          <w:rtl/>
        </w:rPr>
        <mc:AlternateContent>
          <mc:Choice Requires="wps">
            <w:drawing>
              <wp:anchor distT="0" distB="0" distL="114300" distR="114300" simplePos="0" relativeHeight="251683840" behindDoc="0" locked="0" layoutInCell="1" allowOverlap="1" wp14:anchorId="5228A915" wp14:editId="541B78A7">
                <wp:simplePos x="0" y="0"/>
                <wp:positionH relativeFrom="margin">
                  <wp:posOffset>1495425</wp:posOffset>
                </wp:positionH>
                <wp:positionV relativeFrom="paragraph">
                  <wp:posOffset>2012315</wp:posOffset>
                </wp:positionV>
                <wp:extent cx="4312920" cy="876300"/>
                <wp:effectExtent l="38100" t="152400" r="68580" b="95250"/>
                <wp:wrapNone/>
                <wp:docPr id="2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2920" cy="876300"/>
                        </a:xfrm>
                        <a:prstGeom prst="wedgeRectCallout">
                          <a:avLst>
                            <a:gd name="adj1" fmla="val -49503"/>
                            <a:gd name="adj2" fmla="val -63495"/>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56528712" w14:textId="6E1F7244" w:rsidR="00F67F96" w:rsidRPr="006169AD" w:rsidRDefault="00F67F96" w:rsidP="00ED30A1">
                            <w:pPr>
                              <w:rPr>
                                <w:sz w:val="22"/>
                              </w:rPr>
                            </w:pPr>
                            <w:r>
                              <w:rPr>
                                <w:rFonts w:hint="cs"/>
                                <w:sz w:val="22"/>
                                <w:rtl/>
                              </w:rPr>
                              <w:t xml:space="preserve">بدین منظور نشانگر را در انتهای کلمه مربوطه قرار داده و سپس از زبانه </w:t>
                            </w:r>
                            <w:r>
                              <w:rPr>
                                <w:sz w:val="22"/>
                              </w:rPr>
                              <w:t>References</w:t>
                            </w:r>
                            <w:r>
                              <w:rPr>
                                <w:rFonts w:hint="cs"/>
                                <w:sz w:val="22"/>
                                <w:rtl/>
                              </w:rPr>
                              <w:t xml:space="preserve"> </w:t>
                            </w:r>
                            <w:r>
                              <w:rPr>
                                <w:rFonts w:hint="cs"/>
                                <w:sz w:val="22"/>
                                <w:rtl/>
                                <w:lang w:bidi="fa-IR"/>
                              </w:rPr>
                              <w:t xml:space="preserve">گزینه </w:t>
                            </w:r>
                            <w:r>
                              <w:rPr>
                                <w:sz w:val="22"/>
                                <w:lang w:bidi="fa-IR"/>
                              </w:rPr>
                              <w:t>Insert Footnote</w:t>
                            </w:r>
                            <w:r>
                              <w:rPr>
                                <w:rFonts w:hint="cs"/>
                                <w:sz w:val="22"/>
                                <w:rtl/>
                                <w:lang w:bidi="fa-IR"/>
                              </w:rPr>
                              <w:t xml:space="preserve"> را انتخاب کرده و عبارت اصلی لاتین را در پاورقی تایپ می</w:t>
                            </w:r>
                            <w:r>
                              <w:rPr>
                                <w:sz w:val="22"/>
                                <w:rtl/>
                                <w:lang w:bidi="fa-IR"/>
                              </w:rPr>
                              <w:softHyphen/>
                            </w:r>
                            <w:r>
                              <w:rPr>
                                <w:rFonts w:hint="cs"/>
                                <w:sz w:val="22"/>
                                <w:rtl/>
                                <w:lang w:bidi="fa-IR"/>
                              </w:rPr>
                              <w:t>کنید.</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28A915" id="_x0000_s1040" type="#_x0000_t61" style="position:absolute;left:0;text-align:left;margin-left:117.75pt;margin-top:158.45pt;width:339.6pt;height:69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" adj="107,-2915" fillcolor="#9eeaff" strokecolor="#46aac5">
                <v:fill color2="#e4f9ff" rotate="t" angle="180" colors="0 #9eeaff;22938f #bbefff;1 #e4f9ff" focus="100%" type="gradient"/>
                <v:shadow on="t" color="black" opacity="24903f" origin=",.5" offset="0,.55556mm"/>
                <v:textbox>
                  <w:txbxContent>
                    <w:p w14:paraId="56528712" w14:textId="6E1F7244" w:rsidR="00F67F96" w:rsidRPr="006169AD" w:rsidRDefault="00F67F96" w:rsidP="00ED30A1">
                      <w:pPr>
                        <w:rPr>
                          <w:sz w:val="22"/>
                        </w:rPr>
                      </w:pPr>
                      <w:r>
                        <w:rPr>
                          <w:rFonts w:hint="cs"/>
                          <w:sz w:val="22"/>
                          <w:rtl/>
                        </w:rPr>
                        <w:t xml:space="preserve">بدین منظور نشانگر را در انتهای کلمه مربوطه قرار داده و سپس از زبانه </w:t>
                      </w:r>
                      <w:r>
                        <w:rPr>
                          <w:sz w:val="22"/>
                        </w:rPr>
                        <w:t>References</w:t>
                      </w:r>
                      <w:r>
                        <w:rPr>
                          <w:rFonts w:hint="cs"/>
                          <w:sz w:val="22"/>
                          <w:rtl/>
                        </w:rPr>
                        <w:t xml:space="preserve"> </w:t>
                      </w:r>
                      <w:r>
                        <w:rPr>
                          <w:rFonts w:hint="cs"/>
                          <w:sz w:val="22"/>
                          <w:rtl/>
                          <w:lang w:bidi="fa-IR"/>
                        </w:rPr>
                        <w:t xml:space="preserve">گزینه </w:t>
                      </w:r>
                      <w:r>
                        <w:rPr>
                          <w:sz w:val="22"/>
                          <w:lang w:bidi="fa-IR"/>
                        </w:rPr>
                        <w:t>Insert Footnote</w:t>
                      </w:r>
                      <w:r>
                        <w:rPr>
                          <w:rFonts w:hint="cs"/>
                          <w:sz w:val="22"/>
                          <w:rtl/>
                          <w:lang w:bidi="fa-IR"/>
                        </w:rPr>
                        <w:t xml:space="preserve"> را انتخاب کرده و عبارت اصلی لاتین را در پاورقی تایپ می</w:t>
                      </w:r>
                      <w:r>
                        <w:rPr>
                          <w:sz w:val="22"/>
                          <w:rtl/>
                          <w:lang w:bidi="fa-IR"/>
                        </w:rPr>
                        <w:softHyphen/>
                      </w:r>
                      <w:r>
                        <w:rPr>
                          <w:rFonts w:hint="cs"/>
                          <w:sz w:val="22"/>
                          <w:rtl/>
                          <w:lang w:bidi="fa-IR"/>
                        </w:rPr>
                        <w:t>کنید.</w:t>
                      </w:r>
                    </w:p>
                  </w:txbxContent>
                </v:textbox>
                <w10:wrap anchorx="margin"/>
              </v:shape>
            </w:pict>
          </mc:Fallback>
        </mc:AlternateContent>
      </w:r>
      <w:r w:rsidR="006E6C5F" w:rsidRPr="00616B2D">
        <w:rPr>
          <w:rFonts w:ascii="Yas" w:hAnsi="Yas"/>
          <w:rtl/>
          <w:lang w:bidi="fa-IR"/>
        </w:rPr>
        <w:t>موضوع ارجاع در گزارش‌های علمی، دارای قواعدی است که هر پژوهشگر ملزم به رعایت آنها می‌باشد. استفاده مستقیم و یا غیر مستقیم از هر منبعی می‌بایست همراه با ارجاع به آن منبع باشد. عدم ارجاع نوعی سرقت علمی</w:t>
      </w:r>
      <w:r w:rsidR="006E6C5F" w:rsidRPr="00616B2D">
        <w:rPr>
          <w:rFonts w:ascii="Yas" w:hAnsi="Yas"/>
          <w:vertAlign w:val="superscript"/>
          <w:rtl/>
          <w:lang w:bidi="fa-IR"/>
        </w:rPr>
        <w:footnoteReference w:id="4"/>
      </w:r>
      <w:r w:rsidR="006E6C5F" w:rsidRPr="00616B2D">
        <w:rPr>
          <w:rFonts w:ascii="Yas" w:hAnsi="Yas"/>
          <w:rtl/>
          <w:lang w:bidi="fa-IR"/>
        </w:rPr>
        <w:t xml:space="preserve"> قلمداد شده و در اخلاق حرفه‌ای بسیار مذموم است. از عواقب احتمالی عدم ارجاع در یک مقاله علمی، محرومیت نگارنده از انتشار مقالات در مجلات معتبر می</w:t>
      </w:r>
      <w:r w:rsidR="006E6C5F" w:rsidRPr="00616B2D">
        <w:rPr>
          <w:rFonts w:ascii="Yas" w:hAnsi="Yas"/>
          <w:rtl/>
          <w:cs/>
          <w:lang w:bidi="fa-IR"/>
        </w:rPr>
        <w:t>‎‌باشد</w:t>
      </w:r>
      <w:r w:rsidR="006E6C5F" w:rsidRPr="00616B2D">
        <w:rPr>
          <w:rFonts w:ascii="Yas" w:hAnsi="Yas"/>
          <w:rtl/>
          <w:lang w:bidi="fa-IR"/>
        </w:rPr>
        <w:t xml:space="preserve">. مشخصات کامل مراجع استفاده شده در متن در انتهای آن فهرست می‌شود. دو روش برای </w:t>
      </w:r>
      <w:r w:rsidR="006E6C5F" w:rsidRPr="00616B2D">
        <w:rPr>
          <w:rFonts w:ascii="Yas" w:hAnsi="Yas"/>
          <w:rtl/>
          <w:cs/>
          <w:lang w:bidi="fa-IR"/>
        </w:rPr>
        <w:t xml:space="preserve">ارجاع مرسوم است. در روش اول، هنگام ارجاع در متن، نام نویسنده و سال انتشار منبع مورد استفاده در پرانتز آورده می‌شود و در فهرست مراجع، عناوین به ترتیب الفبایی بر اساس نام مولف مرتب می‌شوند. </w:t>
      </w:r>
      <w:r w:rsidR="006E6C5F" w:rsidRPr="00616B2D">
        <w:rPr>
          <w:rFonts w:ascii="Yas" w:hAnsi="Yas"/>
          <w:rtl/>
          <w:lang w:bidi="fa-IR"/>
        </w:rPr>
        <w:t>ارجاع در این روش</w:t>
      </w:r>
      <w:r w:rsidR="006E6C5F" w:rsidRPr="00616B2D">
        <w:rPr>
          <w:rFonts w:ascii="Yas" w:hAnsi="Yas"/>
          <w:rtl/>
          <w:cs/>
          <w:lang w:bidi="fa-IR"/>
        </w:rPr>
        <w:t xml:space="preserve"> در صورتی که نام نویسنده جزیی از متن باشد، به صورت «</w:t>
      </w:r>
      <w:r w:rsidR="006E6C5F" w:rsidRPr="00616B2D">
        <w:rPr>
          <w:rFonts w:ascii="Yas" w:hAnsi="Yas"/>
          <w:i/>
          <w:iCs/>
          <w:rtl/>
          <w:cs/>
          <w:lang w:bidi="fa-IR"/>
        </w:rPr>
        <w:t>اسمیت</w:t>
      </w:r>
      <w:r w:rsidR="006E6C5F" w:rsidRPr="00616B2D">
        <w:rPr>
          <w:rFonts w:ascii="Yas" w:hAnsi="Yas"/>
          <w:i/>
          <w:iCs/>
          <w:vertAlign w:val="superscript"/>
          <w:rtl/>
          <w:cs/>
          <w:lang w:bidi="fa-IR"/>
        </w:rPr>
        <w:footnoteReference w:id="5"/>
      </w:r>
      <w:r w:rsidR="006E6C5F" w:rsidRPr="00616B2D">
        <w:rPr>
          <w:rFonts w:ascii="Yas" w:hAnsi="Yas"/>
          <w:i/>
          <w:iCs/>
          <w:rtl/>
          <w:cs/>
          <w:lang w:bidi="fa-IR"/>
        </w:rPr>
        <w:t xml:space="preserve"> و همکاران (2014) نشان </w:t>
      </w:r>
      <w:r w:rsidR="006E6C5F" w:rsidRPr="00616B2D">
        <w:rPr>
          <w:rFonts w:ascii="Yas" w:hAnsi="Yas"/>
          <w:i/>
          <w:iCs/>
          <w:rtl/>
          <w:cs/>
          <w:lang w:bidi="fa-IR"/>
        </w:rPr>
        <w:lastRenderedPageBreak/>
        <w:t>دادند که...</w:t>
      </w:r>
      <w:r w:rsidR="006E6C5F" w:rsidRPr="00616B2D">
        <w:rPr>
          <w:rFonts w:ascii="Yas" w:hAnsi="Yas"/>
          <w:rtl/>
          <w:cs/>
          <w:lang w:bidi="fa-IR"/>
        </w:rPr>
        <w:t>» و در صورتی که نام نویسنده جزیی از متن نباشد، به صورت «</w:t>
      </w:r>
      <w:r w:rsidR="006E6C5F" w:rsidRPr="00616B2D">
        <w:rPr>
          <w:rFonts w:ascii="Yas" w:hAnsi="Yas"/>
          <w:i/>
          <w:iCs/>
          <w:rtl/>
          <w:cs/>
          <w:lang w:bidi="fa-IR"/>
        </w:rPr>
        <w:t>تحقیقات پیشین در این</w:t>
      </w:r>
      <w:r w:rsidR="006E6C5F" w:rsidRPr="00616B2D">
        <w:rPr>
          <w:rFonts w:ascii="Yas" w:hAnsi="Yas"/>
          <w:i/>
          <w:iCs/>
          <w:rtl/>
          <w:lang w:bidi="fa-IR"/>
        </w:rPr>
        <w:t xml:space="preserve"> </w:t>
      </w:r>
      <w:r w:rsidR="006E6C5F" w:rsidRPr="00616B2D">
        <w:rPr>
          <w:rFonts w:ascii="Yas" w:hAnsi="Yas"/>
          <w:i/>
          <w:iCs/>
          <w:rtl/>
          <w:cs/>
          <w:lang w:bidi="fa-IR"/>
        </w:rPr>
        <w:t>زمینه (اسمیت و همکاران 2014) نشان داده است که...</w:t>
      </w:r>
      <w:r w:rsidR="006E6C5F" w:rsidRPr="00616B2D">
        <w:rPr>
          <w:rFonts w:ascii="Yas" w:hAnsi="Yas"/>
          <w:rtl/>
          <w:cs/>
          <w:lang w:bidi="fa-IR"/>
        </w:rPr>
        <w:t xml:space="preserve">» انجام می‌گیرد. </w:t>
      </w:r>
      <w:r w:rsidR="006E6C5F" w:rsidRPr="00616B2D">
        <w:rPr>
          <w:rFonts w:ascii="Yas" w:hAnsi="Yas"/>
          <w:rtl/>
          <w:lang w:bidi="fa-IR"/>
        </w:rPr>
        <w:t>در این نوع از ارجاع، نام نویسندگان در متن حداکثر تا دو نویسنده درج می‌شود و در صورت وجود بیش از دو نویسنده، تنها از نام نویسنده اصلی به همراه عبارت «و همکاران» استفاده می‌گردد. توجه فرمایید که مطابق نمونه نمایش داده شده در بالا، در صورتی که</w:t>
      </w:r>
      <w:r w:rsidR="00B55C85" w:rsidRPr="00616B2D">
        <w:rPr>
          <w:rFonts w:ascii="Yas" w:hAnsi="Yas"/>
          <w:rtl/>
          <w:lang w:bidi="fa-IR"/>
        </w:rPr>
        <w:t xml:space="preserve"> کلمات و اسامی</w:t>
      </w:r>
      <w:r w:rsidR="006E6C5F" w:rsidRPr="00616B2D">
        <w:rPr>
          <w:rFonts w:ascii="Yas" w:hAnsi="Yas"/>
          <w:rtl/>
          <w:lang w:bidi="fa-IR"/>
        </w:rPr>
        <w:t xml:space="preserve"> لاتین به فارسی برگردانده می‌شود، می‌بایست در اولین ارجاع به آن </w:t>
      </w:r>
      <w:r w:rsidR="00B55C85" w:rsidRPr="00616B2D">
        <w:rPr>
          <w:rFonts w:ascii="Yas" w:hAnsi="Yas"/>
          <w:rtl/>
          <w:lang w:bidi="fa-IR"/>
        </w:rPr>
        <w:t xml:space="preserve">کلمه یا </w:t>
      </w:r>
      <w:r w:rsidR="006E6C5F" w:rsidRPr="00616B2D">
        <w:rPr>
          <w:rFonts w:ascii="Yas" w:hAnsi="Yas"/>
          <w:rtl/>
          <w:lang w:bidi="fa-IR"/>
        </w:rPr>
        <w:t>نام، اصل لاتین آن در پاورقی درج شود.</w:t>
      </w:r>
      <w:r w:rsidRPr="00616B2D">
        <w:rPr>
          <w:rFonts w:ascii="Yas" w:eastAsiaTheme="minorHAnsi" w:hAnsi="Yas"/>
          <w:noProof/>
          <w:szCs w:val="28"/>
          <w:rtl/>
        </w:rPr>
        <w:t xml:space="preserve"> </w:t>
      </w:r>
    </w:p>
    <w:p w14:paraId="55A25187" w14:textId="1B1C4E9E" w:rsidR="006E6C5F" w:rsidRPr="00616B2D" w:rsidRDefault="006E6C5F" w:rsidP="00860AE1">
      <w:pPr>
        <w:rPr>
          <w:rFonts w:ascii="Yas" w:hAnsi="Yas"/>
          <w:lang w:bidi="fa-IR"/>
        </w:rPr>
      </w:pPr>
      <w:r w:rsidRPr="00616B2D">
        <w:rPr>
          <w:rFonts w:ascii="Yas" w:hAnsi="Yas"/>
          <w:rtl/>
          <w:cs/>
          <w:lang w:bidi="fa-IR"/>
        </w:rPr>
        <w:tab/>
        <w:t>در روش دوم، هر ارجاع در متن اصلی به صورت</w:t>
      </w:r>
      <w:r w:rsidRPr="00616B2D">
        <w:rPr>
          <w:rFonts w:ascii="Yas" w:hAnsi="Yas"/>
          <w:rtl/>
          <w:lang w:bidi="fa-IR"/>
        </w:rPr>
        <w:t xml:space="preserve"> یک شماره درون قلاب</w:t>
      </w:r>
      <w:r w:rsidRPr="00616B2D">
        <w:rPr>
          <w:rFonts w:ascii="Yas" w:hAnsi="Yas"/>
          <w:vertAlign w:val="superscript"/>
          <w:rtl/>
          <w:lang w:bidi="fa-IR"/>
        </w:rPr>
        <w:footnoteReference w:id="6"/>
      </w:r>
      <w:r w:rsidRPr="00616B2D">
        <w:rPr>
          <w:rFonts w:ascii="Yas" w:hAnsi="Yas"/>
          <w:rtl/>
          <w:lang w:bidi="fa-IR"/>
        </w:rPr>
        <w:t xml:space="preserve"> نمایش داده می‌شود که شماره مزبور بیانگر ترتیب ظهور ارجاع در متن است. در این حالت، فهرست مراجع به ترتیب همین شماره‌گذاری ارائه می‌گردد. در این روش، ارجاع در متن به صورت «</w:t>
      </w:r>
      <w:r w:rsidRPr="00616B2D">
        <w:rPr>
          <w:rFonts w:ascii="Yas" w:hAnsi="Yas"/>
          <w:i/>
          <w:iCs/>
          <w:rtl/>
          <w:cs/>
          <w:lang w:bidi="fa-IR"/>
        </w:rPr>
        <w:t xml:space="preserve">تحقیقات پیشین </w:t>
      </w:r>
      <w:r w:rsidRPr="00616B2D">
        <w:rPr>
          <w:rFonts w:ascii="Yas" w:hAnsi="Yas"/>
          <w:i/>
          <w:iCs/>
          <w:rtl/>
          <w:lang w:bidi="fa-IR"/>
        </w:rPr>
        <w:fldChar w:fldCharType="begin" w:fldLock="1"/>
      </w:r>
      <w:r w:rsidRPr="00616B2D">
        <w:rPr>
          <w:rFonts w:ascii="Yas" w:hAnsi="Yas"/>
          <w:i/>
          <w:iCs/>
          <w:lang w:bidi="fa-IR"/>
        </w:rPr>
        <w:instrText>ADDIN CSL_CITATION { "citationItems" : [ { "id" : "ITEM-1", "itemData" : { "DOI" : "10.1193/1.3280377", "author" : [ { "family" : "Mansouri", "given" : "Babak" }, { "family" : "Ghafory-Ashtiany", "given" : "Mohsen" }, { "family" : "Amini-Hosseini", "given" : "Kambod" }, { "family" : "Nourjou", "given" : "Reza" }, { "family" : "Mousavi", "given" : "Mehdi" } ], "container-title" : "Earthquake Spectra", "id" : "ITEM-1", "issue" : "1", "issued" : { "date-parts" : [ [ "2010", "2" ] ] }, "page" : "153-168", "title" : "Building Seismic Loss Model for Tehran", "type" : "article-journal", "volume" : "26" }, "uris" : [ "http://www.mendeley.com/documents/?uuid=41f31b86-383a-43f5-b521-6b41c8eb12b1" ] } ], "mendeley" : { "previouslyFormattedCitation" : "[1]" }, "properties" : { "noteIndex" : 0 }, "schema" : "https://github.com/citation-style-language/schema/raw/master/csl-citation.json" }</w:instrText>
      </w:r>
      <w:r w:rsidRPr="00616B2D">
        <w:rPr>
          <w:rFonts w:ascii="Yas" w:hAnsi="Yas"/>
          <w:i/>
          <w:iCs/>
          <w:rtl/>
          <w:lang w:bidi="fa-IR"/>
        </w:rPr>
        <w:fldChar w:fldCharType="separate"/>
      </w:r>
      <w:r w:rsidRPr="00616B2D">
        <w:rPr>
          <w:rFonts w:ascii="Yas" w:hAnsi="Yas"/>
          <w:i/>
          <w:iCs/>
          <w:rtl/>
          <w:lang w:bidi="fa-IR"/>
        </w:rPr>
        <w:t>[1]</w:t>
      </w:r>
      <w:r w:rsidRPr="00616B2D">
        <w:rPr>
          <w:rFonts w:ascii="Yas" w:hAnsi="Yas"/>
          <w:rtl/>
          <w:lang w:bidi="fa-IR"/>
        </w:rPr>
        <w:fldChar w:fldCharType="end"/>
      </w:r>
      <w:r w:rsidRPr="00616B2D">
        <w:rPr>
          <w:rFonts w:ascii="Yas" w:hAnsi="Yas"/>
          <w:i/>
          <w:iCs/>
          <w:rtl/>
          <w:lang w:bidi="fa-IR"/>
        </w:rPr>
        <w:t xml:space="preserve"> </w:t>
      </w:r>
      <w:r w:rsidR="00FD11BC" w:rsidRPr="00616B2D">
        <w:rPr>
          <w:rFonts w:ascii="Yas" w:hAnsi="Yas"/>
          <w:i/>
          <w:iCs/>
          <w:rtl/>
          <w:cs/>
          <w:lang w:bidi="fa-IR"/>
        </w:rPr>
        <w:t>نشان داده است که</w:t>
      </w:r>
      <w:r w:rsidRPr="00616B2D">
        <w:rPr>
          <w:rFonts w:ascii="Yas" w:hAnsi="Yas"/>
          <w:i/>
          <w:iCs/>
          <w:rtl/>
          <w:cs/>
          <w:lang w:bidi="fa-IR"/>
        </w:rPr>
        <w:t>...</w:t>
      </w:r>
      <w:r w:rsidRPr="00616B2D">
        <w:rPr>
          <w:rFonts w:ascii="Yas" w:hAnsi="Yas"/>
          <w:rtl/>
          <w:cs/>
          <w:lang w:bidi="fa-IR"/>
        </w:rPr>
        <w:t xml:space="preserve">» انجام می‌پذیرد. </w:t>
      </w:r>
      <w:r w:rsidRPr="00616B2D">
        <w:rPr>
          <w:rFonts w:ascii="Yas" w:hAnsi="Yas"/>
          <w:rtl/>
          <w:lang w:bidi="fa-IR"/>
        </w:rPr>
        <w:t>سپس در قسمت مراجع، مشخصات کامل منبع با همان شماره فهرست می‌گردد.</w:t>
      </w:r>
      <w:r w:rsidR="00B55C85" w:rsidRPr="00616B2D">
        <w:rPr>
          <w:rFonts w:ascii="Yas" w:hAnsi="Yas"/>
          <w:rtl/>
          <w:lang w:bidi="fa-IR"/>
        </w:rPr>
        <w:t xml:space="preserve"> ترجیح در ارجاع به روش دوم است، زیرا به استفاده از نام‌های لاتین در میانه یک متن فارسی نیاز ندارد.</w:t>
      </w:r>
    </w:p>
    <w:p w14:paraId="13E1FD18" w14:textId="77777777" w:rsidR="005D64AD" w:rsidRPr="00616B2D" w:rsidRDefault="005D64AD" w:rsidP="005D64AD">
      <w:pPr>
        <w:rPr>
          <w:rFonts w:ascii="Yas" w:hAnsi="Yas"/>
          <w:rtl/>
          <w:lang w:bidi="fa-IR"/>
        </w:rPr>
      </w:pPr>
      <w:r w:rsidRPr="00616B2D">
        <w:rPr>
          <w:rFonts w:ascii="Yas" w:hAnsi="Yas"/>
          <w:rtl/>
          <w:lang w:bidi="fa-IR"/>
        </w:rPr>
        <w:t>در صورت استفاده از جدول یا شکل در متن، رعایت نکات زیر ضروری می‌باشد:</w:t>
      </w:r>
    </w:p>
    <w:p w14:paraId="5FB72E86" w14:textId="4DE78196" w:rsidR="005D64AD" w:rsidRPr="00616B2D" w:rsidRDefault="005D64AD" w:rsidP="003960B8">
      <w:pPr>
        <w:numPr>
          <w:ilvl w:val="0"/>
          <w:numId w:val="15"/>
        </w:numPr>
        <w:rPr>
          <w:rFonts w:ascii="Yas" w:hAnsi="Yas"/>
          <w:lang w:bidi="fa-IR"/>
        </w:rPr>
      </w:pPr>
      <w:r w:rsidRPr="00616B2D">
        <w:rPr>
          <w:rFonts w:ascii="Yas" w:hAnsi="Yas"/>
          <w:rtl/>
          <w:lang w:bidi="fa-IR"/>
        </w:rPr>
        <w:t>تمامی شکل‌ها یا جدول‌ها باید دارای شماره</w:t>
      </w:r>
      <w:r w:rsidRPr="00616B2D">
        <w:rPr>
          <w:rFonts w:ascii="Yas" w:hAnsi="Yas"/>
          <w:lang w:bidi="fa-IR"/>
        </w:rPr>
        <w:t xml:space="preserve"> </w:t>
      </w:r>
      <w:r w:rsidRPr="00616B2D">
        <w:rPr>
          <w:rFonts w:ascii="Yas" w:hAnsi="Yas"/>
          <w:rtl/>
          <w:lang w:bidi="fa-IR"/>
        </w:rPr>
        <w:t xml:space="preserve">و توضیح باشند. برای این منظور کافی است پس از کلیک بر روی تصویر یا جدول مورد نظر، گزینه </w:t>
      </w:r>
      <w:r w:rsidRPr="00616B2D">
        <w:rPr>
          <w:rFonts w:ascii="Yas" w:hAnsi="Yas"/>
          <w:lang w:bidi="fa-IR"/>
        </w:rPr>
        <w:t>Insert Caption</w:t>
      </w:r>
      <w:r w:rsidRPr="00616B2D">
        <w:rPr>
          <w:rFonts w:ascii="Yas" w:hAnsi="Yas"/>
          <w:rtl/>
          <w:lang w:bidi="fa-IR"/>
        </w:rPr>
        <w:t xml:space="preserve"> را از زبانه </w:t>
      </w:r>
      <w:r w:rsidRPr="00616B2D">
        <w:rPr>
          <w:rFonts w:ascii="Yas" w:hAnsi="Yas"/>
          <w:lang w:bidi="fa-IR"/>
        </w:rPr>
        <w:t>References</w:t>
      </w:r>
      <w:r w:rsidRPr="00616B2D">
        <w:rPr>
          <w:rFonts w:ascii="Yas" w:hAnsi="Yas"/>
          <w:rtl/>
          <w:lang w:bidi="fa-IR"/>
        </w:rPr>
        <w:t xml:space="preserve"> و ذیل قسمت </w:t>
      </w:r>
      <w:r w:rsidRPr="00616B2D">
        <w:rPr>
          <w:rFonts w:ascii="Yas" w:hAnsi="Yas"/>
          <w:lang w:bidi="fa-IR"/>
        </w:rPr>
        <w:t>Captions</w:t>
      </w:r>
      <w:r w:rsidRPr="00616B2D">
        <w:rPr>
          <w:rFonts w:ascii="Yas" w:hAnsi="Yas"/>
          <w:rtl/>
          <w:lang w:bidi="fa-IR"/>
        </w:rPr>
        <w:t xml:space="preserve"> انتخاب کنید. در اولین استفاده از این گزینه، برای شکل‌ها عنوان جدیدی بنام «شکل» و برای جدول‌ها عنوان جدیدی به نام «جدول» ایجاد کنید. این کار در فایل جاری انجام شده است.</w:t>
      </w:r>
      <w:r w:rsidR="003960B8" w:rsidRPr="00616B2D">
        <w:rPr>
          <w:rFonts w:ascii="Yas" w:hAnsi="Yas"/>
          <w:rtl/>
          <w:lang w:bidi="fa-IR"/>
        </w:rPr>
        <w:t xml:space="preserve"> در مرور کارهای دیگران در صورت ضرورت و یا استف</w:t>
      </w:r>
      <w:r w:rsidR="008D2E46">
        <w:rPr>
          <w:rFonts w:ascii="Yas" w:hAnsi="Yas"/>
          <w:rtl/>
          <w:lang w:bidi="fa-IR"/>
        </w:rPr>
        <w:t>اده در بخش</w:t>
      </w:r>
      <w:r w:rsidR="008D2E46">
        <w:rPr>
          <w:rFonts w:ascii="Yas" w:hAnsi="Yas"/>
          <w:rtl/>
          <w:lang w:bidi="fa-IR"/>
        </w:rPr>
        <w:softHyphen/>
        <w:t>های بعدی پایان</w:t>
      </w:r>
      <w:r w:rsidR="008D2E46">
        <w:rPr>
          <w:rFonts w:ascii="Yas" w:hAnsi="Yas"/>
          <w:rtl/>
          <w:lang w:bidi="fa-IR"/>
        </w:rPr>
        <w:softHyphen/>
        <w:t>نامه/</w:t>
      </w:r>
      <w:r w:rsidR="003960B8" w:rsidRPr="00616B2D">
        <w:rPr>
          <w:rFonts w:ascii="Yas" w:hAnsi="Yas"/>
          <w:rtl/>
          <w:lang w:bidi="fa-IR"/>
        </w:rPr>
        <w:t>رساله گراف، شکل یا روابط تحقیق مورد نظر ارائه شود در غیر اینصورت فقط توضیح در خصوص روش تحقیق مورد نظر و نتایج بدست آمده ارائه گردد</w:t>
      </w:r>
      <w:r w:rsidR="00EC6510" w:rsidRPr="00616B2D">
        <w:rPr>
          <w:rFonts w:ascii="Yas" w:hAnsi="Yas"/>
          <w:rtl/>
          <w:lang w:bidi="fa-IR"/>
        </w:rPr>
        <w:t>.</w:t>
      </w:r>
      <w:r w:rsidR="003960B8" w:rsidRPr="00616B2D">
        <w:rPr>
          <w:rFonts w:ascii="Yas" w:hAnsi="Yas"/>
          <w:rtl/>
          <w:lang w:bidi="fa-IR"/>
        </w:rPr>
        <w:t xml:space="preserve"> </w:t>
      </w:r>
    </w:p>
    <w:p w14:paraId="1180BC59" w14:textId="14AC72C6" w:rsidR="005D64AD" w:rsidRPr="00616B2D" w:rsidRDefault="005D64AD" w:rsidP="001D5DDD">
      <w:pPr>
        <w:numPr>
          <w:ilvl w:val="0"/>
          <w:numId w:val="15"/>
        </w:numPr>
        <w:rPr>
          <w:rFonts w:ascii="Yas" w:hAnsi="Yas"/>
          <w:lang w:bidi="fa-IR"/>
        </w:rPr>
      </w:pPr>
      <w:r w:rsidRPr="00616B2D">
        <w:rPr>
          <w:rFonts w:ascii="Yas" w:hAnsi="Yas"/>
          <w:rtl/>
          <w:lang w:bidi="fa-IR"/>
        </w:rPr>
        <w:t xml:space="preserve">عنوان جدول‌ها در بالای آنها </w:t>
      </w:r>
      <w:r w:rsidR="00EC6510" w:rsidRPr="00616B2D">
        <w:rPr>
          <w:rFonts w:ascii="Yas" w:hAnsi="Yas"/>
          <w:rtl/>
          <w:lang w:bidi="fa-IR"/>
        </w:rPr>
        <w:t>(بالا نویس)</w:t>
      </w:r>
      <w:r w:rsidR="001D5DDD" w:rsidRPr="00616B2D">
        <w:rPr>
          <w:rFonts w:ascii="Yas" w:hAnsi="Yas"/>
          <w:rtl/>
          <w:lang w:bidi="fa-IR"/>
        </w:rPr>
        <w:t xml:space="preserve"> </w:t>
      </w:r>
      <w:r w:rsidRPr="00616B2D">
        <w:rPr>
          <w:rFonts w:ascii="Yas" w:hAnsi="Yas"/>
          <w:rtl/>
          <w:lang w:bidi="fa-IR"/>
        </w:rPr>
        <w:t xml:space="preserve">و عنوان شکل‌ها در پایین </w:t>
      </w:r>
      <w:r w:rsidR="001D5DDD" w:rsidRPr="00616B2D">
        <w:rPr>
          <w:rFonts w:ascii="Yas" w:hAnsi="Yas"/>
          <w:rtl/>
          <w:lang w:bidi="fa-IR"/>
        </w:rPr>
        <w:t xml:space="preserve">آنها (پایین نویس) </w:t>
      </w:r>
      <w:r w:rsidRPr="00616B2D">
        <w:rPr>
          <w:rFonts w:ascii="Yas" w:hAnsi="Yas"/>
          <w:rtl/>
          <w:lang w:bidi="fa-IR"/>
        </w:rPr>
        <w:t>درج می‌شود.</w:t>
      </w:r>
    </w:p>
    <w:p w14:paraId="12C66ADE" w14:textId="77777777" w:rsidR="008D4FA2" w:rsidRPr="00616B2D" w:rsidRDefault="005D64AD" w:rsidP="008D4FA2">
      <w:pPr>
        <w:numPr>
          <w:ilvl w:val="0"/>
          <w:numId w:val="15"/>
        </w:numPr>
        <w:rPr>
          <w:rFonts w:ascii="Yas" w:hAnsi="Yas"/>
        </w:rPr>
      </w:pPr>
      <w:r w:rsidRPr="00616B2D">
        <w:rPr>
          <w:rFonts w:ascii="Yas" w:hAnsi="Yas"/>
          <w:rtl/>
          <w:lang w:bidi="fa-IR"/>
        </w:rPr>
        <w:t xml:space="preserve">درون متن اصلی، می‌بایست به تمامی شکل‌ها و جدول‌های استفاده شده ارجاع داده شود. برای ارجاع به یک شکل یا جدول، از زبانه </w:t>
      </w:r>
      <w:r w:rsidRPr="00616B2D">
        <w:rPr>
          <w:rFonts w:ascii="Yas" w:hAnsi="Yas"/>
          <w:lang w:bidi="fa-IR"/>
        </w:rPr>
        <w:t>References</w:t>
      </w:r>
      <w:r w:rsidRPr="00616B2D">
        <w:rPr>
          <w:rFonts w:ascii="Yas" w:hAnsi="Yas"/>
          <w:rtl/>
          <w:lang w:bidi="fa-IR"/>
        </w:rPr>
        <w:t xml:space="preserve">، گزینه </w:t>
      </w:r>
      <w:r w:rsidRPr="00616B2D">
        <w:rPr>
          <w:rFonts w:ascii="Yas" w:hAnsi="Yas"/>
          <w:lang w:bidi="fa-IR"/>
        </w:rPr>
        <w:t>Cross-reference</w:t>
      </w:r>
      <w:r w:rsidRPr="00616B2D">
        <w:rPr>
          <w:rFonts w:ascii="Yas" w:hAnsi="Yas"/>
          <w:rtl/>
          <w:lang w:bidi="fa-IR"/>
        </w:rPr>
        <w:t xml:space="preserve"> را از قسمت </w:t>
      </w:r>
      <w:r w:rsidRPr="00616B2D">
        <w:rPr>
          <w:rFonts w:ascii="Yas" w:hAnsi="Yas"/>
          <w:lang w:bidi="fa-IR"/>
        </w:rPr>
        <w:t>Captions</w:t>
      </w:r>
      <w:r w:rsidRPr="00616B2D">
        <w:rPr>
          <w:rFonts w:ascii="Yas" w:hAnsi="Yas"/>
          <w:rtl/>
          <w:lang w:bidi="fa-IR"/>
        </w:rPr>
        <w:t xml:space="preserve"> انتخاب نمایید. آنگاه با انتخاب شکل یا جدول مورد نظر و سپس انتخاب گزینه </w:t>
      </w:r>
      <w:r w:rsidRPr="00616B2D">
        <w:rPr>
          <w:rFonts w:ascii="Yas" w:hAnsi="Yas"/>
          <w:lang w:bidi="fa-IR"/>
        </w:rPr>
        <w:t>“Only label and number”</w:t>
      </w:r>
      <w:r w:rsidRPr="00616B2D">
        <w:rPr>
          <w:rFonts w:ascii="Yas" w:hAnsi="Yas"/>
          <w:rtl/>
          <w:lang w:bidi="fa-IR"/>
        </w:rPr>
        <w:t xml:space="preserve"> ذیل عنوان </w:t>
      </w:r>
      <w:r w:rsidRPr="00616B2D">
        <w:rPr>
          <w:rFonts w:ascii="Yas" w:hAnsi="Yas"/>
          <w:lang w:bidi="fa-IR"/>
        </w:rPr>
        <w:t>“Insert reference to”</w:t>
      </w:r>
      <w:r w:rsidRPr="00616B2D">
        <w:rPr>
          <w:rFonts w:ascii="Yas" w:hAnsi="Yas"/>
          <w:rtl/>
          <w:lang w:bidi="fa-IR"/>
        </w:rPr>
        <w:t xml:space="preserve">، دکمه </w:t>
      </w:r>
      <w:r w:rsidRPr="00616B2D">
        <w:rPr>
          <w:rFonts w:ascii="Yas" w:hAnsi="Yas"/>
          <w:lang w:bidi="fa-IR"/>
        </w:rPr>
        <w:t>Insert</w:t>
      </w:r>
      <w:r w:rsidRPr="00616B2D">
        <w:rPr>
          <w:rFonts w:ascii="Yas" w:hAnsi="Yas"/>
          <w:rtl/>
          <w:lang w:bidi="fa-IR"/>
        </w:rPr>
        <w:t xml:space="preserve"> را بفشارید.</w:t>
      </w:r>
    </w:p>
    <w:p w14:paraId="60FE7387" w14:textId="41B3CE76" w:rsidR="005D64AD" w:rsidRPr="00616B2D" w:rsidRDefault="005D64AD" w:rsidP="00F3572C">
      <w:pPr>
        <w:numPr>
          <w:ilvl w:val="0"/>
          <w:numId w:val="15"/>
        </w:numPr>
        <w:rPr>
          <w:rFonts w:ascii="Yas" w:hAnsi="Yas"/>
          <w:rtl/>
        </w:rPr>
      </w:pPr>
      <w:r w:rsidRPr="00616B2D">
        <w:rPr>
          <w:rFonts w:ascii="Yas" w:hAnsi="Yas"/>
          <w:rtl/>
        </w:rPr>
        <w:t xml:space="preserve"> </w:t>
      </w:r>
      <w:r w:rsidRPr="00616B2D">
        <w:rPr>
          <w:rFonts w:ascii="Yas" w:hAnsi="Yas"/>
          <w:rtl/>
          <w:lang w:bidi="fa-IR"/>
        </w:rPr>
        <w:t xml:space="preserve">ترجیح آن است که در یک متن فارسی، تمامی نوشته‌ها و اعداد درون شکل‌ها و جدول‌ها فارسی باشند. به عنوان نمونه به اعداد محورها و برچسب آنها در </w:t>
      </w:r>
      <w:r w:rsidR="008D4FA2" w:rsidRPr="00616B2D">
        <w:rPr>
          <w:rFonts w:ascii="Yas" w:hAnsi="Yas"/>
          <w:rtl/>
          <w:lang w:bidi="fa-IR"/>
        </w:rPr>
        <w:t xml:space="preserve">شکل </w:t>
      </w:r>
      <w:r w:rsidR="00F3572C">
        <w:rPr>
          <w:rFonts w:ascii="Yas" w:hAnsi="Yas" w:hint="cs"/>
          <w:rtl/>
          <w:lang w:bidi="fa-IR"/>
        </w:rPr>
        <w:t>۲-۱</w:t>
      </w:r>
      <w:r w:rsidR="008D4FA2" w:rsidRPr="00616B2D">
        <w:rPr>
          <w:rFonts w:ascii="Yas" w:hAnsi="Yas"/>
          <w:rtl/>
          <w:lang w:bidi="fa-IR"/>
        </w:rPr>
        <w:t xml:space="preserve"> </w:t>
      </w:r>
      <w:r w:rsidRPr="00616B2D">
        <w:rPr>
          <w:rFonts w:ascii="Yas" w:hAnsi="Yas"/>
          <w:rtl/>
          <w:lang w:bidi="fa-IR"/>
        </w:rPr>
        <w:t>توجه نمایید.</w:t>
      </w:r>
    </w:p>
    <w:p w14:paraId="1CA2FAAE" w14:textId="6A31CABA" w:rsidR="00180A9F" w:rsidRPr="00616B2D" w:rsidRDefault="00EA525E" w:rsidP="00C5502A">
      <w:pPr>
        <w:pStyle w:val="Heading2"/>
        <w:rPr>
          <w:rFonts w:ascii="Yas" w:hAnsi="Yas"/>
          <w:rtl/>
        </w:rPr>
      </w:pPr>
      <w:bookmarkStart w:id="6" w:name="_Toc77259386"/>
      <w:r w:rsidRPr="00616B2D">
        <w:rPr>
          <w:rFonts w:ascii="Yas" w:hAnsi="Yas"/>
          <w:rtl/>
        </w:rPr>
        <w:t>تعاریف، اصول و مبانی نظری</w:t>
      </w:r>
      <w:bookmarkEnd w:id="6"/>
    </w:p>
    <w:p w14:paraId="525BE4CC" w14:textId="3BE017FE" w:rsidR="00B55C85" w:rsidRPr="00616B2D" w:rsidRDefault="00EA525E" w:rsidP="009D3BD8">
      <w:pPr>
        <w:rPr>
          <w:rFonts w:ascii="Yas" w:hAnsi="Yas"/>
          <w:rtl/>
          <w:lang w:bidi="fa-IR"/>
        </w:rPr>
      </w:pPr>
      <w:r w:rsidRPr="00616B2D">
        <w:rPr>
          <w:rFonts w:ascii="Yas" w:hAnsi="Yas"/>
          <w:rtl/>
        </w:rPr>
        <w:t>ارائه‌</w:t>
      </w:r>
      <w:r w:rsidR="004B1ABE" w:rsidRPr="00616B2D">
        <w:rPr>
          <w:rFonts w:ascii="Yas" w:hAnsi="Yas"/>
          <w:rtl/>
        </w:rPr>
        <w:t>ی</w:t>
      </w:r>
      <w:r w:rsidRPr="00616B2D">
        <w:rPr>
          <w:rFonts w:ascii="Yas" w:hAnsi="Yas"/>
          <w:rtl/>
        </w:rPr>
        <w:t xml:space="preserve"> خلاصه‌ا</w:t>
      </w:r>
      <w:r w:rsidR="004B1ABE" w:rsidRPr="00616B2D">
        <w:rPr>
          <w:rFonts w:ascii="Yas" w:hAnsi="Yas"/>
          <w:rtl/>
        </w:rPr>
        <w:t>ی</w:t>
      </w:r>
      <w:r w:rsidRPr="00616B2D">
        <w:rPr>
          <w:rFonts w:ascii="Yas" w:hAnsi="Yas"/>
          <w:rtl/>
        </w:rPr>
        <w:t xml:space="preserve"> از دانش كلاس</w:t>
      </w:r>
      <w:r w:rsidR="004B1ABE" w:rsidRPr="00616B2D">
        <w:rPr>
          <w:rFonts w:ascii="Yas" w:hAnsi="Yas"/>
          <w:rtl/>
        </w:rPr>
        <w:t>ی</w:t>
      </w:r>
      <w:r w:rsidRPr="00616B2D">
        <w:rPr>
          <w:rFonts w:ascii="Yas" w:hAnsi="Yas"/>
          <w:rtl/>
        </w:rPr>
        <w:t>ك موضوع است. ا</w:t>
      </w:r>
      <w:r w:rsidR="004B1ABE" w:rsidRPr="00616B2D">
        <w:rPr>
          <w:rFonts w:ascii="Yas" w:hAnsi="Yas"/>
          <w:rtl/>
        </w:rPr>
        <w:t>ی</w:t>
      </w:r>
      <w:r w:rsidRPr="00616B2D">
        <w:rPr>
          <w:rFonts w:ascii="Yas" w:hAnsi="Yas"/>
          <w:rtl/>
        </w:rPr>
        <w:t>ن بخش الزام</w:t>
      </w:r>
      <w:r w:rsidR="004B1ABE" w:rsidRPr="00616B2D">
        <w:rPr>
          <w:rFonts w:ascii="Yas" w:hAnsi="Yas"/>
          <w:rtl/>
        </w:rPr>
        <w:t>ی</w:t>
      </w:r>
      <w:r w:rsidRPr="00616B2D">
        <w:rPr>
          <w:rFonts w:ascii="Yas" w:hAnsi="Yas"/>
          <w:rtl/>
        </w:rPr>
        <w:t xml:space="preserve"> ن</w:t>
      </w:r>
      <w:r w:rsidR="004B1ABE" w:rsidRPr="00616B2D">
        <w:rPr>
          <w:rFonts w:ascii="Yas" w:hAnsi="Yas"/>
          <w:rtl/>
        </w:rPr>
        <w:t>ی</w:t>
      </w:r>
      <w:r w:rsidRPr="00616B2D">
        <w:rPr>
          <w:rFonts w:ascii="Yas" w:hAnsi="Yas"/>
          <w:rtl/>
        </w:rPr>
        <w:t>ست و بستگ</w:t>
      </w:r>
      <w:r w:rsidR="004B1ABE" w:rsidRPr="00616B2D">
        <w:rPr>
          <w:rFonts w:ascii="Yas" w:hAnsi="Yas"/>
          <w:rtl/>
        </w:rPr>
        <w:t>ی</w:t>
      </w:r>
      <w:r w:rsidRPr="00616B2D">
        <w:rPr>
          <w:rFonts w:ascii="Yas" w:hAnsi="Yas"/>
          <w:rtl/>
        </w:rPr>
        <w:t xml:space="preserve"> به نظر استاد راهنما دارد (حداكثر پنج صفحه).</w:t>
      </w:r>
    </w:p>
    <w:p w14:paraId="10B30C63" w14:textId="28C273CE" w:rsidR="00180A9F" w:rsidRDefault="00EA525E" w:rsidP="007700EB">
      <w:pPr>
        <w:pStyle w:val="Heading3"/>
        <w:rPr>
          <w:rFonts w:ascii="Yas" w:hAnsi="Yas"/>
          <w:rtl/>
        </w:rPr>
      </w:pPr>
      <w:bookmarkStart w:id="7" w:name="_Toc77259387"/>
      <w:r w:rsidRPr="00616B2D">
        <w:rPr>
          <w:rFonts w:ascii="Yas" w:hAnsi="Yas"/>
          <w:rtl/>
        </w:rPr>
        <w:lastRenderedPageBreak/>
        <w:t>تیتر</w:t>
      </w:r>
      <w:bookmarkEnd w:id="7"/>
    </w:p>
    <w:p w14:paraId="55545529" w14:textId="20EA7636" w:rsidR="006444CC" w:rsidRPr="006444CC" w:rsidRDefault="006444CC" w:rsidP="006444CC">
      <w:pPr>
        <w:rPr>
          <w:rtl/>
        </w:rPr>
      </w:pPr>
      <w:r w:rsidRPr="00616B2D">
        <w:rPr>
          <w:rFonts w:ascii="Yas" w:eastAsiaTheme="minorHAnsi" w:hAnsi="Yas"/>
          <w:b/>
          <w:bCs/>
          <w:noProof/>
          <w:szCs w:val="26"/>
        </w:rPr>
        <mc:AlternateContent>
          <mc:Choice Requires="wps">
            <w:drawing>
              <wp:inline distT="0" distB="0" distL="0" distR="0" wp14:anchorId="5DC5B169" wp14:editId="04796541">
                <wp:extent cx="5731510" cy="982980"/>
                <wp:effectExtent l="57150" t="114300" r="78740" b="102870"/>
                <wp:docPr id="28"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982980"/>
                        </a:xfrm>
                        <a:prstGeom prst="wedgeRectCallout">
                          <a:avLst>
                            <a:gd name="adj1" fmla="val 36664"/>
                            <a:gd name="adj2" fmla="val -59228"/>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64E2028C" w14:textId="77777777" w:rsidR="00F67F96" w:rsidRPr="00203D62" w:rsidRDefault="00F67F96" w:rsidP="006444CC">
                            <w:pPr>
                              <w:rPr>
                                <w:rFonts w:ascii="XB Yas" w:hAnsi="XB Yas"/>
                                <w:rtl/>
                              </w:rPr>
                            </w:pPr>
                            <w:r w:rsidRPr="00203D62">
                              <w:rPr>
                                <w:rFonts w:ascii="XB Yas" w:hAnsi="XB Yas"/>
                                <w:rtl/>
                              </w:rPr>
                              <w:t xml:space="preserve">برای زیر تیترها از </w:t>
                            </w:r>
                            <w:r w:rsidRPr="00203D62">
                              <w:rPr>
                                <w:rFonts w:ascii="XB Yas" w:hAnsi="XB Yas"/>
                              </w:rPr>
                              <w:t>Style</w:t>
                            </w:r>
                            <w:r w:rsidRPr="00203D62">
                              <w:rPr>
                                <w:rFonts w:ascii="XB Yas" w:hAnsi="XB Yas"/>
                                <w:rtl/>
                              </w:rPr>
                              <w:t xml:space="preserve"> با نام شماره تیتر 2 (</w:t>
                            </w:r>
                            <w:r w:rsidRPr="00203D62">
                              <w:rPr>
                                <w:rFonts w:ascii="XB Yas" w:hAnsi="XB Yas"/>
                              </w:rPr>
                              <w:t>Heading 3</w:t>
                            </w:r>
                            <w:r w:rsidRPr="00203D62">
                              <w:rPr>
                                <w:rFonts w:ascii="XB Yas" w:hAnsi="XB Yas"/>
                                <w:rtl/>
                              </w:rPr>
                              <w:t>) استفاده شود که تنظیمات آن بدین شرح</w:t>
                            </w:r>
                            <w:r w:rsidRPr="00203D62">
                              <w:rPr>
                                <w:rFonts w:ascii="XB Yas" w:hAnsi="XB Yas"/>
                              </w:rPr>
                              <w:t xml:space="preserve"> </w:t>
                            </w:r>
                            <w:r w:rsidRPr="00203D62">
                              <w:rPr>
                                <w:rFonts w:ascii="XB Yas" w:hAnsi="XB Yas"/>
                                <w:rtl/>
                              </w:rPr>
                              <w:t xml:space="preserve">است: </w:t>
                            </w:r>
                          </w:p>
                          <w:p w14:paraId="4D88A208" w14:textId="77777777" w:rsidR="00F67F96" w:rsidRPr="00203D62" w:rsidRDefault="00F67F96" w:rsidP="006444CC">
                            <w:pPr>
                              <w:rPr>
                                <w:rFonts w:ascii="XB Yas" w:hAnsi="XB Yas"/>
                                <w:rtl/>
                              </w:rPr>
                            </w:pPr>
                            <w:r w:rsidRPr="00203D62">
                              <w:rPr>
                                <w:rFonts w:ascii="XB Yas" w:hAnsi="XB Yas"/>
                                <w:rtl/>
                              </w:rPr>
                              <w:t>قلم فارسی (</w:t>
                            </w:r>
                            <w:r w:rsidRPr="00203D62">
                              <w:rPr>
                                <w:rFonts w:ascii="XB Yas" w:hAnsi="XB Yas"/>
                              </w:rPr>
                              <w:t>Complex</w:t>
                            </w:r>
                            <w:r w:rsidRPr="00203D62">
                              <w:rPr>
                                <w:rFonts w:ascii="XB Yas" w:hAnsi="XB Yas"/>
                                <w:rtl/>
                              </w:rPr>
                              <w:t xml:space="preserve">): </w:t>
                            </w:r>
                            <w:r w:rsidRPr="00203D62">
                              <w:rPr>
                                <w:rFonts w:ascii="XB Yas" w:hAnsi="XB Yas"/>
                              </w:rPr>
                              <w:t>Yas</w:t>
                            </w:r>
                            <w:r w:rsidRPr="00203D62">
                              <w:rPr>
                                <w:rFonts w:ascii="XB Yas" w:hAnsi="XB Yas"/>
                                <w:rtl/>
                              </w:rPr>
                              <w:t>، اندازه 1</w:t>
                            </w:r>
                            <w:r w:rsidRPr="00203D62">
                              <w:rPr>
                                <w:rFonts w:ascii="XB Yas" w:hAnsi="XB Yas"/>
                                <w:rtl/>
                                <w:lang w:bidi="fa-IR"/>
                              </w:rPr>
                              <w:t>4</w:t>
                            </w:r>
                            <w:r w:rsidRPr="00203D62">
                              <w:rPr>
                                <w:rFonts w:ascii="XB Yas" w:hAnsi="XB Yas"/>
                                <w:rtl/>
                              </w:rPr>
                              <w:t xml:space="preserve">، حالت </w:t>
                            </w:r>
                            <w:r w:rsidRPr="00203D62">
                              <w:rPr>
                                <w:rFonts w:ascii="XB Yas" w:hAnsi="XB Yas"/>
                              </w:rPr>
                              <w:t>Bold</w:t>
                            </w:r>
                          </w:p>
                          <w:p w14:paraId="0DBCD956" w14:textId="77777777" w:rsidR="00F67F96" w:rsidRPr="00203D62" w:rsidRDefault="00F67F96" w:rsidP="006444CC">
                            <w:pPr>
                              <w:rPr>
                                <w:rFonts w:ascii="XB Yas" w:hAnsi="XB Yas"/>
                              </w:rPr>
                            </w:pPr>
                            <w:r w:rsidRPr="00203D62">
                              <w:rPr>
                                <w:rFonts w:ascii="XB Yas" w:hAnsi="XB Yas"/>
                                <w:rtl/>
                              </w:rPr>
                              <w:t>قلم لاتین (</w:t>
                            </w:r>
                            <w:r w:rsidRPr="00203D62">
                              <w:rPr>
                                <w:rFonts w:ascii="XB Yas" w:hAnsi="XB Yas"/>
                              </w:rPr>
                              <w:t>Latin</w:t>
                            </w:r>
                            <w:r w:rsidRPr="00203D62">
                              <w:rPr>
                                <w:rFonts w:ascii="XB Yas" w:hAnsi="XB Yas"/>
                                <w:rtl/>
                              </w:rPr>
                              <w:t xml:space="preserve">): </w:t>
                            </w:r>
                            <w:r w:rsidRPr="00203D62">
                              <w:rPr>
                                <w:rFonts w:ascii="XB Yas" w:hAnsi="XB Yas"/>
                              </w:rPr>
                              <w:t>Times New Roman</w:t>
                            </w:r>
                            <w:r w:rsidRPr="00203D62">
                              <w:rPr>
                                <w:rFonts w:ascii="XB Yas" w:hAnsi="XB Yas"/>
                                <w:rtl/>
                              </w:rPr>
                              <w:t xml:space="preserve">، اندازه 12، حالت </w:t>
                            </w:r>
                            <w:r w:rsidRPr="00203D62">
                              <w:rPr>
                                <w:rFonts w:ascii="XB Yas" w:hAnsi="XB Yas"/>
                              </w:rPr>
                              <w:t>Bold</w:t>
                            </w:r>
                          </w:p>
                        </w:txbxContent>
                      </wps:txbx>
                      <wps:bodyPr rot="0" vert="horz" wrap="square" lIns="91440" tIns="45720" rIns="91440" bIns="45720" anchor="t" anchorCtr="0" upright="1">
                        <a:noAutofit/>
                      </wps:bodyPr>
                    </wps:wsp>
                  </a:graphicData>
                </a:graphic>
              </wp:inline>
            </w:drawing>
          </mc:Choice>
          <mc:Fallback>
            <w:pict>
              <v:shape w14:anchorId="5DC5B169" id="_x0000_s1041" type="#_x0000_t61" style="width:451.3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" adj="18719,-1993" fillcolor="#9eeaff" strokecolor="#46aac5">
                <v:fill color2="#e4f9ff" rotate="t" angle="180" colors="0 #9eeaff;22938f #bbefff;1 #e4f9ff" focus="100%" type="gradient"/>
                <v:shadow on="t" color="black" opacity="24903f" origin=",.5" offset="0,.55556mm"/>
                <v:textbox>
                  <w:txbxContent>
                    <w:p w14:paraId="64E2028C" w14:textId="77777777" w:rsidR="00F67F96" w:rsidRPr="00203D62" w:rsidRDefault="00F67F96" w:rsidP="006444CC">
                      <w:pPr>
                        <w:rPr>
                          <w:rFonts w:ascii="XB Yas" w:hAnsi="XB Yas"/>
                          <w:rtl/>
                        </w:rPr>
                      </w:pPr>
                      <w:r w:rsidRPr="00203D62">
                        <w:rPr>
                          <w:rFonts w:ascii="XB Yas" w:hAnsi="XB Yas"/>
                          <w:rtl/>
                        </w:rPr>
                        <w:t xml:space="preserve">برای زیر تیترها از </w:t>
                      </w:r>
                      <w:r w:rsidRPr="00203D62">
                        <w:rPr>
                          <w:rFonts w:ascii="XB Yas" w:hAnsi="XB Yas"/>
                        </w:rPr>
                        <w:t>Style</w:t>
                      </w:r>
                      <w:r w:rsidRPr="00203D62">
                        <w:rPr>
                          <w:rFonts w:ascii="XB Yas" w:hAnsi="XB Yas"/>
                          <w:rtl/>
                        </w:rPr>
                        <w:t xml:space="preserve"> با نام شماره تیتر 2 (</w:t>
                      </w:r>
                      <w:r w:rsidRPr="00203D62">
                        <w:rPr>
                          <w:rFonts w:ascii="XB Yas" w:hAnsi="XB Yas"/>
                        </w:rPr>
                        <w:t>Heading 3</w:t>
                      </w:r>
                      <w:r w:rsidRPr="00203D62">
                        <w:rPr>
                          <w:rFonts w:ascii="XB Yas" w:hAnsi="XB Yas"/>
                          <w:rtl/>
                        </w:rPr>
                        <w:t>) استفاده شود که تنظیمات آن بدین شرح</w:t>
                      </w:r>
                      <w:r w:rsidRPr="00203D62">
                        <w:rPr>
                          <w:rFonts w:ascii="XB Yas" w:hAnsi="XB Yas"/>
                        </w:rPr>
                        <w:t xml:space="preserve"> </w:t>
                      </w:r>
                      <w:r w:rsidRPr="00203D62">
                        <w:rPr>
                          <w:rFonts w:ascii="XB Yas" w:hAnsi="XB Yas"/>
                          <w:rtl/>
                        </w:rPr>
                        <w:t xml:space="preserve">است: </w:t>
                      </w:r>
                    </w:p>
                    <w:p w14:paraId="4D88A208" w14:textId="77777777" w:rsidR="00F67F96" w:rsidRPr="00203D62" w:rsidRDefault="00F67F96" w:rsidP="006444CC">
                      <w:pPr>
                        <w:rPr>
                          <w:rFonts w:ascii="XB Yas" w:hAnsi="XB Yas"/>
                          <w:rtl/>
                        </w:rPr>
                      </w:pPr>
                      <w:r w:rsidRPr="00203D62">
                        <w:rPr>
                          <w:rFonts w:ascii="XB Yas" w:hAnsi="XB Yas"/>
                          <w:rtl/>
                        </w:rPr>
                        <w:t>قلم فارسی (</w:t>
                      </w:r>
                      <w:r w:rsidRPr="00203D62">
                        <w:rPr>
                          <w:rFonts w:ascii="XB Yas" w:hAnsi="XB Yas"/>
                        </w:rPr>
                        <w:t>Complex</w:t>
                      </w:r>
                      <w:r w:rsidRPr="00203D62">
                        <w:rPr>
                          <w:rFonts w:ascii="XB Yas" w:hAnsi="XB Yas"/>
                          <w:rtl/>
                        </w:rPr>
                        <w:t xml:space="preserve">): </w:t>
                      </w:r>
                      <w:r w:rsidRPr="00203D62">
                        <w:rPr>
                          <w:rFonts w:ascii="XB Yas" w:hAnsi="XB Yas"/>
                        </w:rPr>
                        <w:t>Yas</w:t>
                      </w:r>
                      <w:r w:rsidRPr="00203D62">
                        <w:rPr>
                          <w:rFonts w:ascii="XB Yas" w:hAnsi="XB Yas"/>
                          <w:rtl/>
                        </w:rPr>
                        <w:t>، اندازه 1</w:t>
                      </w:r>
                      <w:r w:rsidRPr="00203D62">
                        <w:rPr>
                          <w:rFonts w:ascii="XB Yas" w:hAnsi="XB Yas"/>
                          <w:rtl/>
                          <w:lang w:bidi="fa-IR"/>
                        </w:rPr>
                        <w:t>4</w:t>
                      </w:r>
                      <w:r w:rsidRPr="00203D62">
                        <w:rPr>
                          <w:rFonts w:ascii="XB Yas" w:hAnsi="XB Yas"/>
                          <w:rtl/>
                        </w:rPr>
                        <w:t xml:space="preserve">، حالت </w:t>
                      </w:r>
                      <w:r w:rsidRPr="00203D62">
                        <w:rPr>
                          <w:rFonts w:ascii="XB Yas" w:hAnsi="XB Yas"/>
                        </w:rPr>
                        <w:t>Bold</w:t>
                      </w:r>
                    </w:p>
                    <w:p w14:paraId="0DBCD956" w14:textId="77777777" w:rsidR="00F67F96" w:rsidRPr="00203D62" w:rsidRDefault="00F67F96" w:rsidP="006444CC">
                      <w:pPr>
                        <w:rPr>
                          <w:rFonts w:ascii="XB Yas" w:hAnsi="XB Yas"/>
                        </w:rPr>
                      </w:pPr>
                      <w:r w:rsidRPr="00203D62">
                        <w:rPr>
                          <w:rFonts w:ascii="XB Yas" w:hAnsi="XB Yas"/>
                          <w:rtl/>
                        </w:rPr>
                        <w:t>قلم لاتین (</w:t>
                      </w:r>
                      <w:r w:rsidRPr="00203D62">
                        <w:rPr>
                          <w:rFonts w:ascii="XB Yas" w:hAnsi="XB Yas"/>
                        </w:rPr>
                        <w:t>Latin</w:t>
                      </w:r>
                      <w:r w:rsidRPr="00203D62">
                        <w:rPr>
                          <w:rFonts w:ascii="XB Yas" w:hAnsi="XB Yas"/>
                          <w:rtl/>
                        </w:rPr>
                        <w:t xml:space="preserve">): </w:t>
                      </w:r>
                      <w:r w:rsidRPr="00203D62">
                        <w:rPr>
                          <w:rFonts w:ascii="XB Yas" w:hAnsi="XB Yas"/>
                        </w:rPr>
                        <w:t>Times New Roman</w:t>
                      </w:r>
                      <w:r w:rsidRPr="00203D62">
                        <w:rPr>
                          <w:rFonts w:ascii="XB Yas" w:hAnsi="XB Yas"/>
                          <w:rtl/>
                        </w:rPr>
                        <w:t xml:space="preserve">، اندازه 12، حالت </w:t>
                      </w:r>
                      <w:r w:rsidRPr="00203D62">
                        <w:rPr>
                          <w:rFonts w:ascii="XB Yas" w:hAnsi="XB Yas"/>
                        </w:rPr>
                        <w:t>Bold</w:t>
                      </w:r>
                    </w:p>
                  </w:txbxContent>
                </v:textbox>
                <w10:anchorlock/>
              </v:shape>
            </w:pict>
          </mc:Fallback>
        </mc:AlternateContent>
      </w:r>
    </w:p>
    <w:p w14:paraId="3FEEDA5A" w14:textId="3369CC1A" w:rsidR="00AF72C8" w:rsidRDefault="00AF72C8" w:rsidP="00EF4058">
      <w:pPr>
        <w:rPr>
          <w:rFonts w:ascii="Yas" w:hAnsi="Yas"/>
          <w:rtl/>
          <w:lang w:bidi="fa-IR"/>
        </w:rPr>
      </w:pPr>
      <w:r w:rsidRPr="00616B2D">
        <w:rPr>
          <w:rFonts w:ascii="Yas" w:hAnsi="Yas"/>
          <w:rtl/>
          <w:lang w:bidi="fa-IR"/>
        </w:rPr>
        <w:t xml:space="preserve">جدول </w:t>
      </w:r>
      <w:r w:rsidR="00EF4058">
        <w:rPr>
          <w:rFonts w:ascii="Yas" w:hAnsi="Yas" w:hint="cs"/>
          <w:rtl/>
          <w:lang w:bidi="fa-IR"/>
        </w:rPr>
        <w:t>۲-۱</w:t>
      </w:r>
      <w:r w:rsidRPr="00616B2D">
        <w:rPr>
          <w:rFonts w:ascii="Yas" w:hAnsi="Yas"/>
          <w:rtl/>
          <w:lang w:bidi="fa-IR"/>
        </w:rPr>
        <w:t xml:space="preserve"> به صورت نمونه پیشنهاد شده است.</w:t>
      </w:r>
    </w:p>
    <w:p w14:paraId="176351E3" w14:textId="4E9F600F" w:rsidR="001A5FE4" w:rsidRDefault="001A5FE4" w:rsidP="001A5FE4">
      <w:pPr>
        <w:pStyle w:val="Caption"/>
        <w:keepNext/>
      </w:pPr>
      <w:bookmarkStart w:id="8" w:name="_Toc79352410"/>
      <w:bookmarkStart w:id="9" w:name="_Toc215371272"/>
      <w:r>
        <w:rPr>
          <w:rtl/>
        </w:rPr>
        <w:t xml:space="preserve">جدول </w:t>
      </w:r>
      <w:r w:rsidR="00554C60">
        <w:rPr>
          <w:rtl/>
        </w:rPr>
        <w:fldChar w:fldCharType="begin"/>
      </w:r>
      <w:r w:rsidR="00554C60">
        <w:rPr>
          <w:rtl/>
        </w:rPr>
        <w:instrText xml:space="preserve"> </w:instrText>
      </w:r>
      <w:r w:rsidR="00554C60">
        <w:instrText>STYLEREF</w:instrText>
      </w:r>
      <w:r w:rsidR="00554C60">
        <w:rPr>
          <w:rtl/>
        </w:rPr>
        <w:instrText xml:space="preserve"> 1 \</w:instrText>
      </w:r>
      <w:r w:rsidR="00554C60">
        <w:instrText>s</w:instrText>
      </w:r>
      <w:r w:rsidR="00554C60">
        <w:rPr>
          <w:rtl/>
        </w:rPr>
        <w:instrText xml:space="preserve"> </w:instrText>
      </w:r>
      <w:r w:rsidR="00554C60">
        <w:rPr>
          <w:rtl/>
        </w:rPr>
        <w:fldChar w:fldCharType="separate"/>
      </w:r>
      <w:r w:rsidR="00566CCA">
        <w:rPr>
          <w:noProof/>
          <w:rtl/>
        </w:rPr>
        <w:t>‏2</w:t>
      </w:r>
      <w:r w:rsidR="00554C60">
        <w:rPr>
          <w:rtl/>
        </w:rPr>
        <w:fldChar w:fldCharType="end"/>
      </w:r>
      <w:r w:rsidR="00554C60">
        <w:rPr>
          <w:rtl/>
        </w:rPr>
        <w:noBreakHyphen/>
      </w:r>
      <w:r w:rsidR="00554C60">
        <w:rPr>
          <w:rtl/>
        </w:rPr>
        <w:fldChar w:fldCharType="begin"/>
      </w:r>
      <w:r w:rsidR="00554C60">
        <w:rPr>
          <w:rtl/>
        </w:rPr>
        <w:instrText xml:space="preserve"> </w:instrText>
      </w:r>
      <w:r w:rsidR="00554C60">
        <w:instrText>SEQ</w:instrText>
      </w:r>
      <w:r w:rsidR="00554C60">
        <w:rPr>
          <w:rtl/>
        </w:rPr>
        <w:instrText xml:space="preserve"> جدول \* </w:instrText>
      </w:r>
      <w:r w:rsidR="00554C60">
        <w:instrText>ARABIC \s 1</w:instrText>
      </w:r>
      <w:r w:rsidR="00554C60">
        <w:rPr>
          <w:rtl/>
        </w:rPr>
        <w:instrText xml:space="preserve"> </w:instrText>
      </w:r>
      <w:r w:rsidR="00554C60">
        <w:rPr>
          <w:rtl/>
        </w:rPr>
        <w:fldChar w:fldCharType="separate"/>
      </w:r>
      <w:r w:rsidR="00566CCA">
        <w:rPr>
          <w:noProof/>
          <w:rtl/>
        </w:rPr>
        <w:t>1</w:t>
      </w:r>
      <w:r w:rsidR="00554C60">
        <w:rPr>
          <w:rtl/>
        </w:rPr>
        <w:fldChar w:fldCharType="end"/>
      </w:r>
      <w:r>
        <w:rPr>
          <w:rFonts w:hint="cs"/>
          <w:noProof/>
          <w:rtl/>
          <w:lang w:bidi="fa-IR"/>
        </w:rPr>
        <w:t>: نتیجه‌ی بررسی پرسش‌نامه‌ها در ارتباط با عوامل موثر</w:t>
      </w:r>
      <w:bookmarkEnd w:id="8"/>
    </w:p>
    <w:tbl>
      <w:tblPr>
        <w:bidiVisual/>
        <w:tblW w:w="6858" w:type="dxa"/>
        <w:jc w:val="center"/>
        <w:tblLook w:val="0000" w:firstRow="0" w:lastRow="0" w:firstColumn="0" w:lastColumn="0" w:noHBand="0" w:noVBand="0"/>
      </w:tblPr>
      <w:tblGrid>
        <w:gridCol w:w="643"/>
        <w:gridCol w:w="5436"/>
        <w:gridCol w:w="779"/>
      </w:tblGrid>
      <w:tr w:rsidR="001A5FE4" w:rsidRPr="00616B2D" w14:paraId="6437966B" w14:textId="77777777" w:rsidTr="00F67F96">
        <w:trPr>
          <w:trHeight w:hRule="exact" w:val="397"/>
          <w:jc w:val="center"/>
        </w:trPr>
        <w:tc>
          <w:tcPr>
            <w:tcW w:w="643" w:type="dxa"/>
            <w:tcBorders>
              <w:top w:val="single" w:sz="12" w:space="0" w:color="auto"/>
              <w:bottom w:val="single" w:sz="8" w:space="0" w:color="auto"/>
            </w:tcBorders>
            <w:shd w:val="clear" w:color="auto" w:fill="auto"/>
            <w:noWrap/>
            <w:vAlign w:val="center"/>
          </w:tcPr>
          <w:p w14:paraId="72594B45" w14:textId="77777777" w:rsidR="001A5FE4" w:rsidRPr="00616B2D" w:rsidRDefault="001A5FE4" w:rsidP="00F67F96">
            <w:pPr>
              <w:pStyle w:val="afa"/>
              <w:bidi/>
              <w:rPr>
                <w:rFonts w:ascii="Yas" w:hAnsi="Yas"/>
              </w:rPr>
            </w:pPr>
            <w:r w:rsidRPr="00616B2D">
              <w:rPr>
                <w:rFonts w:ascii="Yas" w:hAnsi="Yas"/>
                <w:rtl/>
              </w:rPr>
              <w:t>ردیف</w:t>
            </w:r>
          </w:p>
        </w:tc>
        <w:tc>
          <w:tcPr>
            <w:tcW w:w="5436" w:type="dxa"/>
            <w:tcBorders>
              <w:top w:val="single" w:sz="12" w:space="0" w:color="auto"/>
              <w:bottom w:val="single" w:sz="8" w:space="0" w:color="auto"/>
            </w:tcBorders>
            <w:shd w:val="clear" w:color="auto" w:fill="auto"/>
            <w:vAlign w:val="center"/>
          </w:tcPr>
          <w:p w14:paraId="66A998AA" w14:textId="77777777" w:rsidR="001A5FE4" w:rsidRPr="00616B2D" w:rsidRDefault="001A5FE4" w:rsidP="00F67F96">
            <w:pPr>
              <w:pStyle w:val="afa"/>
              <w:bidi/>
              <w:rPr>
                <w:rFonts w:ascii="Yas" w:hAnsi="Yas"/>
                <w:rtl/>
              </w:rPr>
            </w:pPr>
            <w:r w:rsidRPr="00616B2D">
              <w:rPr>
                <w:rFonts w:ascii="Yas" w:hAnsi="Yas"/>
                <w:rtl/>
              </w:rPr>
              <w:t xml:space="preserve">عوامل موثر </w:t>
            </w:r>
          </w:p>
        </w:tc>
        <w:tc>
          <w:tcPr>
            <w:tcW w:w="779" w:type="dxa"/>
            <w:tcBorders>
              <w:top w:val="single" w:sz="12" w:space="0" w:color="auto"/>
              <w:bottom w:val="single" w:sz="8" w:space="0" w:color="auto"/>
            </w:tcBorders>
            <w:vAlign w:val="center"/>
          </w:tcPr>
          <w:p w14:paraId="1352A2AE" w14:textId="77777777" w:rsidR="001A5FE4" w:rsidRPr="00616B2D" w:rsidRDefault="001A5FE4" w:rsidP="00F67F96">
            <w:pPr>
              <w:pStyle w:val="afa"/>
              <w:bidi/>
              <w:rPr>
                <w:rFonts w:ascii="Yas" w:hAnsi="Yas"/>
              </w:rPr>
            </w:pPr>
            <w:r w:rsidRPr="00616B2D">
              <w:rPr>
                <w:rFonts w:ascii="Yas" w:hAnsi="Yas"/>
                <w:rtl/>
              </w:rPr>
              <w:t>درصد</w:t>
            </w:r>
          </w:p>
        </w:tc>
      </w:tr>
      <w:tr w:rsidR="001A5FE4" w:rsidRPr="00616B2D" w14:paraId="35520CD5" w14:textId="77777777" w:rsidTr="00F67F96">
        <w:trPr>
          <w:trHeight w:hRule="exact" w:val="397"/>
          <w:jc w:val="center"/>
        </w:trPr>
        <w:tc>
          <w:tcPr>
            <w:tcW w:w="643" w:type="dxa"/>
            <w:tcBorders>
              <w:top w:val="single" w:sz="8" w:space="0" w:color="auto"/>
            </w:tcBorders>
            <w:shd w:val="clear" w:color="auto" w:fill="auto"/>
            <w:noWrap/>
            <w:vAlign w:val="center"/>
          </w:tcPr>
          <w:p w14:paraId="43928354" w14:textId="77777777" w:rsidR="001A5FE4" w:rsidRPr="00616B2D" w:rsidRDefault="001A5FE4" w:rsidP="00F67F96">
            <w:pPr>
              <w:pStyle w:val="afc"/>
              <w:rPr>
                <w:rFonts w:ascii="Yas" w:hAnsi="Yas"/>
              </w:rPr>
            </w:pPr>
            <w:r>
              <w:rPr>
                <w:rFonts w:ascii="Yas" w:hAnsi="Yas" w:hint="cs"/>
                <w:rtl/>
              </w:rPr>
              <w:t>۱</w:t>
            </w:r>
          </w:p>
        </w:tc>
        <w:tc>
          <w:tcPr>
            <w:tcW w:w="5436" w:type="dxa"/>
            <w:tcBorders>
              <w:top w:val="single" w:sz="8" w:space="0" w:color="auto"/>
            </w:tcBorders>
            <w:shd w:val="clear" w:color="auto" w:fill="auto"/>
            <w:vAlign w:val="center"/>
          </w:tcPr>
          <w:p w14:paraId="66C4FC0A" w14:textId="77777777" w:rsidR="001A5FE4" w:rsidRPr="00616B2D" w:rsidRDefault="001A5FE4" w:rsidP="00F67F96">
            <w:pPr>
              <w:pStyle w:val="afc"/>
              <w:rPr>
                <w:rFonts w:ascii="Yas" w:hAnsi="Yas"/>
              </w:rPr>
            </w:pPr>
            <w:r w:rsidRPr="00616B2D">
              <w:rPr>
                <w:rFonts w:ascii="Yas" w:hAnsi="Yas"/>
                <w:rtl/>
              </w:rPr>
              <w:t>احساس تعلق به سازمان</w:t>
            </w:r>
          </w:p>
        </w:tc>
        <w:tc>
          <w:tcPr>
            <w:tcW w:w="779" w:type="dxa"/>
            <w:tcBorders>
              <w:top w:val="single" w:sz="8" w:space="0" w:color="auto"/>
            </w:tcBorders>
            <w:vAlign w:val="center"/>
          </w:tcPr>
          <w:p w14:paraId="2E05F343" w14:textId="77777777" w:rsidR="001A5FE4" w:rsidRPr="00616B2D" w:rsidRDefault="001A5FE4" w:rsidP="00F67F96">
            <w:pPr>
              <w:pStyle w:val="afc"/>
              <w:rPr>
                <w:rFonts w:ascii="Yas" w:hAnsi="Yas"/>
              </w:rPr>
            </w:pPr>
            <w:r>
              <w:rPr>
                <w:rFonts w:ascii="Yas" w:hAnsi="Yas" w:hint="cs"/>
                <w:rtl/>
              </w:rPr>
              <w:t>۹۵٫۱</w:t>
            </w:r>
          </w:p>
        </w:tc>
      </w:tr>
      <w:tr w:rsidR="001A5FE4" w:rsidRPr="00616B2D" w14:paraId="081458D0" w14:textId="77777777" w:rsidTr="00F67F96">
        <w:trPr>
          <w:trHeight w:hRule="exact" w:val="397"/>
          <w:jc w:val="center"/>
        </w:trPr>
        <w:tc>
          <w:tcPr>
            <w:tcW w:w="643" w:type="dxa"/>
            <w:shd w:val="clear" w:color="auto" w:fill="auto"/>
            <w:noWrap/>
            <w:vAlign w:val="center"/>
          </w:tcPr>
          <w:p w14:paraId="27C329C3" w14:textId="77777777" w:rsidR="001A5FE4" w:rsidRPr="00616B2D" w:rsidRDefault="001A5FE4" w:rsidP="00F67F96">
            <w:pPr>
              <w:pStyle w:val="afc"/>
              <w:rPr>
                <w:rFonts w:ascii="Yas" w:hAnsi="Yas"/>
              </w:rPr>
            </w:pPr>
            <w:r>
              <w:rPr>
                <w:rFonts w:ascii="Yas" w:hAnsi="Yas" w:hint="cs"/>
                <w:rtl/>
              </w:rPr>
              <w:t>۲</w:t>
            </w:r>
          </w:p>
        </w:tc>
        <w:tc>
          <w:tcPr>
            <w:tcW w:w="5436" w:type="dxa"/>
            <w:shd w:val="clear" w:color="auto" w:fill="auto"/>
            <w:vAlign w:val="center"/>
          </w:tcPr>
          <w:p w14:paraId="0525E447" w14:textId="77777777" w:rsidR="001A5FE4" w:rsidRPr="00616B2D" w:rsidRDefault="001A5FE4" w:rsidP="00F67F96">
            <w:pPr>
              <w:pStyle w:val="afc"/>
              <w:rPr>
                <w:rFonts w:ascii="Yas" w:hAnsi="Yas"/>
              </w:rPr>
            </w:pPr>
            <w:r w:rsidRPr="00616B2D">
              <w:rPr>
                <w:rFonts w:ascii="Yas" w:hAnsi="Yas"/>
                <w:rtl/>
              </w:rPr>
              <w:t>نقش مدیریت سازمان</w:t>
            </w:r>
          </w:p>
        </w:tc>
        <w:tc>
          <w:tcPr>
            <w:tcW w:w="779" w:type="dxa"/>
            <w:vAlign w:val="center"/>
          </w:tcPr>
          <w:p w14:paraId="19B32161" w14:textId="77777777" w:rsidR="001A5FE4" w:rsidRPr="00616B2D" w:rsidRDefault="001A5FE4" w:rsidP="00F67F96">
            <w:pPr>
              <w:pStyle w:val="afc"/>
              <w:rPr>
                <w:rFonts w:ascii="Yas" w:hAnsi="Yas"/>
              </w:rPr>
            </w:pPr>
            <w:r>
              <w:rPr>
                <w:rFonts w:ascii="Yas" w:hAnsi="Yas" w:hint="cs"/>
                <w:rtl/>
              </w:rPr>
              <w:t>۸۷٫۷</w:t>
            </w:r>
          </w:p>
        </w:tc>
      </w:tr>
      <w:tr w:rsidR="001A5FE4" w:rsidRPr="00616B2D" w14:paraId="552D303C" w14:textId="77777777" w:rsidTr="00F67F96">
        <w:trPr>
          <w:trHeight w:hRule="exact" w:val="397"/>
          <w:jc w:val="center"/>
        </w:trPr>
        <w:tc>
          <w:tcPr>
            <w:tcW w:w="643" w:type="dxa"/>
            <w:shd w:val="clear" w:color="auto" w:fill="auto"/>
            <w:noWrap/>
            <w:vAlign w:val="center"/>
          </w:tcPr>
          <w:p w14:paraId="0F9FDD7C" w14:textId="77777777" w:rsidR="001A5FE4" w:rsidRPr="00616B2D" w:rsidRDefault="001A5FE4" w:rsidP="00F67F96">
            <w:pPr>
              <w:pStyle w:val="afc"/>
              <w:rPr>
                <w:rFonts w:ascii="Yas" w:hAnsi="Yas"/>
              </w:rPr>
            </w:pPr>
            <w:r>
              <w:rPr>
                <w:rFonts w:ascii="Yas" w:hAnsi="Yas" w:hint="cs"/>
                <w:rtl/>
              </w:rPr>
              <w:t>۳</w:t>
            </w:r>
          </w:p>
        </w:tc>
        <w:tc>
          <w:tcPr>
            <w:tcW w:w="5436" w:type="dxa"/>
            <w:shd w:val="clear" w:color="auto" w:fill="auto"/>
            <w:vAlign w:val="center"/>
          </w:tcPr>
          <w:p w14:paraId="0300A130" w14:textId="77777777" w:rsidR="001A5FE4" w:rsidRPr="00616B2D" w:rsidRDefault="001A5FE4" w:rsidP="00F67F96">
            <w:pPr>
              <w:pStyle w:val="afc"/>
              <w:rPr>
                <w:rFonts w:ascii="Yas" w:hAnsi="Yas"/>
              </w:rPr>
            </w:pPr>
            <w:r w:rsidRPr="00616B2D">
              <w:rPr>
                <w:rFonts w:ascii="Yas" w:hAnsi="Yas"/>
                <w:rtl/>
              </w:rPr>
              <w:t>عوامل درون سازمانی</w:t>
            </w:r>
          </w:p>
        </w:tc>
        <w:tc>
          <w:tcPr>
            <w:tcW w:w="779" w:type="dxa"/>
            <w:vAlign w:val="center"/>
          </w:tcPr>
          <w:p w14:paraId="4A345852" w14:textId="77777777" w:rsidR="001A5FE4" w:rsidRPr="00616B2D" w:rsidRDefault="001A5FE4" w:rsidP="00F67F96">
            <w:pPr>
              <w:pStyle w:val="afc"/>
              <w:rPr>
                <w:rFonts w:ascii="Yas" w:hAnsi="Yas"/>
              </w:rPr>
            </w:pPr>
            <w:r>
              <w:rPr>
                <w:rFonts w:ascii="Yas" w:hAnsi="Yas" w:hint="cs"/>
                <w:rtl/>
              </w:rPr>
              <w:t>۸۲٫۹</w:t>
            </w:r>
          </w:p>
        </w:tc>
      </w:tr>
      <w:tr w:rsidR="001A5FE4" w:rsidRPr="00616B2D" w14:paraId="40312CDD" w14:textId="77777777" w:rsidTr="00F67F96">
        <w:trPr>
          <w:trHeight w:hRule="exact" w:val="397"/>
          <w:jc w:val="center"/>
        </w:trPr>
        <w:tc>
          <w:tcPr>
            <w:tcW w:w="643" w:type="dxa"/>
            <w:tcBorders>
              <w:bottom w:val="single" w:sz="12" w:space="0" w:color="auto"/>
            </w:tcBorders>
            <w:shd w:val="clear" w:color="auto" w:fill="auto"/>
            <w:noWrap/>
            <w:vAlign w:val="center"/>
          </w:tcPr>
          <w:p w14:paraId="41A05499" w14:textId="77777777" w:rsidR="001A5FE4" w:rsidRPr="00616B2D" w:rsidRDefault="001A5FE4" w:rsidP="00F67F96">
            <w:pPr>
              <w:pStyle w:val="afc"/>
              <w:rPr>
                <w:rFonts w:ascii="Yas" w:hAnsi="Yas"/>
              </w:rPr>
            </w:pPr>
            <w:r>
              <w:rPr>
                <w:rFonts w:ascii="Yas" w:hAnsi="Yas" w:hint="cs"/>
                <w:rtl/>
              </w:rPr>
              <w:t>۴</w:t>
            </w:r>
          </w:p>
        </w:tc>
        <w:tc>
          <w:tcPr>
            <w:tcW w:w="5436" w:type="dxa"/>
            <w:tcBorders>
              <w:bottom w:val="single" w:sz="12" w:space="0" w:color="auto"/>
            </w:tcBorders>
            <w:shd w:val="clear" w:color="auto" w:fill="auto"/>
            <w:vAlign w:val="center"/>
          </w:tcPr>
          <w:p w14:paraId="3EDA5384" w14:textId="77777777" w:rsidR="001A5FE4" w:rsidRPr="00616B2D" w:rsidRDefault="001A5FE4" w:rsidP="00F67F96">
            <w:pPr>
              <w:pStyle w:val="afc"/>
              <w:rPr>
                <w:rFonts w:ascii="Yas" w:hAnsi="Yas"/>
              </w:rPr>
            </w:pPr>
            <w:r w:rsidRPr="00616B2D">
              <w:rPr>
                <w:rFonts w:ascii="Yas" w:hAnsi="Yas"/>
                <w:rtl/>
              </w:rPr>
              <w:t xml:space="preserve">برگزاری دوره های آموزشی </w:t>
            </w:r>
          </w:p>
        </w:tc>
        <w:tc>
          <w:tcPr>
            <w:tcW w:w="779" w:type="dxa"/>
            <w:tcBorders>
              <w:bottom w:val="single" w:sz="12" w:space="0" w:color="auto"/>
            </w:tcBorders>
            <w:vAlign w:val="center"/>
          </w:tcPr>
          <w:p w14:paraId="58C2B1F0" w14:textId="77777777" w:rsidR="001A5FE4" w:rsidRPr="00616B2D" w:rsidRDefault="001A5FE4" w:rsidP="00F67F96">
            <w:pPr>
              <w:pStyle w:val="afc"/>
              <w:rPr>
                <w:rFonts w:ascii="Yas" w:hAnsi="Yas"/>
              </w:rPr>
            </w:pPr>
            <w:r>
              <w:rPr>
                <w:rFonts w:ascii="Yas" w:hAnsi="Yas" w:hint="cs"/>
                <w:rtl/>
              </w:rPr>
              <w:t>۸۲٫۹</w:t>
            </w:r>
          </w:p>
        </w:tc>
      </w:tr>
    </w:tbl>
    <w:p w14:paraId="195B441F" w14:textId="77777777" w:rsidR="00554C60" w:rsidRPr="00616B2D" w:rsidRDefault="00554C60" w:rsidP="005A7794">
      <w:pPr>
        <w:rPr>
          <w:rFonts w:ascii="Yas" w:hAnsi="Yas"/>
          <w:rtl/>
          <w:lang w:bidi="fa-IR"/>
        </w:rPr>
      </w:pPr>
    </w:p>
    <w:p w14:paraId="52D80C7D" w14:textId="57244AED" w:rsidR="00AF72C8" w:rsidRDefault="00AF72C8" w:rsidP="00967CEC">
      <w:pPr>
        <w:rPr>
          <w:rFonts w:ascii="Yas" w:hAnsi="Yas"/>
          <w:rtl/>
          <w:lang w:bidi="fa-IR"/>
        </w:rPr>
      </w:pPr>
      <w:r w:rsidRPr="00616B2D">
        <w:rPr>
          <w:rFonts w:ascii="Yas" w:hAnsi="Yas"/>
          <w:rtl/>
          <w:lang w:bidi="fa-IR"/>
        </w:rPr>
        <w:t>در صورت نیاز به خط عمودی</w:t>
      </w:r>
      <w:r w:rsidR="00E028A3" w:rsidRPr="00616B2D">
        <w:rPr>
          <w:rFonts w:ascii="Yas" w:hAnsi="Yas"/>
          <w:rtl/>
          <w:lang w:bidi="fa-IR"/>
        </w:rPr>
        <w:t>،</w:t>
      </w:r>
      <w:r w:rsidRPr="00616B2D">
        <w:rPr>
          <w:rFonts w:ascii="Yas" w:hAnsi="Yas"/>
          <w:rtl/>
          <w:lang w:bidi="fa-IR"/>
        </w:rPr>
        <w:t xml:space="preserve"> ضخامت آن </w:t>
      </w:r>
      <w:r w:rsidR="00E028A3" w:rsidRPr="00616B2D">
        <w:rPr>
          <w:rFonts w:ascii="Yas" w:hAnsi="Yas"/>
          <w:rtl/>
          <w:lang w:bidi="fa-IR"/>
        </w:rPr>
        <w:t xml:space="preserve">برابر با </w:t>
      </w:r>
      <w:r w:rsidR="00E028A3" w:rsidRPr="00616B2D">
        <w:rPr>
          <w:rFonts w:ascii="Yas" w:hAnsi="Yas"/>
          <w:lang w:bidi="fa-IR"/>
        </w:rPr>
        <w:t>0.5</w:t>
      </w:r>
      <w:r w:rsidR="00967CEC" w:rsidRPr="00616B2D">
        <w:rPr>
          <w:rFonts w:ascii="Yas" w:hAnsi="Yas"/>
          <w:lang w:bidi="fa-IR"/>
        </w:rPr>
        <w:t>pt.</w:t>
      </w:r>
      <w:r w:rsidR="00E028A3" w:rsidRPr="00616B2D">
        <w:rPr>
          <w:rFonts w:ascii="Yas" w:hAnsi="Yas"/>
          <w:rtl/>
          <w:lang w:bidi="fa-IR"/>
        </w:rPr>
        <w:t xml:space="preserve"> باشد.</w:t>
      </w:r>
    </w:p>
    <w:p w14:paraId="6D1B5723" w14:textId="7F0D42BF" w:rsidR="001A5FE4" w:rsidRDefault="00CB4DE5" w:rsidP="00F07396">
      <w:pPr>
        <w:rPr>
          <w:rFonts w:ascii="Yas" w:hAnsi="Yas"/>
          <w:rtl/>
          <w:lang w:bidi="fa-IR"/>
        </w:rPr>
      </w:pPr>
      <w:r w:rsidRPr="00616B2D">
        <w:rPr>
          <w:rFonts w:ascii="Yas" w:eastAsiaTheme="minorHAnsi" w:hAnsi="Yas"/>
          <w:noProof/>
          <w:szCs w:val="28"/>
        </w:rPr>
        <mc:AlternateContent>
          <mc:Choice Requires="wps">
            <w:drawing>
              <wp:anchor distT="0" distB="0" distL="114300" distR="114300" simplePos="0" relativeHeight="251725824" behindDoc="0" locked="0" layoutInCell="1" allowOverlap="1" wp14:anchorId="1F2C9FCE" wp14:editId="4D27C358">
                <wp:simplePos x="0" y="0"/>
                <wp:positionH relativeFrom="margin">
                  <wp:posOffset>106680</wp:posOffset>
                </wp:positionH>
                <wp:positionV relativeFrom="paragraph">
                  <wp:posOffset>172085</wp:posOffset>
                </wp:positionV>
                <wp:extent cx="5554980" cy="1043940"/>
                <wp:effectExtent l="57150" t="228600" r="83820" b="99060"/>
                <wp:wrapNone/>
                <wp:docPr id="32"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4980" cy="1043940"/>
                        </a:xfrm>
                        <a:prstGeom prst="wedgeRectCallout">
                          <a:avLst>
                            <a:gd name="adj1" fmla="val 4643"/>
                            <a:gd name="adj2" fmla="val -68237"/>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3EE59CC7" w14:textId="4353E66C" w:rsidR="00F67F96" w:rsidRPr="005D64AD" w:rsidRDefault="00F67F96" w:rsidP="00967CEC">
                            <w:pPr>
                              <w:rPr>
                                <w:sz w:val="22"/>
                                <w:rtl/>
                                <w:lang w:bidi="fa-IR"/>
                              </w:rPr>
                            </w:pPr>
                            <w:r>
                              <w:rPr>
                                <w:rFonts w:hint="cs"/>
                                <w:sz w:val="22"/>
                                <w:rtl/>
                                <w:lang w:bidi="fa-IR"/>
                              </w:rPr>
                              <w:t xml:space="preserve">برای افزودن عنوان جدول، به صورت بالانویس، کافی است که ابتدا جدول را انتخاب کرده و سپس از زبانه‌ی </w:t>
                            </w:r>
                            <w:r>
                              <w:rPr>
                                <w:sz w:val="22"/>
                                <w:lang w:bidi="fa-IR"/>
                              </w:rPr>
                              <w:t>References</w:t>
                            </w:r>
                            <w:r>
                              <w:rPr>
                                <w:rFonts w:hint="cs"/>
                                <w:sz w:val="22"/>
                                <w:rtl/>
                                <w:lang w:bidi="fa-IR"/>
                              </w:rPr>
                              <w:t xml:space="preserve"> بخش </w:t>
                            </w:r>
                            <w:r>
                              <w:rPr>
                                <w:sz w:val="22"/>
                                <w:lang w:bidi="fa-IR"/>
                              </w:rPr>
                              <w:t>Captions</w:t>
                            </w:r>
                            <w:r>
                              <w:rPr>
                                <w:rFonts w:hint="cs"/>
                                <w:sz w:val="22"/>
                                <w:rtl/>
                                <w:lang w:bidi="fa-IR"/>
                              </w:rPr>
                              <w:t xml:space="preserve"> گزینه‌ی </w:t>
                            </w:r>
                            <w:r>
                              <w:rPr>
                                <w:sz w:val="22"/>
                                <w:lang w:bidi="fa-IR"/>
                              </w:rPr>
                              <w:t>Insert Caption</w:t>
                            </w:r>
                            <w:r>
                              <w:rPr>
                                <w:rFonts w:hint="cs"/>
                                <w:sz w:val="22"/>
                                <w:rtl/>
                                <w:lang w:bidi="fa-IR"/>
                              </w:rPr>
                              <w:t xml:space="preserve"> را بزنید. در پنجره‌ی باز شده، </w:t>
                            </w:r>
                            <w:r>
                              <w:rPr>
                                <w:sz w:val="22"/>
                                <w:lang w:bidi="fa-IR"/>
                              </w:rPr>
                              <w:t>Label</w:t>
                            </w:r>
                            <w:r>
                              <w:rPr>
                                <w:rFonts w:hint="cs"/>
                                <w:sz w:val="22"/>
                                <w:rtl/>
                                <w:lang w:bidi="fa-IR"/>
                              </w:rPr>
                              <w:t xml:space="preserve"> را از نوع «جدول» انتخاب کنید. توجه کنید که گزینه‌ی </w:t>
                            </w:r>
                            <w:r>
                              <w:rPr>
                                <w:sz w:val="22"/>
                                <w:lang w:bidi="fa-IR"/>
                              </w:rPr>
                              <w:t>Position</w:t>
                            </w:r>
                            <w:r>
                              <w:rPr>
                                <w:rFonts w:hint="cs"/>
                                <w:sz w:val="22"/>
                                <w:rtl/>
                                <w:lang w:bidi="fa-IR"/>
                              </w:rPr>
                              <w:t xml:space="preserve"> بر روی </w:t>
                            </w:r>
                            <w:r>
                              <w:rPr>
                                <w:sz w:val="22"/>
                                <w:lang w:bidi="fa-IR"/>
                              </w:rPr>
                              <w:t>Above selected item</w:t>
                            </w:r>
                            <w:r>
                              <w:rPr>
                                <w:rFonts w:hint="cs"/>
                                <w:sz w:val="22"/>
                                <w:rtl/>
                                <w:lang w:bidi="fa-IR"/>
                              </w:rPr>
                              <w:t xml:space="preserve"> تنظیم شده باشد.</w:t>
                            </w:r>
                          </w:p>
                          <w:p w14:paraId="09BC567D" w14:textId="77777777" w:rsidR="00F67F96" w:rsidRPr="005D64AD" w:rsidRDefault="00F67F96" w:rsidP="001A5FE4">
                            <w:pPr>
                              <w:rPr>
                                <w:sz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2C9FCE" id="AutoShape 13" o:spid="_x0000_s1042" type="#_x0000_t61" style="position:absolute;left:0;text-align:left;margin-left:8.4pt;margin-top:13.55pt;width:437.4pt;height:82.2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" adj="11803,-3939" fillcolor="#a5d5e2 [1624]" strokecolor="#40a7c2 [3048]">
                <v:fill color2="#e4f2f6 [504]" rotate="t" angle="180" colors="0 #9eeaff;22938f #bbefff;1 #e4f9ff" focus="100%" type="gradient"/>
                <v:shadow on="t" color="black" opacity="24903f" origin=",.5" offset="0,.55556mm"/>
                <v:textbox>
                  <w:txbxContent>
                    <w:p w14:paraId="3EE59CC7" w14:textId="4353E66C" w:rsidR="00F67F96" w:rsidRPr="005D64AD" w:rsidRDefault="00F67F96" w:rsidP="00967CEC">
                      <w:pPr>
                        <w:rPr>
                          <w:sz w:val="22"/>
                          <w:rtl/>
                          <w:lang w:bidi="fa-IR"/>
                        </w:rPr>
                      </w:pPr>
                      <w:r>
                        <w:rPr>
                          <w:rFonts w:hint="cs"/>
                          <w:sz w:val="22"/>
                          <w:rtl/>
                          <w:lang w:bidi="fa-IR"/>
                        </w:rPr>
                        <w:t xml:space="preserve">برای افزودن عنوان جدول، به صورت بالانویس، کافی است که ابتدا جدول را انتخاب کرده و سپس از زبانه‌ی </w:t>
                      </w:r>
                      <w:r>
                        <w:rPr>
                          <w:sz w:val="22"/>
                          <w:lang w:bidi="fa-IR"/>
                        </w:rPr>
                        <w:t>References</w:t>
                      </w:r>
                      <w:r>
                        <w:rPr>
                          <w:rFonts w:hint="cs"/>
                          <w:sz w:val="22"/>
                          <w:rtl/>
                          <w:lang w:bidi="fa-IR"/>
                        </w:rPr>
                        <w:t xml:space="preserve"> بخش </w:t>
                      </w:r>
                      <w:r>
                        <w:rPr>
                          <w:sz w:val="22"/>
                          <w:lang w:bidi="fa-IR"/>
                        </w:rPr>
                        <w:t>Captions</w:t>
                      </w:r>
                      <w:r>
                        <w:rPr>
                          <w:rFonts w:hint="cs"/>
                          <w:sz w:val="22"/>
                          <w:rtl/>
                          <w:lang w:bidi="fa-IR"/>
                        </w:rPr>
                        <w:t xml:space="preserve"> گزینه‌ی </w:t>
                      </w:r>
                      <w:r>
                        <w:rPr>
                          <w:sz w:val="22"/>
                          <w:lang w:bidi="fa-IR"/>
                        </w:rPr>
                        <w:t>Insert Caption</w:t>
                      </w:r>
                      <w:r>
                        <w:rPr>
                          <w:rFonts w:hint="cs"/>
                          <w:sz w:val="22"/>
                          <w:rtl/>
                          <w:lang w:bidi="fa-IR"/>
                        </w:rPr>
                        <w:t xml:space="preserve"> را بزنید. در پنجره‌ی باز شده، </w:t>
                      </w:r>
                      <w:r>
                        <w:rPr>
                          <w:sz w:val="22"/>
                          <w:lang w:bidi="fa-IR"/>
                        </w:rPr>
                        <w:t>Label</w:t>
                      </w:r>
                      <w:r>
                        <w:rPr>
                          <w:rFonts w:hint="cs"/>
                          <w:sz w:val="22"/>
                          <w:rtl/>
                          <w:lang w:bidi="fa-IR"/>
                        </w:rPr>
                        <w:t xml:space="preserve"> را از نوع «جدول» انتخاب کنید. توجه کنید که گزینه‌ی </w:t>
                      </w:r>
                      <w:r>
                        <w:rPr>
                          <w:sz w:val="22"/>
                          <w:lang w:bidi="fa-IR"/>
                        </w:rPr>
                        <w:t>Position</w:t>
                      </w:r>
                      <w:r>
                        <w:rPr>
                          <w:rFonts w:hint="cs"/>
                          <w:sz w:val="22"/>
                          <w:rtl/>
                          <w:lang w:bidi="fa-IR"/>
                        </w:rPr>
                        <w:t xml:space="preserve"> بر روی </w:t>
                      </w:r>
                      <w:r>
                        <w:rPr>
                          <w:sz w:val="22"/>
                          <w:lang w:bidi="fa-IR"/>
                        </w:rPr>
                        <w:t>Above selected item</w:t>
                      </w:r>
                      <w:r>
                        <w:rPr>
                          <w:rFonts w:hint="cs"/>
                          <w:sz w:val="22"/>
                          <w:rtl/>
                          <w:lang w:bidi="fa-IR"/>
                        </w:rPr>
                        <w:t xml:space="preserve"> تنظیم شده باشد.</w:t>
                      </w:r>
                    </w:p>
                    <w:p w14:paraId="09BC567D" w14:textId="77777777" w:rsidR="00F67F96" w:rsidRPr="005D64AD" w:rsidRDefault="00F67F96" w:rsidP="001A5FE4">
                      <w:pPr>
                        <w:rPr>
                          <w:sz w:val="22"/>
                        </w:rPr>
                      </w:pPr>
                    </w:p>
                  </w:txbxContent>
                </v:textbox>
                <w10:wrap anchorx="margin"/>
              </v:shape>
            </w:pict>
          </mc:Fallback>
        </mc:AlternateContent>
      </w:r>
    </w:p>
    <w:p w14:paraId="6706689E" w14:textId="65295E23" w:rsidR="001A5FE4" w:rsidRDefault="001A5FE4" w:rsidP="00F07396">
      <w:pPr>
        <w:rPr>
          <w:rFonts w:ascii="Yas" w:hAnsi="Yas"/>
          <w:rtl/>
          <w:lang w:bidi="fa-IR"/>
        </w:rPr>
      </w:pPr>
    </w:p>
    <w:p w14:paraId="257A82BE" w14:textId="184D1D9C" w:rsidR="001A5FE4" w:rsidRDefault="001A5FE4" w:rsidP="00F07396">
      <w:pPr>
        <w:rPr>
          <w:rFonts w:ascii="Yas" w:hAnsi="Yas"/>
          <w:rtl/>
          <w:lang w:bidi="fa-IR"/>
        </w:rPr>
      </w:pPr>
    </w:p>
    <w:p w14:paraId="67F67F60" w14:textId="62993C08" w:rsidR="001A5FE4" w:rsidRDefault="001A5FE4" w:rsidP="00F07396">
      <w:pPr>
        <w:rPr>
          <w:rFonts w:ascii="Yas" w:hAnsi="Yas"/>
          <w:rtl/>
          <w:lang w:bidi="fa-IR"/>
        </w:rPr>
      </w:pPr>
    </w:p>
    <w:p w14:paraId="7681633C" w14:textId="41E05E43" w:rsidR="001A5FE4" w:rsidRDefault="001A5FE4" w:rsidP="00F07396">
      <w:pPr>
        <w:rPr>
          <w:rFonts w:ascii="Yas" w:hAnsi="Yas"/>
          <w:rtl/>
          <w:lang w:bidi="fa-IR"/>
        </w:rPr>
      </w:pPr>
    </w:p>
    <w:p w14:paraId="4563F9B7" w14:textId="31490392" w:rsidR="00AF72C8" w:rsidRDefault="00AF72C8" w:rsidP="00967CEC">
      <w:pPr>
        <w:rPr>
          <w:rFonts w:ascii="Yas" w:hAnsi="Yas"/>
          <w:rtl/>
          <w:lang w:bidi="fa-IR"/>
        </w:rPr>
      </w:pPr>
      <w:r w:rsidRPr="00616B2D">
        <w:rPr>
          <w:rFonts w:ascii="Yas" w:hAnsi="Yas"/>
          <w:rtl/>
          <w:lang w:bidi="fa-IR"/>
        </w:rPr>
        <w:t xml:space="preserve">نمودار </w:t>
      </w:r>
      <w:r w:rsidR="00967CEC">
        <w:rPr>
          <w:rFonts w:ascii="Yas" w:hAnsi="Yas"/>
          <w:rtl/>
          <w:lang w:bidi="fa-IR"/>
        </w:rPr>
        <w:t>شکل</w:t>
      </w:r>
      <w:r w:rsidR="00967CEC">
        <w:rPr>
          <w:rFonts w:ascii="Yas" w:hAnsi="Yas" w:hint="cs"/>
          <w:rtl/>
          <w:lang w:bidi="fa-IR"/>
        </w:rPr>
        <w:t xml:space="preserve"> ۲-۱</w:t>
      </w:r>
      <w:r w:rsidRPr="00616B2D">
        <w:rPr>
          <w:rFonts w:ascii="Yas" w:hAnsi="Yas"/>
          <w:rtl/>
          <w:lang w:bidi="fa-IR"/>
        </w:rPr>
        <w:t xml:space="preserve"> به صورت نمونه ارائه شده است.</w:t>
      </w:r>
    </w:p>
    <w:p w14:paraId="486DB39D" w14:textId="16F72989" w:rsidR="00872D53" w:rsidRPr="00616B2D" w:rsidRDefault="001A5FE4" w:rsidP="001A5FE4">
      <w:pPr>
        <w:jc w:val="center"/>
        <w:rPr>
          <w:rFonts w:ascii="Yas" w:hAnsi="Yas"/>
          <w:rtl/>
          <w:lang w:bidi="fa-IR"/>
        </w:rPr>
      </w:pPr>
      <w:r>
        <w:rPr>
          <w:noProof/>
        </w:rPr>
        <mc:AlternateContent>
          <mc:Choice Requires="wps">
            <w:drawing>
              <wp:anchor distT="0" distB="0" distL="114300" distR="114300" simplePos="0" relativeHeight="251721728" behindDoc="0" locked="0" layoutInCell="1" allowOverlap="1" wp14:anchorId="72F52B59" wp14:editId="17DB5492">
                <wp:simplePos x="0" y="0"/>
                <wp:positionH relativeFrom="column">
                  <wp:posOffset>1706880</wp:posOffset>
                </wp:positionH>
                <wp:positionV relativeFrom="paragraph">
                  <wp:posOffset>2139315</wp:posOffset>
                </wp:positionV>
                <wp:extent cx="232473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2324735" cy="635"/>
                        </a:xfrm>
                        <a:prstGeom prst="rect">
                          <a:avLst/>
                        </a:prstGeom>
                        <a:solidFill>
                          <a:prstClr val="white"/>
                        </a:solidFill>
                        <a:ln>
                          <a:noFill/>
                        </a:ln>
                        <a:effectLst/>
                      </wps:spPr>
                      <wps:txbx>
                        <w:txbxContent>
                          <w:p w14:paraId="4C750CA5" w14:textId="69CF7125" w:rsidR="00F67F96" w:rsidRPr="009C4296" w:rsidRDefault="00F67F96" w:rsidP="001A5FE4">
                            <w:pPr>
                              <w:pStyle w:val="Caption"/>
                              <w:rPr>
                                <w:noProof/>
                                <w:sz w:val="24"/>
                                <w:szCs w:val="24"/>
                              </w:rPr>
                            </w:pPr>
                            <w:bookmarkStart w:id="10" w:name="_Toc79352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66CC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566CCA">
                              <w:rPr>
                                <w:noProof/>
                                <w:rtl/>
                              </w:rPr>
                              <w:t>1</w:t>
                            </w:r>
                            <w:r>
                              <w:rPr>
                                <w:rtl/>
                              </w:rPr>
                              <w:fldChar w:fldCharType="end"/>
                            </w:r>
                            <w:r>
                              <w:rPr>
                                <w:rFonts w:hint="cs"/>
                                <w:rtl/>
                                <w:lang w:bidi="fa-IR"/>
                              </w:rPr>
                              <w:t xml:space="preserve">: </w:t>
                            </w:r>
                            <w:r w:rsidRPr="00C619C9">
                              <w:rPr>
                                <w:rtl/>
                              </w:rPr>
                              <w:t>تاث</w:t>
                            </w:r>
                            <w:r w:rsidRPr="00C619C9">
                              <w:rPr>
                                <w:rFonts w:hint="cs"/>
                                <w:rtl/>
                              </w:rPr>
                              <w:t>ی</w:t>
                            </w:r>
                            <w:r w:rsidRPr="00C619C9">
                              <w:rPr>
                                <w:rFonts w:hint="eastAsia"/>
                                <w:rtl/>
                              </w:rPr>
                              <w:t>ر</w:t>
                            </w:r>
                            <w:r w:rsidRPr="00C619C9">
                              <w:rPr>
                                <w:rtl/>
                              </w:rPr>
                              <w:t xml:space="preserve"> پارامتر طول بر ق</w:t>
                            </w:r>
                            <w:r w:rsidRPr="00C619C9">
                              <w:rPr>
                                <w:rFonts w:hint="cs"/>
                                <w:rtl/>
                              </w:rPr>
                              <w:t>ی</w:t>
                            </w:r>
                            <w:r w:rsidRPr="00C619C9">
                              <w:rPr>
                                <w:rFonts w:hint="eastAsia"/>
                                <w:rtl/>
                              </w:rPr>
                              <w:t>مت</w:t>
                            </w:r>
                            <w:r w:rsidRPr="00C619C9">
                              <w:rPr>
                                <w:rtl/>
                              </w:rPr>
                              <w:t xml:space="preserve"> تمام شده</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F52B59" id="_x0000_t202" coordsize="21600,21600" o:spt="202" path="m,l,21600r21600,l21600,xe">
                <v:stroke joinstyle="miter"/>
                <v:path gradientshapeok="t" o:connecttype="rect"/>
              </v:shapetype>
              <v:shape id="Text Box 30" o:spid="_x0000_s1043" type="#_x0000_t202" style="position:absolute;left:0;text-align:left;margin-left:134.4pt;margin-top:168.45pt;width:183.0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" stroked="f">
                <v:textbox style="mso-fit-shape-to-text:t" inset="0,0,0,0">
                  <w:txbxContent>
                    <w:p w14:paraId="4C750CA5" w14:textId="69CF7125" w:rsidR="00F67F96" w:rsidRPr="009C4296" w:rsidRDefault="00F67F96" w:rsidP="001A5FE4">
                      <w:pPr>
                        <w:pStyle w:val="Caption"/>
                        <w:rPr>
                          <w:noProof/>
                          <w:sz w:val="24"/>
                          <w:szCs w:val="24"/>
                        </w:rPr>
                      </w:pPr>
                      <w:bookmarkStart w:id="11" w:name="_Toc79352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66CCA">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566CCA">
                        <w:rPr>
                          <w:noProof/>
                          <w:rtl/>
                        </w:rPr>
                        <w:t>1</w:t>
                      </w:r>
                      <w:r>
                        <w:rPr>
                          <w:rtl/>
                        </w:rPr>
                        <w:fldChar w:fldCharType="end"/>
                      </w:r>
                      <w:r>
                        <w:rPr>
                          <w:rFonts w:hint="cs"/>
                          <w:rtl/>
                          <w:lang w:bidi="fa-IR"/>
                        </w:rPr>
                        <w:t xml:space="preserve">: </w:t>
                      </w:r>
                      <w:r w:rsidRPr="00C619C9">
                        <w:rPr>
                          <w:rtl/>
                        </w:rPr>
                        <w:t>تاث</w:t>
                      </w:r>
                      <w:r w:rsidRPr="00C619C9">
                        <w:rPr>
                          <w:rFonts w:hint="cs"/>
                          <w:rtl/>
                        </w:rPr>
                        <w:t>ی</w:t>
                      </w:r>
                      <w:r w:rsidRPr="00C619C9">
                        <w:rPr>
                          <w:rFonts w:hint="eastAsia"/>
                          <w:rtl/>
                        </w:rPr>
                        <w:t>ر</w:t>
                      </w:r>
                      <w:r w:rsidRPr="00C619C9">
                        <w:rPr>
                          <w:rtl/>
                        </w:rPr>
                        <w:t xml:space="preserve"> پارامتر طول بر ق</w:t>
                      </w:r>
                      <w:r w:rsidRPr="00C619C9">
                        <w:rPr>
                          <w:rFonts w:hint="cs"/>
                          <w:rtl/>
                        </w:rPr>
                        <w:t>ی</w:t>
                      </w:r>
                      <w:r w:rsidRPr="00C619C9">
                        <w:rPr>
                          <w:rFonts w:hint="eastAsia"/>
                          <w:rtl/>
                        </w:rPr>
                        <w:t>مت</w:t>
                      </w:r>
                      <w:r w:rsidRPr="00C619C9">
                        <w:rPr>
                          <w:rtl/>
                        </w:rPr>
                        <w:t xml:space="preserve"> تمام شده</w:t>
                      </w:r>
                      <w:bookmarkEnd w:id="11"/>
                    </w:p>
                  </w:txbxContent>
                </v:textbox>
                <w10:wrap type="topAndBottom"/>
              </v:shape>
            </w:pict>
          </mc:Fallback>
        </mc:AlternateContent>
      </w:r>
      <w:r>
        <w:rPr>
          <w:noProof/>
        </w:rPr>
        <w:drawing>
          <wp:inline distT="0" distB="0" distL="0" distR="0" wp14:anchorId="6DA0ABA1" wp14:editId="47E542D6">
            <wp:extent cx="2324735" cy="2056765"/>
            <wp:effectExtent l="0" t="0" r="0" b="635"/>
            <wp:docPr id="29" name="Picture 4" descr="clip_image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descr="clip_image001"/>
                    <pic:cNvPicPr preferRelativeResize="0">
                      <a:picLocks noRot="1" noChangeArrowheads="1" noChangeShapeType="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24735" cy="2056765"/>
                    </a:xfrm>
                    <a:prstGeom prst="rect">
                      <a:avLst/>
                    </a:prstGeom>
                    <a:noFill/>
                  </pic:spPr>
                </pic:pic>
              </a:graphicData>
            </a:graphic>
          </wp:inline>
        </w:drawing>
      </w:r>
    </w:p>
    <w:p w14:paraId="227EA0B1" w14:textId="77777777" w:rsidR="001A5FE4" w:rsidRDefault="001A5FE4" w:rsidP="00C619C9">
      <w:pPr>
        <w:keepNext/>
        <w:rPr>
          <w:rtl/>
        </w:rPr>
      </w:pPr>
    </w:p>
    <w:p w14:paraId="041DF08D" w14:textId="0EE3CE61" w:rsidR="001A5FE4" w:rsidRDefault="001A5FE4" w:rsidP="00C619C9">
      <w:pPr>
        <w:keepNext/>
        <w:rPr>
          <w:rtl/>
        </w:rPr>
      </w:pPr>
      <w:r w:rsidRPr="00616B2D">
        <w:rPr>
          <w:rFonts w:ascii="Yas" w:eastAsiaTheme="minorHAnsi" w:hAnsi="Yas"/>
          <w:noProof/>
          <w:szCs w:val="28"/>
        </w:rPr>
        <mc:AlternateContent>
          <mc:Choice Requires="wps">
            <w:drawing>
              <wp:anchor distT="0" distB="0" distL="114300" distR="114300" simplePos="0" relativeHeight="251727872" behindDoc="0" locked="0" layoutInCell="1" allowOverlap="1" wp14:anchorId="0B7F12E1" wp14:editId="3E612EC4">
                <wp:simplePos x="0" y="0"/>
                <wp:positionH relativeFrom="margin">
                  <wp:posOffset>146050</wp:posOffset>
                </wp:positionH>
                <wp:positionV relativeFrom="paragraph">
                  <wp:posOffset>67945</wp:posOffset>
                </wp:positionV>
                <wp:extent cx="5554980" cy="1676400"/>
                <wp:effectExtent l="57150" t="342900" r="83820" b="95250"/>
                <wp:wrapNone/>
                <wp:docPr id="34"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54980" cy="1676400"/>
                        </a:xfrm>
                        <a:prstGeom prst="wedgeRectCallout">
                          <a:avLst>
                            <a:gd name="adj1" fmla="val -570"/>
                            <a:gd name="adj2" fmla="val -68967"/>
                          </a:avLst>
                        </a:prstGeom>
                        <a:ln>
                          <a:headEnd/>
                          <a:tailEnd/>
                        </a:ln>
                      </wps:spPr>
                      <wps:style>
                        <a:lnRef idx="1">
                          <a:schemeClr val="accent5"/>
                        </a:lnRef>
                        <a:fillRef idx="2">
                          <a:schemeClr val="accent5"/>
                        </a:fillRef>
                        <a:effectRef idx="1">
                          <a:schemeClr val="accent5"/>
                        </a:effectRef>
                        <a:fontRef idx="minor">
                          <a:schemeClr val="dk1"/>
                        </a:fontRef>
                      </wps:style>
                      <wps:txbx>
                        <w:txbxContent>
                          <w:p w14:paraId="27A933A8" w14:textId="745A1D43" w:rsidR="00F67F96" w:rsidRDefault="00F67F96" w:rsidP="001A5FE4">
                            <w:pPr>
                              <w:rPr>
                                <w:sz w:val="22"/>
                                <w:rtl/>
                              </w:rPr>
                            </w:pPr>
                            <w:r w:rsidRPr="005D64AD">
                              <w:rPr>
                                <w:rFonts w:hint="cs"/>
                                <w:sz w:val="22"/>
                                <w:rtl/>
                              </w:rPr>
                              <w:t xml:space="preserve">تمامی شکل‌ها می‌بایست به صورت </w:t>
                            </w:r>
                            <w:r w:rsidRPr="005D64AD">
                              <w:rPr>
                                <w:sz w:val="22"/>
                              </w:rPr>
                              <w:t>In Line with Text</w:t>
                            </w:r>
                            <w:r w:rsidRPr="005D64AD">
                              <w:rPr>
                                <w:rFonts w:hint="cs"/>
                                <w:sz w:val="22"/>
                                <w:rtl/>
                              </w:rPr>
                              <w:t xml:space="preserve"> باشند. برای دسترسی به این تنظیم، پس از کلیک کردن روی شکل، به زبانه </w:t>
                            </w:r>
                            <w:r w:rsidRPr="005D64AD">
                              <w:rPr>
                                <w:sz w:val="22"/>
                              </w:rPr>
                              <w:t>FORMAT</w:t>
                            </w:r>
                            <w:r w:rsidRPr="005D64AD">
                              <w:rPr>
                                <w:rFonts w:hint="cs"/>
                                <w:sz w:val="22"/>
                                <w:rtl/>
                              </w:rPr>
                              <w:t xml:space="preserve"> رفته و در قسمت </w:t>
                            </w:r>
                            <w:r w:rsidRPr="005D64AD">
                              <w:rPr>
                                <w:sz w:val="22"/>
                              </w:rPr>
                              <w:t>Arrange</w:t>
                            </w:r>
                            <w:r w:rsidRPr="005D64AD">
                              <w:rPr>
                                <w:rFonts w:hint="cs"/>
                                <w:sz w:val="22"/>
                                <w:rtl/>
                              </w:rPr>
                              <w:t xml:space="preserve"> روی </w:t>
                            </w:r>
                            <w:r w:rsidRPr="005D64AD">
                              <w:rPr>
                                <w:sz w:val="22"/>
                              </w:rPr>
                              <w:t>Position</w:t>
                            </w:r>
                            <w:r>
                              <w:rPr>
                                <w:rFonts w:hint="cs"/>
                                <w:sz w:val="22"/>
                                <w:rtl/>
                              </w:rPr>
                              <w:t xml:space="preserve"> کلیک کنید.</w:t>
                            </w:r>
                          </w:p>
                          <w:p w14:paraId="5F2906F0" w14:textId="3AB571F3" w:rsidR="00F67F96" w:rsidRPr="005D64AD" w:rsidRDefault="00F67F96" w:rsidP="00967CEC">
                            <w:pPr>
                              <w:rPr>
                                <w:sz w:val="22"/>
                                <w:rtl/>
                                <w:lang w:bidi="fa-IR"/>
                              </w:rPr>
                            </w:pPr>
                            <w:r>
                              <w:rPr>
                                <w:rFonts w:hint="cs"/>
                                <w:sz w:val="22"/>
                                <w:rtl/>
                                <w:lang w:bidi="fa-IR"/>
                              </w:rPr>
                              <w:t xml:space="preserve">برای افزودن عنوان شکل، به صورت پایین‌نویس، کافی است که ابتدا شکل را انتخاب کرده و سپس از زبانه‌ی </w:t>
                            </w:r>
                            <w:r>
                              <w:rPr>
                                <w:sz w:val="22"/>
                                <w:lang w:bidi="fa-IR"/>
                              </w:rPr>
                              <w:t>References</w:t>
                            </w:r>
                            <w:r>
                              <w:rPr>
                                <w:rFonts w:hint="cs"/>
                                <w:sz w:val="22"/>
                                <w:rtl/>
                                <w:lang w:bidi="fa-IR"/>
                              </w:rPr>
                              <w:t xml:space="preserve"> بخش </w:t>
                            </w:r>
                            <w:r>
                              <w:rPr>
                                <w:sz w:val="22"/>
                                <w:lang w:bidi="fa-IR"/>
                              </w:rPr>
                              <w:t>Captions</w:t>
                            </w:r>
                            <w:r>
                              <w:rPr>
                                <w:rFonts w:hint="cs"/>
                                <w:sz w:val="22"/>
                                <w:rtl/>
                                <w:lang w:bidi="fa-IR"/>
                              </w:rPr>
                              <w:t xml:space="preserve"> گزینه‌ی </w:t>
                            </w:r>
                            <w:r>
                              <w:rPr>
                                <w:sz w:val="22"/>
                                <w:lang w:bidi="fa-IR"/>
                              </w:rPr>
                              <w:t>Insert Caption</w:t>
                            </w:r>
                            <w:r>
                              <w:rPr>
                                <w:rFonts w:hint="cs"/>
                                <w:sz w:val="22"/>
                                <w:rtl/>
                                <w:lang w:bidi="fa-IR"/>
                              </w:rPr>
                              <w:t xml:space="preserve"> را بزنید. در پنجره‌ی باز شده، </w:t>
                            </w:r>
                            <w:r>
                              <w:rPr>
                                <w:sz w:val="22"/>
                                <w:lang w:bidi="fa-IR"/>
                              </w:rPr>
                              <w:t>Label</w:t>
                            </w:r>
                            <w:r>
                              <w:rPr>
                                <w:rFonts w:hint="cs"/>
                                <w:sz w:val="22"/>
                                <w:rtl/>
                                <w:lang w:bidi="fa-IR"/>
                              </w:rPr>
                              <w:t xml:space="preserve"> را از نوع «شکل» انتخاب کنید. توجه کنید که گزینه‌ی </w:t>
                            </w:r>
                            <w:r>
                              <w:rPr>
                                <w:sz w:val="22"/>
                                <w:lang w:bidi="fa-IR"/>
                              </w:rPr>
                              <w:t>Position</w:t>
                            </w:r>
                            <w:r>
                              <w:rPr>
                                <w:rFonts w:hint="cs"/>
                                <w:sz w:val="22"/>
                                <w:rtl/>
                                <w:lang w:bidi="fa-IR"/>
                              </w:rPr>
                              <w:t xml:space="preserve"> بر روی </w:t>
                            </w:r>
                            <w:r>
                              <w:rPr>
                                <w:sz w:val="22"/>
                                <w:lang w:bidi="fa-IR"/>
                              </w:rPr>
                              <w:t>Below selected item</w:t>
                            </w:r>
                            <w:r>
                              <w:rPr>
                                <w:rFonts w:hint="cs"/>
                                <w:sz w:val="22"/>
                                <w:rtl/>
                                <w:lang w:bidi="fa-IR"/>
                              </w:rPr>
                              <w:t xml:space="preserve"> تنظیم شده باشد.</w:t>
                            </w:r>
                          </w:p>
                          <w:p w14:paraId="212F7752" w14:textId="77777777" w:rsidR="00F67F96" w:rsidRPr="005D64AD" w:rsidRDefault="00F67F96" w:rsidP="001A5FE4">
                            <w:pPr>
                              <w:rPr>
                                <w:sz w:val="22"/>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7F12E1" id="_x0000_s1044" type="#_x0000_t61" style="position:absolute;left:0;text-align:left;margin-left:11.5pt;margin-top:5.35pt;width:437.4pt;height:132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" adj="10677,-4097" fillcolor="#a5d5e2 [1624]" strokecolor="#40a7c2 [3048]">
                <v:fill color2="#e4f2f6 [504]" rotate="t" angle="180" colors="0 #9eeaff;22938f #bbefff;1 #e4f9ff" focus="100%" type="gradient"/>
                <v:shadow on="t" color="black" opacity="24903f" origin=",.5" offset="0,.55556mm"/>
                <v:textbox>
                  <w:txbxContent>
                    <w:p w14:paraId="27A933A8" w14:textId="745A1D43" w:rsidR="00F67F96" w:rsidRDefault="00F67F96" w:rsidP="001A5FE4">
                      <w:pPr>
                        <w:rPr>
                          <w:sz w:val="22"/>
                          <w:rtl/>
                        </w:rPr>
                      </w:pPr>
                      <w:r w:rsidRPr="005D64AD">
                        <w:rPr>
                          <w:rFonts w:hint="cs"/>
                          <w:sz w:val="22"/>
                          <w:rtl/>
                        </w:rPr>
                        <w:t xml:space="preserve">تمامی شکل‌ها می‌بایست به صورت </w:t>
                      </w:r>
                      <w:r w:rsidRPr="005D64AD">
                        <w:rPr>
                          <w:sz w:val="22"/>
                        </w:rPr>
                        <w:t>In Line with Text</w:t>
                      </w:r>
                      <w:r w:rsidRPr="005D64AD">
                        <w:rPr>
                          <w:rFonts w:hint="cs"/>
                          <w:sz w:val="22"/>
                          <w:rtl/>
                        </w:rPr>
                        <w:t xml:space="preserve"> باشند. برای دسترسی به این تنظیم، پس از کلیک کردن روی شکل، به زبانه </w:t>
                      </w:r>
                      <w:r w:rsidRPr="005D64AD">
                        <w:rPr>
                          <w:sz w:val="22"/>
                        </w:rPr>
                        <w:t>FORMAT</w:t>
                      </w:r>
                      <w:r w:rsidRPr="005D64AD">
                        <w:rPr>
                          <w:rFonts w:hint="cs"/>
                          <w:sz w:val="22"/>
                          <w:rtl/>
                        </w:rPr>
                        <w:t xml:space="preserve"> رفته و در قسمت </w:t>
                      </w:r>
                      <w:r w:rsidRPr="005D64AD">
                        <w:rPr>
                          <w:sz w:val="22"/>
                        </w:rPr>
                        <w:t>Arrange</w:t>
                      </w:r>
                      <w:r w:rsidRPr="005D64AD">
                        <w:rPr>
                          <w:rFonts w:hint="cs"/>
                          <w:sz w:val="22"/>
                          <w:rtl/>
                        </w:rPr>
                        <w:t xml:space="preserve"> روی </w:t>
                      </w:r>
                      <w:r w:rsidRPr="005D64AD">
                        <w:rPr>
                          <w:sz w:val="22"/>
                        </w:rPr>
                        <w:t>Position</w:t>
                      </w:r>
                      <w:r>
                        <w:rPr>
                          <w:rFonts w:hint="cs"/>
                          <w:sz w:val="22"/>
                          <w:rtl/>
                        </w:rPr>
                        <w:t xml:space="preserve"> کلیک کنید.</w:t>
                      </w:r>
                    </w:p>
                    <w:p w14:paraId="5F2906F0" w14:textId="3AB571F3" w:rsidR="00F67F96" w:rsidRPr="005D64AD" w:rsidRDefault="00F67F96" w:rsidP="00967CEC">
                      <w:pPr>
                        <w:rPr>
                          <w:sz w:val="22"/>
                          <w:rtl/>
                          <w:lang w:bidi="fa-IR"/>
                        </w:rPr>
                      </w:pPr>
                      <w:r>
                        <w:rPr>
                          <w:rFonts w:hint="cs"/>
                          <w:sz w:val="22"/>
                          <w:rtl/>
                          <w:lang w:bidi="fa-IR"/>
                        </w:rPr>
                        <w:t xml:space="preserve">برای افزودن عنوان شکل، به صورت پایین‌نویس، کافی است که ابتدا شکل را انتخاب کرده و سپس از زبانه‌ی </w:t>
                      </w:r>
                      <w:r>
                        <w:rPr>
                          <w:sz w:val="22"/>
                          <w:lang w:bidi="fa-IR"/>
                        </w:rPr>
                        <w:t>References</w:t>
                      </w:r>
                      <w:r>
                        <w:rPr>
                          <w:rFonts w:hint="cs"/>
                          <w:sz w:val="22"/>
                          <w:rtl/>
                          <w:lang w:bidi="fa-IR"/>
                        </w:rPr>
                        <w:t xml:space="preserve"> بخش </w:t>
                      </w:r>
                      <w:r>
                        <w:rPr>
                          <w:sz w:val="22"/>
                          <w:lang w:bidi="fa-IR"/>
                        </w:rPr>
                        <w:t>Captions</w:t>
                      </w:r>
                      <w:r>
                        <w:rPr>
                          <w:rFonts w:hint="cs"/>
                          <w:sz w:val="22"/>
                          <w:rtl/>
                          <w:lang w:bidi="fa-IR"/>
                        </w:rPr>
                        <w:t xml:space="preserve"> گزینه‌ی </w:t>
                      </w:r>
                      <w:r>
                        <w:rPr>
                          <w:sz w:val="22"/>
                          <w:lang w:bidi="fa-IR"/>
                        </w:rPr>
                        <w:t>Insert Caption</w:t>
                      </w:r>
                      <w:r>
                        <w:rPr>
                          <w:rFonts w:hint="cs"/>
                          <w:sz w:val="22"/>
                          <w:rtl/>
                          <w:lang w:bidi="fa-IR"/>
                        </w:rPr>
                        <w:t xml:space="preserve"> را بزنید. در پنجره‌ی باز شده، </w:t>
                      </w:r>
                      <w:r>
                        <w:rPr>
                          <w:sz w:val="22"/>
                          <w:lang w:bidi="fa-IR"/>
                        </w:rPr>
                        <w:t>Label</w:t>
                      </w:r>
                      <w:r>
                        <w:rPr>
                          <w:rFonts w:hint="cs"/>
                          <w:sz w:val="22"/>
                          <w:rtl/>
                          <w:lang w:bidi="fa-IR"/>
                        </w:rPr>
                        <w:t xml:space="preserve"> را از نوع «شکل» انتخاب کنید. توجه کنید که گزینه‌ی </w:t>
                      </w:r>
                      <w:r>
                        <w:rPr>
                          <w:sz w:val="22"/>
                          <w:lang w:bidi="fa-IR"/>
                        </w:rPr>
                        <w:t>Position</w:t>
                      </w:r>
                      <w:r>
                        <w:rPr>
                          <w:rFonts w:hint="cs"/>
                          <w:sz w:val="22"/>
                          <w:rtl/>
                          <w:lang w:bidi="fa-IR"/>
                        </w:rPr>
                        <w:t xml:space="preserve"> بر روی </w:t>
                      </w:r>
                      <w:r>
                        <w:rPr>
                          <w:sz w:val="22"/>
                          <w:lang w:bidi="fa-IR"/>
                        </w:rPr>
                        <w:t>Below selected item</w:t>
                      </w:r>
                      <w:r>
                        <w:rPr>
                          <w:rFonts w:hint="cs"/>
                          <w:sz w:val="22"/>
                          <w:rtl/>
                          <w:lang w:bidi="fa-IR"/>
                        </w:rPr>
                        <w:t xml:space="preserve"> تنظیم شده باشد.</w:t>
                      </w:r>
                    </w:p>
                    <w:p w14:paraId="212F7752" w14:textId="77777777" w:rsidR="00F67F96" w:rsidRPr="005D64AD" w:rsidRDefault="00F67F96" w:rsidP="001A5FE4">
                      <w:pPr>
                        <w:rPr>
                          <w:sz w:val="22"/>
                        </w:rPr>
                      </w:pPr>
                    </w:p>
                  </w:txbxContent>
                </v:textbox>
                <w10:wrap anchorx="margin"/>
              </v:shape>
            </w:pict>
          </mc:Fallback>
        </mc:AlternateContent>
      </w:r>
    </w:p>
    <w:p w14:paraId="2E0F2F2C" w14:textId="27C36AC5" w:rsidR="001A5FE4" w:rsidRDefault="001A5FE4" w:rsidP="00C619C9">
      <w:pPr>
        <w:keepNext/>
        <w:rPr>
          <w:rtl/>
        </w:rPr>
      </w:pPr>
    </w:p>
    <w:p w14:paraId="6EE7659D" w14:textId="58AB023D" w:rsidR="001A5FE4" w:rsidRDefault="001A5FE4" w:rsidP="00C619C9">
      <w:pPr>
        <w:keepNext/>
        <w:rPr>
          <w:rtl/>
        </w:rPr>
      </w:pPr>
    </w:p>
    <w:p w14:paraId="3E322488" w14:textId="0AFDEEE3" w:rsidR="001A5FE4" w:rsidRDefault="001A5FE4" w:rsidP="00C619C9">
      <w:pPr>
        <w:keepNext/>
        <w:rPr>
          <w:rtl/>
        </w:rPr>
      </w:pPr>
    </w:p>
    <w:p w14:paraId="24B04FD9" w14:textId="0217133B" w:rsidR="001A5FE4" w:rsidRDefault="001A5FE4" w:rsidP="00C619C9">
      <w:pPr>
        <w:keepNext/>
        <w:rPr>
          <w:rtl/>
        </w:rPr>
      </w:pPr>
    </w:p>
    <w:p w14:paraId="1AF3F487" w14:textId="6550BDFC" w:rsidR="001A5FE4" w:rsidRDefault="001A5FE4" w:rsidP="00C619C9">
      <w:pPr>
        <w:keepNext/>
        <w:rPr>
          <w:rtl/>
        </w:rPr>
      </w:pPr>
    </w:p>
    <w:p w14:paraId="1BF89777" w14:textId="396F6873" w:rsidR="001A5FE4" w:rsidRDefault="001A5FE4" w:rsidP="00C619C9">
      <w:pPr>
        <w:keepNext/>
        <w:rPr>
          <w:rtl/>
        </w:rPr>
      </w:pPr>
    </w:p>
    <w:p w14:paraId="31FC14A5" w14:textId="12E7B5BB" w:rsidR="00F82F81" w:rsidRPr="00616B2D" w:rsidRDefault="00CB2920" w:rsidP="00D84C0A">
      <w:pPr>
        <w:rPr>
          <w:rFonts w:ascii="Yas" w:hAnsi="Yas"/>
          <w:rtl/>
          <w:lang w:bidi="fa-IR"/>
        </w:rPr>
      </w:pPr>
      <w:r w:rsidRPr="00616B2D">
        <w:rPr>
          <w:rFonts w:ascii="Yas" w:hAnsi="Yas"/>
          <w:rtl/>
        </w:rPr>
        <w:t xml:space="preserve">علاوه بر شکل‌ها و جدول‌ها، </w:t>
      </w:r>
      <w:r w:rsidRPr="00616B2D">
        <w:rPr>
          <w:rFonts w:ascii="Yas" w:hAnsi="Yas"/>
          <w:rtl/>
          <w:lang w:bidi="fa-IR"/>
        </w:rPr>
        <w:t>معادله‌ها نیز می‌بایست شماره‌گذاری شوند</w:t>
      </w:r>
      <w:r w:rsidR="00323461" w:rsidRPr="00616B2D">
        <w:rPr>
          <w:rFonts w:ascii="Yas" w:hAnsi="Yas"/>
          <w:rtl/>
          <w:lang w:bidi="fa-IR"/>
        </w:rPr>
        <w:t xml:space="preserve"> و بهتر است داخل جدول و بدون کادر جدول ارائه شوند</w:t>
      </w:r>
      <w:r w:rsidRPr="00616B2D">
        <w:rPr>
          <w:rFonts w:ascii="Yas" w:hAnsi="Yas"/>
          <w:rtl/>
          <w:lang w:bidi="fa-IR"/>
        </w:rPr>
        <w:t>. بدین منظور می‌توانید برای هر</w:t>
      </w:r>
      <w:r w:rsidR="00323461" w:rsidRPr="00616B2D">
        <w:rPr>
          <w:rFonts w:ascii="Yas" w:hAnsi="Yas"/>
          <w:rtl/>
          <w:lang w:bidi="fa-IR"/>
        </w:rPr>
        <w:t xml:space="preserve"> معادله جدید، یک بار از تمامی جدول</w:t>
      </w:r>
      <w:r w:rsidRPr="00616B2D">
        <w:rPr>
          <w:rFonts w:ascii="Yas" w:hAnsi="Yas"/>
          <w:rtl/>
          <w:lang w:bidi="fa-IR"/>
        </w:rPr>
        <w:t xml:space="preserve"> معادله </w:t>
      </w:r>
      <w:r w:rsidR="00D84C0A">
        <w:rPr>
          <w:rFonts w:ascii="Yas" w:hAnsi="Yas" w:hint="cs"/>
          <w:rtl/>
          <w:lang w:bidi="fa-IR"/>
        </w:rPr>
        <w:t>(۲-۱)</w:t>
      </w:r>
      <w:r w:rsidRPr="00616B2D">
        <w:rPr>
          <w:rFonts w:ascii="Yas" w:hAnsi="Yas"/>
          <w:rtl/>
          <w:lang w:bidi="fa-IR"/>
        </w:rPr>
        <w:t xml:space="preserve"> که به عنوان نمونه در زیر آورده شده </w:t>
      </w:r>
      <w:r w:rsidRPr="00616B2D">
        <w:rPr>
          <w:rFonts w:ascii="Yas" w:hAnsi="Yas"/>
          <w:lang w:bidi="fa-IR"/>
        </w:rPr>
        <w:t>Copy</w:t>
      </w:r>
      <w:r w:rsidRPr="00616B2D">
        <w:rPr>
          <w:rFonts w:ascii="Yas" w:hAnsi="Yas"/>
          <w:rtl/>
          <w:lang w:bidi="fa-IR"/>
        </w:rPr>
        <w:t xml:space="preserve"> گرفته و در محل مورد نظر </w:t>
      </w:r>
      <w:r w:rsidRPr="00616B2D">
        <w:rPr>
          <w:rFonts w:ascii="Yas" w:hAnsi="Yas"/>
          <w:lang w:bidi="fa-IR"/>
        </w:rPr>
        <w:t>Paste</w:t>
      </w:r>
      <w:r w:rsidRPr="00616B2D">
        <w:rPr>
          <w:rFonts w:ascii="Yas" w:hAnsi="Yas"/>
          <w:rtl/>
          <w:lang w:bidi="fa-IR"/>
        </w:rPr>
        <w:t xml:space="preserve"> نمایید. </w:t>
      </w:r>
      <w:r w:rsidR="00EC6510" w:rsidRPr="00616B2D">
        <w:rPr>
          <w:rFonts w:ascii="Yas" w:hAnsi="Yas"/>
          <w:rtl/>
          <w:lang w:bidi="fa-IR"/>
        </w:rPr>
        <w:t>به این صورت شماره معادله به روز رسانی می</w:t>
      </w:r>
      <w:r w:rsidR="00EC6510" w:rsidRPr="00616B2D">
        <w:rPr>
          <w:rFonts w:ascii="Yas" w:hAnsi="Yas"/>
          <w:rtl/>
          <w:lang w:bidi="fa-IR"/>
        </w:rPr>
        <w:softHyphen/>
        <w:t xml:space="preserve">شود و </w:t>
      </w:r>
      <w:r w:rsidRPr="00616B2D">
        <w:rPr>
          <w:rFonts w:ascii="Yas" w:hAnsi="Yas"/>
          <w:rtl/>
          <w:lang w:bidi="fa-IR"/>
        </w:rPr>
        <w:t xml:space="preserve">سپس </w:t>
      </w:r>
      <w:r w:rsidR="00EC6510" w:rsidRPr="00616B2D">
        <w:rPr>
          <w:rFonts w:ascii="Yas" w:hAnsi="Yas"/>
          <w:rtl/>
          <w:lang w:bidi="fa-IR"/>
        </w:rPr>
        <w:t>می</w:t>
      </w:r>
      <w:r w:rsidR="00EC6510" w:rsidRPr="00616B2D">
        <w:rPr>
          <w:rFonts w:ascii="Yas" w:hAnsi="Yas"/>
          <w:rtl/>
          <w:lang w:bidi="fa-IR"/>
        </w:rPr>
        <w:softHyphen/>
        <w:t xml:space="preserve">توانید </w:t>
      </w:r>
      <w:r w:rsidRPr="00616B2D">
        <w:rPr>
          <w:rFonts w:ascii="Yas" w:hAnsi="Yas"/>
          <w:rtl/>
          <w:lang w:bidi="fa-IR"/>
        </w:rPr>
        <w:t>به ویرایش معادله بپردازید.</w:t>
      </w:r>
    </w:p>
    <w:tbl>
      <w:tblPr>
        <w:bidiVisual/>
        <w:tblW w:w="9242" w:type="dxa"/>
        <w:tblLayout w:type="fixed"/>
        <w:tblLook w:val="04A0" w:firstRow="1" w:lastRow="0" w:firstColumn="1" w:lastColumn="0" w:noHBand="0" w:noVBand="1"/>
      </w:tblPr>
      <w:tblGrid>
        <w:gridCol w:w="962"/>
        <w:gridCol w:w="8280"/>
      </w:tblGrid>
      <w:tr w:rsidR="006A3C1A" w:rsidRPr="00616B2D" w14:paraId="64810BF7" w14:textId="77777777" w:rsidTr="008E353E">
        <w:trPr>
          <w:trHeight w:val="686"/>
        </w:trPr>
        <w:tc>
          <w:tcPr>
            <w:tcW w:w="962" w:type="dxa"/>
            <w:shd w:val="clear" w:color="auto" w:fill="auto"/>
            <w:vAlign w:val="center"/>
          </w:tcPr>
          <w:p w14:paraId="2EB0D5AF" w14:textId="77777777" w:rsidR="006A3C1A" w:rsidRPr="00616B2D" w:rsidRDefault="006A3C1A" w:rsidP="00203D62">
            <w:pPr>
              <w:pStyle w:val="Heading5"/>
              <w:rPr>
                <w:rFonts w:ascii="Yas" w:hAnsi="Yas"/>
                <w:rtl/>
              </w:rPr>
            </w:pPr>
            <w:r w:rsidRPr="00616B2D">
              <w:rPr>
                <w:rFonts w:ascii="Yas" w:hAnsi="Yas"/>
                <w:rtl/>
              </w:rPr>
              <w:tab/>
            </w:r>
          </w:p>
        </w:tc>
        <w:tc>
          <w:tcPr>
            <w:tcW w:w="8280" w:type="dxa"/>
            <w:shd w:val="clear" w:color="auto" w:fill="auto"/>
            <w:vAlign w:val="center"/>
          </w:tcPr>
          <w:p w14:paraId="510268F3" w14:textId="77777777" w:rsidR="006A3C1A" w:rsidRPr="00616B2D" w:rsidRDefault="00AF33C6" w:rsidP="008E353E">
            <w:pPr>
              <w:pStyle w:val="aa"/>
              <w:jc w:val="right"/>
              <w:rPr>
                <w:rFonts w:ascii="Yas" w:hAnsi="Yas" w:cs="Yas"/>
                <w:rtl/>
                <w:lang w:bidi="fa-IR"/>
              </w:rPr>
            </w:pPr>
            <m:oMathPara>
              <m:oMathParaPr>
                <m:jc m:val="left"/>
              </m:oMathParaPr>
              <m:oMath>
                <m:f>
                  <m:fPr>
                    <m:ctrlPr>
                      <w:rPr>
                        <w:rFonts w:ascii="Cambria Math" w:hAnsi="Cambria Math" w:cs="Yas"/>
                        <w:lang w:bidi="fa-IR"/>
                      </w:rPr>
                    </m:ctrlPr>
                  </m:fPr>
                  <m:num>
                    <m:r>
                      <w:rPr>
                        <w:rFonts w:ascii="Cambria Math" w:hAnsi="Cambria Math" w:cs="Yas"/>
                        <w:lang w:bidi="fa-IR"/>
                      </w:rPr>
                      <m:t>dX</m:t>
                    </m:r>
                  </m:num>
                  <m:den>
                    <m:r>
                      <w:rPr>
                        <w:rFonts w:ascii="Cambria Math" w:hAnsi="Cambria Math" w:cs="Yas"/>
                        <w:lang w:bidi="fa-IR"/>
                      </w:rPr>
                      <m:t>dt</m:t>
                    </m:r>
                  </m:den>
                </m:f>
                <m:r>
                  <w:rPr>
                    <w:rFonts w:ascii="Cambria Math" w:hAnsi="Cambria Math" w:cs="Yas"/>
                    <w:lang w:bidi="fa-IR"/>
                  </w:rPr>
                  <m:t>= μX-DX</m:t>
                </m:r>
              </m:oMath>
            </m:oMathPara>
          </w:p>
        </w:tc>
      </w:tr>
    </w:tbl>
    <w:p w14:paraId="45B4ECD4" w14:textId="77777777" w:rsidR="002E3D29" w:rsidRPr="00616B2D" w:rsidRDefault="002E3D29" w:rsidP="002E3D29">
      <w:pPr>
        <w:rPr>
          <w:rFonts w:ascii="Yas" w:hAnsi="Yas"/>
          <w:rtl/>
          <w:lang w:bidi="fa-IR"/>
        </w:rPr>
      </w:pPr>
      <w:r w:rsidRPr="00616B2D">
        <w:rPr>
          <w:rFonts w:ascii="Yas" w:hAnsi="Yas"/>
          <w:rtl/>
          <w:lang w:bidi="fa-IR"/>
        </w:rPr>
        <w:t xml:space="preserve">پس از نگارش معادله، می‌بایست تمامی پارامترهایی که برای اولین بار در متن استفاده شده‌اند، به ترتیب ظهور در معادله معرفی شوند. به عنوان مثال، پس از معادله بالا می‌توان پارامترها را به صورت زیر معرفی نمود: </w:t>
      </w:r>
    </w:p>
    <w:p w14:paraId="48EE62A6" w14:textId="7D67C7EB" w:rsidR="002E3D29" w:rsidRPr="00616B2D" w:rsidRDefault="00C17537" w:rsidP="00B45ECF">
      <w:pPr>
        <w:rPr>
          <w:rFonts w:ascii="Yas" w:hAnsi="Yas"/>
          <w:rtl/>
          <w:lang w:bidi="fa-IR"/>
        </w:rPr>
      </w:pPr>
      <w:r w:rsidRPr="00616B2D">
        <w:rPr>
          <w:rFonts w:ascii="Yas" w:hAnsi="Yas"/>
          <w:rtl/>
        </w:rPr>
        <w:t>كه در آن</w:t>
      </w:r>
      <w:r w:rsidRPr="00616B2D">
        <w:rPr>
          <w:rFonts w:ascii="Yas" w:hAnsi="Yas"/>
        </w:rPr>
        <w:t>X (kg/m</w:t>
      </w:r>
      <w:r w:rsidRPr="00616B2D">
        <w:rPr>
          <w:rFonts w:ascii="Yas" w:hAnsi="Yas"/>
          <w:vertAlign w:val="superscript"/>
        </w:rPr>
        <w:t>3</w:t>
      </w:r>
      <w:r w:rsidRPr="00616B2D">
        <w:rPr>
          <w:rFonts w:ascii="Yas" w:hAnsi="Yas"/>
        </w:rPr>
        <w:t xml:space="preserve">) </w:t>
      </w:r>
      <w:r w:rsidRPr="00616B2D">
        <w:rPr>
          <w:rFonts w:ascii="Yas" w:hAnsi="Yas"/>
          <w:rtl/>
        </w:rPr>
        <w:t xml:space="preserve"> غلظت توده سلول</w:t>
      </w:r>
      <w:r w:rsidR="004B1ABE" w:rsidRPr="00616B2D">
        <w:rPr>
          <w:rFonts w:ascii="Yas" w:hAnsi="Yas"/>
          <w:rtl/>
        </w:rPr>
        <w:t>ی</w:t>
      </w:r>
      <w:r w:rsidRPr="00616B2D">
        <w:rPr>
          <w:rFonts w:ascii="Yas" w:hAnsi="Yas"/>
          <w:rtl/>
        </w:rPr>
        <w:t xml:space="preserve">، </w:t>
      </w:r>
      <w:r w:rsidRPr="00616B2D">
        <w:rPr>
          <w:rFonts w:ascii="Yas" w:hAnsi="Yas"/>
        </w:rPr>
        <w:sym w:font="Symbol" w:char="F06D"/>
      </w:r>
      <w:r w:rsidRPr="00616B2D">
        <w:rPr>
          <w:rFonts w:ascii="Yas" w:hAnsi="Yas"/>
        </w:rPr>
        <w:t xml:space="preserve"> (h</w:t>
      </w:r>
      <w:r w:rsidRPr="00616B2D">
        <w:rPr>
          <w:rFonts w:ascii="Yas" w:hAnsi="Yas"/>
          <w:vertAlign w:val="superscript"/>
        </w:rPr>
        <w:t>-1</w:t>
      </w:r>
      <w:r w:rsidRPr="00616B2D">
        <w:rPr>
          <w:rFonts w:ascii="Yas" w:hAnsi="Yas"/>
        </w:rPr>
        <w:t>)</w:t>
      </w:r>
      <w:r w:rsidRPr="00616B2D">
        <w:rPr>
          <w:rFonts w:ascii="Yas" w:hAnsi="Yas"/>
          <w:rtl/>
        </w:rPr>
        <w:t xml:space="preserve"> شدت رشد و</w:t>
      </w:r>
      <w:r w:rsidR="004B1ABE" w:rsidRPr="00616B2D">
        <w:rPr>
          <w:rFonts w:ascii="Yas" w:hAnsi="Yas"/>
          <w:rtl/>
        </w:rPr>
        <w:t>ی</w:t>
      </w:r>
      <w:r w:rsidRPr="00616B2D">
        <w:rPr>
          <w:rFonts w:ascii="Yas" w:hAnsi="Yas"/>
          <w:rtl/>
        </w:rPr>
        <w:t xml:space="preserve">ژه و </w:t>
      </w:r>
      <w:r w:rsidRPr="00616B2D">
        <w:rPr>
          <w:rFonts w:ascii="Yas" w:hAnsi="Yas"/>
        </w:rPr>
        <w:t>D (h</w:t>
      </w:r>
      <w:r w:rsidRPr="00616B2D">
        <w:rPr>
          <w:rFonts w:ascii="Yas" w:hAnsi="Yas"/>
          <w:vertAlign w:val="superscript"/>
        </w:rPr>
        <w:t>-1</w:t>
      </w:r>
      <w:r w:rsidRPr="00616B2D">
        <w:rPr>
          <w:rFonts w:ascii="Yas" w:hAnsi="Yas"/>
        </w:rPr>
        <w:t>)</w:t>
      </w:r>
      <w:r w:rsidRPr="00616B2D">
        <w:rPr>
          <w:rFonts w:ascii="Yas" w:hAnsi="Yas"/>
          <w:rtl/>
        </w:rPr>
        <w:t xml:space="preserve"> شدت رق</w:t>
      </w:r>
      <w:r w:rsidR="004B1ABE" w:rsidRPr="00616B2D">
        <w:rPr>
          <w:rFonts w:ascii="Yas" w:hAnsi="Yas"/>
          <w:rtl/>
        </w:rPr>
        <w:t>ی</w:t>
      </w:r>
      <w:r w:rsidRPr="00616B2D">
        <w:rPr>
          <w:rFonts w:ascii="Yas" w:hAnsi="Yas"/>
          <w:rtl/>
        </w:rPr>
        <w:t>ق‌ساز</w:t>
      </w:r>
      <w:r w:rsidR="004B1ABE" w:rsidRPr="00616B2D">
        <w:rPr>
          <w:rFonts w:ascii="Yas" w:hAnsi="Yas"/>
          <w:rtl/>
        </w:rPr>
        <w:t>ی</w:t>
      </w:r>
      <w:r w:rsidRPr="00616B2D">
        <w:rPr>
          <w:rFonts w:ascii="Yas" w:hAnsi="Yas"/>
          <w:rtl/>
        </w:rPr>
        <w:t xml:space="preserve"> م</w:t>
      </w:r>
      <w:r w:rsidR="004B1ABE" w:rsidRPr="00616B2D">
        <w:rPr>
          <w:rFonts w:ascii="Yas" w:hAnsi="Yas"/>
          <w:rtl/>
        </w:rPr>
        <w:t>ی</w:t>
      </w:r>
      <w:r w:rsidRPr="00616B2D">
        <w:rPr>
          <w:rFonts w:ascii="Yas" w:hAnsi="Yas"/>
          <w:rtl/>
        </w:rPr>
        <w:softHyphen/>
        <w:t>باشد</w:t>
      </w:r>
      <w:r w:rsidRPr="00616B2D">
        <w:rPr>
          <w:rFonts w:ascii="Yas" w:hAnsi="Yas"/>
          <w:rtl/>
          <w:lang w:bidi="fa-IR"/>
        </w:rPr>
        <w:t>.</w:t>
      </w:r>
      <w:r w:rsidR="002E3D29" w:rsidRPr="00616B2D">
        <w:rPr>
          <w:rFonts w:ascii="Yas" w:eastAsiaTheme="minorHAnsi" w:hAnsi="Yas"/>
          <w:szCs w:val="28"/>
          <w:rtl/>
          <w:lang w:bidi="fa-IR"/>
        </w:rPr>
        <w:t xml:space="preserve"> </w:t>
      </w:r>
      <w:r w:rsidR="002E3D29" w:rsidRPr="00616B2D">
        <w:rPr>
          <w:rFonts w:ascii="Yas" w:hAnsi="Yas"/>
          <w:rtl/>
          <w:lang w:bidi="fa-IR"/>
        </w:rPr>
        <w:t xml:space="preserve">برای نگارش معادلات، توصیه می‌گردد از نرم‌افزار </w:t>
      </w:r>
      <w:r w:rsidR="002E3D29" w:rsidRPr="00616B2D">
        <w:rPr>
          <w:rFonts w:ascii="Yas" w:hAnsi="Yas"/>
          <w:lang w:bidi="fa-IR"/>
        </w:rPr>
        <w:t>MathType</w:t>
      </w:r>
      <w:r w:rsidR="002E3D29" w:rsidRPr="00616B2D">
        <w:rPr>
          <w:rFonts w:ascii="Yas" w:hAnsi="Yas"/>
          <w:rtl/>
          <w:lang w:bidi="fa-IR"/>
        </w:rPr>
        <w:t xml:space="preserve"> استفاده نمایید. پس از نصب این نرم‌افزار، یک زبانه جدید به همین نام به </w:t>
      </w:r>
      <w:r w:rsidR="002E3D29" w:rsidRPr="00616B2D">
        <w:rPr>
          <w:rFonts w:ascii="Yas" w:hAnsi="Yas"/>
          <w:lang w:bidi="fa-IR"/>
        </w:rPr>
        <w:t>Word</w:t>
      </w:r>
      <w:r w:rsidR="002E3D29" w:rsidRPr="00616B2D">
        <w:rPr>
          <w:rFonts w:ascii="Yas" w:hAnsi="Yas"/>
          <w:rtl/>
          <w:lang w:bidi="fa-IR"/>
        </w:rPr>
        <w:t xml:space="preserve"> اضافه می‌گردد.</w:t>
      </w:r>
    </w:p>
    <w:p w14:paraId="7C4B47C7" w14:textId="77777777" w:rsidR="002E3D29" w:rsidRPr="00616B2D" w:rsidRDefault="002E3D29" w:rsidP="002E3D29">
      <w:pPr>
        <w:rPr>
          <w:rFonts w:ascii="Yas" w:hAnsi="Yas"/>
          <w:rtl/>
          <w:lang w:bidi="fa-IR"/>
        </w:rPr>
      </w:pPr>
      <w:r w:rsidRPr="00616B2D">
        <w:rPr>
          <w:rFonts w:ascii="Yas" w:eastAsiaTheme="minorHAnsi" w:hAnsi="Yas"/>
          <w:szCs w:val="28"/>
          <w:rtl/>
          <w:lang w:bidi="fa-IR"/>
        </w:rPr>
        <w:t xml:space="preserve"> </w:t>
      </w:r>
      <w:r w:rsidRPr="00616B2D">
        <w:rPr>
          <w:rFonts w:ascii="Yas" w:hAnsi="Yas"/>
          <w:rtl/>
          <w:lang w:bidi="fa-IR"/>
        </w:rPr>
        <w:t xml:space="preserve">توجه نمایید که استفاده از ویراشگرهای معادله برای نگارش معادله‌هایی که در داخل متن قرار دارند، مانند </w:t>
      </w:r>
      <w:r w:rsidRPr="00616B2D">
        <w:rPr>
          <w:rFonts w:ascii="Cambria" w:hAnsi="Cambria" w:cs="Cambria"/>
          <w:i/>
          <w:iCs/>
          <w:lang w:bidi="fa-IR"/>
        </w:rPr>
        <w:t>δ</w:t>
      </w:r>
      <w:r w:rsidRPr="00616B2D">
        <w:rPr>
          <w:rFonts w:ascii="Yas" w:hAnsi="Yas"/>
          <w:lang w:bidi="fa-IR"/>
        </w:rPr>
        <w:t>=</w:t>
      </w:r>
      <w:r w:rsidRPr="00616B2D">
        <w:rPr>
          <w:rFonts w:ascii="Yas" w:hAnsi="Yas"/>
          <w:i/>
          <w:iCs/>
          <w:lang w:bidi="fa-IR"/>
        </w:rPr>
        <w:t>PL</w:t>
      </w:r>
      <w:r w:rsidRPr="00616B2D">
        <w:rPr>
          <w:rFonts w:ascii="Yas" w:hAnsi="Yas"/>
          <w:vertAlign w:val="superscript"/>
          <w:lang w:bidi="fa-IR"/>
        </w:rPr>
        <w:t>3</w:t>
      </w:r>
      <w:r w:rsidRPr="00616B2D">
        <w:rPr>
          <w:rFonts w:ascii="Yas" w:hAnsi="Yas"/>
          <w:lang w:bidi="fa-IR"/>
        </w:rPr>
        <w:t>/3</w:t>
      </w:r>
      <w:r w:rsidRPr="00616B2D">
        <w:rPr>
          <w:rFonts w:ascii="Yas" w:hAnsi="Yas"/>
          <w:i/>
          <w:iCs/>
          <w:lang w:bidi="fa-IR"/>
        </w:rPr>
        <w:t>EI</w:t>
      </w:r>
      <w:r w:rsidRPr="00616B2D">
        <w:rPr>
          <w:rFonts w:ascii="Yas" w:hAnsi="Yas"/>
          <w:rtl/>
          <w:lang w:bidi="fa-IR"/>
        </w:rPr>
        <w:t>، مجاز نمی‌باشد. چنین معادله‌هایی می‌بایست به صورت دستی تایپ شوند. در تایپ کردن این معادله‌ها و عبارت‌های ریاضی در دیگر نقاط متن از جمله شکل‌ها، رعایت نکات زیر ضروری است:</w:t>
      </w:r>
    </w:p>
    <w:p w14:paraId="6F0D9673" w14:textId="77777777" w:rsidR="002E3D29" w:rsidRPr="00616B2D" w:rsidRDefault="002E3D29" w:rsidP="002E3D29">
      <w:pPr>
        <w:numPr>
          <w:ilvl w:val="0"/>
          <w:numId w:val="16"/>
        </w:numPr>
        <w:rPr>
          <w:rFonts w:ascii="Yas" w:hAnsi="Yas"/>
          <w:lang w:bidi="fa-IR"/>
        </w:rPr>
      </w:pPr>
      <w:r w:rsidRPr="00616B2D">
        <w:rPr>
          <w:rFonts w:ascii="Yas" w:hAnsi="Yas"/>
          <w:rtl/>
          <w:lang w:bidi="fa-IR"/>
        </w:rPr>
        <w:t xml:space="preserve">پارامترهای اسکالر به جز حروف بزرگ یونانی با حروف </w:t>
      </w:r>
      <w:r w:rsidRPr="00616B2D">
        <w:rPr>
          <w:rFonts w:ascii="Yas" w:hAnsi="Yas"/>
          <w:lang w:bidi="fa-IR"/>
        </w:rPr>
        <w:t>Italic</w:t>
      </w:r>
      <w:r w:rsidRPr="00616B2D">
        <w:rPr>
          <w:rFonts w:ascii="Yas" w:hAnsi="Yas"/>
          <w:rtl/>
          <w:lang w:bidi="fa-IR"/>
        </w:rPr>
        <w:t xml:space="preserve"> و اعداد با حروف عادی (غیر </w:t>
      </w:r>
      <w:r w:rsidRPr="00616B2D">
        <w:rPr>
          <w:rFonts w:ascii="Yas" w:hAnsi="Yas"/>
          <w:lang w:bidi="fa-IR"/>
        </w:rPr>
        <w:t>Italic</w:t>
      </w:r>
      <w:r w:rsidRPr="00616B2D">
        <w:rPr>
          <w:rFonts w:ascii="Yas" w:hAnsi="Yas"/>
          <w:rtl/>
          <w:lang w:bidi="fa-IR"/>
        </w:rPr>
        <w:t xml:space="preserve">) نگارش شوند، مانند </w:t>
      </w:r>
      <w:r w:rsidRPr="00616B2D">
        <w:rPr>
          <w:rFonts w:ascii="Cambria" w:hAnsi="Cambria" w:cs="Cambria" w:hint="cs"/>
          <w:rtl/>
          <w:lang w:bidi="fa-IR"/>
        </w:rPr>
        <w:t>Δ</w:t>
      </w:r>
      <w:r w:rsidRPr="00616B2D">
        <w:rPr>
          <w:rFonts w:ascii="Yas" w:hAnsi="Yas"/>
          <w:lang w:bidi="fa-IR"/>
        </w:rPr>
        <w:t>3</w:t>
      </w:r>
      <w:r w:rsidRPr="00616B2D">
        <w:rPr>
          <w:rFonts w:ascii="Yas" w:hAnsi="Yas"/>
          <w:i/>
          <w:iCs/>
          <w:lang w:bidi="fa-IR"/>
        </w:rPr>
        <w:t>αx</w:t>
      </w:r>
      <w:r w:rsidRPr="00616B2D">
        <w:rPr>
          <w:rFonts w:ascii="Yas" w:hAnsi="Yas"/>
          <w:vertAlign w:val="superscript"/>
          <w:lang w:bidi="fa-IR"/>
        </w:rPr>
        <w:t>2</w:t>
      </w:r>
      <w:r w:rsidRPr="00616B2D">
        <w:rPr>
          <w:rFonts w:ascii="Yas" w:hAnsi="Yas"/>
          <w:rtl/>
          <w:lang w:bidi="fa-IR"/>
        </w:rPr>
        <w:t>.</w:t>
      </w:r>
    </w:p>
    <w:p w14:paraId="7751AF09" w14:textId="77777777" w:rsidR="002E3D29" w:rsidRPr="00616B2D" w:rsidRDefault="002E3D29" w:rsidP="002E3D29">
      <w:pPr>
        <w:numPr>
          <w:ilvl w:val="0"/>
          <w:numId w:val="16"/>
        </w:numPr>
        <w:rPr>
          <w:rFonts w:ascii="Yas" w:hAnsi="Yas"/>
          <w:lang w:bidi="fa-IR"/>
        </w:rPr>
      </w:pPr>
      <w:r w:rsidRPr="00616B2D">
        <w:rPr>
          <w:rFonts w:ascii="Yas" w:hAnsi="Yas"/>
          <w:rtl/>
          <w:lang w:bidi="fa-IR"/>
        </w:rPr>
        <w:t xml:space="preserve">بردارها و ماتریس‌ها با حروف </w:t>
      </w:r>
      <w:r w:rsidRPr="00616B2D">
        <w:rPr>
          <w:rFonts w:ascii="Yas" w:hAnsi="Yas"/>
          <w:lang w:bidi="fa-IR"/>
        </w:rPr>
        <w:t>Bold</w:t>
      </w:r>
      <w:r w:rsidRPr="00616B2D">
        <w:rPr>
          <w:rFonts w:ascii="Yas" w:hAnsi="Yas"/>
          <w:rtl/>
          <w:lang w:bidi="fa-IR"/>
        </w:rPr>
        <w:t xml:space="preserve"> و غیر </w:t>
      </w:r>
      <w:r w:rsidRPr="00616B2D">
        <w:rPr>
          <w:rFonts w:ascii="Yas" w:hAnsi="Yas"/>
          <w:lang w:bidi="fa-IR"/>
        </w:rPr>
        <w:t>Italic</w:t>
      </w:r>
      <w:r w:rsidRPr="00616B2D">
        <w:rPr>
          <w:rFonts w:ascii="Yas" w:hAnsi="Yas"/>
          <w:rtl/>
          <w:lang w:bidi="fa-IR"/>
        </w:rPr>
        <w:t xml:space="preserve"> نگارش شوند، مانند </w:t>
      </w:r>
      <w:r w:rsidRPr="00616B2D">
        <w:rPr>
          <w:rFonts w:ascii="Yas" w:hAnsi="Yas"/>
          <w:b/>
          <w:bCs/>
          <w:lang w:bidi="fa-IR"/>
        </w:rPr>
        <w:t>f</w:t>
      </w:r>
      <w:r w:rsidRPr="00616B2D">
        <w:rPr>
          <w:rFonts w:ascii="Yas" w:hAnsi="Yas"/>
          <w:lang w:bidi="fa-IR"/>
        </w:rPr>
        <w:t>=</w:t>
      </w:r>
      <w:r w:rsidRPr="00616B2D">
        <w:rPr>
          <w:rFonts w:ascii="Yas" w:hAnsi="Yas"/>
          <w:b/>
          <w:bCs/>
          <w:lang w:bidi="fa-IR"/>
        </w:rPr>
        <w:t>kx</w:t>
      </w:r>
      <w:r w:rsidRPr="00616B2D">
        <w:rPr>
          <w:rFonts w:ascii="Yas" w:hAnsi="Yas"/>
          <w:rtl/>
          <w:lang w:bidi="fa-IR"/>
        </w:rPr>
        <w:t>.</w:t>
      </w:r>
    </w:p>
    <w:p w14:paraId="13B4F6D1" w14:textId="77777777" w:rsidR="002E3D29" w:rsidRPr="00616B2D" w:rsidRDefault="002E3D29" w:rsidP="002E3D29">
      <w:pPr>
        <w:numPr>
          <w:ilvl w:val="0"/>
          <w:numId w:val="16"/>
        </w:numPr>
        <w:rPr>
          <w:rFonts w:ascii="Yas" w:hAnsi="Yas"/>
          <w:lang w:bidi="fa-IR"/>
        </w:rPr>
      </w:pPr>
      <w:r w:rsidRPr="00616B2D">
        <w:rPr>
          <w:rFonts w:ascii="Yas" w:hAnsi="Yas"/>
          <w:rtl/>
          <w:lang w:bidi="fa-IR"/>
        </w:rPr>
        <w:t xml:space="preserve">علامت‌ها مانند پرانتز و </w:t>
      </w:r>
      <w:r w:rsidRPr="00616B2D">
        <w:rPr>
          <w:rFonts w:ascii="Yas" w:hAnsi="Yas"/>
          <w:lang w:bidi="fa-IR"/>
        </w:rPr>
        <w:t>+</w:t>
      </w:r>
      <w:r w:rsidRPr="00616B2D">
        <w:rPr>
          <w:rFonts w:ascii="Yas" w:hAnsi="Yas"/>
          <w:rtl/>
          <w:lang w:bidi="fa-IR"/>
        </w:rPr>
        <w:t xml:space="preserve"> و عملگرها مانند </w:t>
      </w:r>
      <w:r w:rsidRPr="00616B2D">
        <w:rPr>
          <w:rFonts w:ascii="Yas" w:hAnsi="Yas"/>
          <w:lang w:bidi="fa-IR"/>
        </w:rPr>
        <w:t>sin</w:t>
      </w:r>
      <w:r w:rsidRPr="00616B2D">
        <w:rPr>
          <w:rFonts w:ascii="Yas" w:hAnsi="Yas"/>
          <w:rtl/>
          <w:lang w:bidi="fa-IR"/>
        </w:rPr>
        <w:t xml:space="preserve"> و </w:t>
      </w:r>
      <w:r w:rsidRPr="00616B2D">
        <w:rPr>
          <w:rFonts w:ascii="Yas" w:hAnsi="Yas"/>
          <w:lang w:bidi="fa-IR"/>
        </w:rPr>
        <w:t>exp</w:t>
      </w:r>
      <w:r w:rsidRPr="00616B2D">
        <w:rPr>
          <w:rFonts w:ascii="Yas" w:hAnsi="Yas"/>
          <w:rtl/>
          <w:lang w:bidi="fa-IR"/>
        </w:rPr>
        <w:t xml:space="preserve"> با حروف عادی نگارش شوند، مانند </w:t>
      </w:r>
      <w:r w:rsidRPr="00616B2D">
        <w:rPr>
          <w:rFonts w:ascii="Yas" w:hAnsi="Yas"/>
          <w:lang w:bidi="fa-IR"/>
        </w:rPr>
        <w:t>sin(</w:t>
      </w:r>
      <w:r w:rsidRPr="00616B2D">
        <w:rPr>
          <w:rFonts w:ascii="Yas" w:hAnsi="Yas"/>
          <w:i/>
          <w:iCs/>
          <w:lang w:bidi="fa-IR"/>
        </w:rPr>
        <w:t>x</w:t>
      </w:r>
      <w:r w:rsidRPr="00616B2D">
        <w:rPr>
          <w:rFonts w:ascii="Yas" w:hAnsi="Yas"/>
          <w:lang w:bidi="fa-IR"/>
        </w:rPr>
        <w:t>+</w:t>
      </w:r>
      <w:r w:rsidRPr="00616B2D">
        <w:rPr>
          <w:rFonts w:ascii="Yas" w:hAnsi="Yas"/>
          <w:i/>
          <w:iCs/>
          <w:lang w:bidi="fa-IR"/>
        </w:rPr>
        <w:t>y</w:t>
      </w:r>
      <w:r w:rsidRPr="00616B2D">
        <w:rPr>
          <w:rFonts w:ascii="Yas" w:hAnsi="Yas"/>
          <w:lang w:bidi="fa-IR"/>
        </w:rPr>
        <w:t>)</w:t>
      </w:r>
      <w:r w:rsidRPr="00616B2D">
        <w:rPr>
          <w:rFonts w:ascii="Yas" w:hAnsi="Yas"/>
          <w:rtl/>
          <w:lang w:bidi="fa-IR"/>
        </w:rPr>
        <w:t>.</w:t>
      </w:r>
    </w:p>
    <w:p w14:paraId="206D5DDC" w14:textId="77777777" w:rsidR="00C17537" w:rsidRPr="00616B2D" w:rsidRDefault="002E3D29" w:rsidP="002E3D29">
      <w:pPr>
        <w:rPr>
          <w:rFonts w:ascii="Yas" w:hAnsi="Yas"/>
          <w:rtl/>
          <w:lang w:bidi="fa-IR"/>
        </w:rPr>
      </w:pPr>
      <w:r w:rsidRPr="00616B2D">
        <w:rPr>
          <w:rFonts w:ascii="Yas" w:hAnsi="Yas"/>
          <w:rtl/>
          <w:lang w:bidi="fa-IR"/>
        </w:rPr>
        <w:t xml:space="preserve">حروف یونانی مانند </w:t>
      </w:r>
      <w:r w:rsidRPr="00616B2D">
        <w:rPr>
          <w:rFonts w:ascii="Yas" w:hAnsi="Yas"/>
          <w:i/>
          <w:iCs/>
          <w:lang w:bidi="fa-IR"/>
        </w:rPr>
        <w:t>α</w:t>
      </w:r>
      <w:r w:rsidRPr="00616B2D">
        <w:rPr>
          <w:rFonts w:ascii="Yas" w:hAnsi="Yas"/>
          <w:rtl/>
          <w:lang w:bidi="fa-IR"/>
        </w:rPr>
        <w:t xml:space="preserve"> و علامت‌های خاص ریاضی مانند </w:t>
      </w:r>
      <w:r w:rsidRPr="00616B2D">
        <w:rPr>
          <w:rFonts w:ascii="Yas" w:hAnsi="Yas"/>
          <w:lang w:bidi="fa-IR"/>
        </w:rPr>
        <w:t>≤</w:t>
      </w:r>
      <w:r w:rsidRPr="00616B2D">
        <w:rPr>
          <w:rFonts w:ascii="Yas" w:hAnsi="Yas"/>
          <w:rtl/>
          <w:lang w:bidi="fa-IR"/>
        </w:rPr>
        <w:t xml:space="preserve"> و </w:t>
      </w:r>
      <w:r w:rsidRPr="00616B2D">
        <w:rPr>
          <w:rFonts w:ascii="Yas" w:hAnsi="Yas"/>
          <w:i/>
          <w:iCs/>
          <w:lang w:bidi="fa-IR"/>
        </w:rPr>
        <w:t>∂</w:t>
      </w:r>
      <w:r w:rsidRPr="00616B2D">
        <w:rPr>
          <w:rFonts w:ascii="Yas" w:hAnsi="Yas"/>
          <w:rtl/>
          <w:lang w:bidi="fa-IR"/>
        </w:rPr>
        <w:t xml:space="preserve"> توسط گزینه </w:t>
      </w:r>
      <w:r w:rsidRPr="00616B2D">
        <w:rPr>
          <w:rFonts w:ascii="Yas" w:hAnsi="Yas"/>
          <w:lang w:bidi="fa-IR"/>
        </w:rPr>
        <w:t>Symbol</w:t>
      </w:r>
      <w:r w:rsidRPr="00616B2D">
        <w:rPr>
          <w:rFonts w:ascii="Yas" w:hAnsi="Yas"/>
          <w:rtl/>
          <w:lang w:bidi="fa-IR"/>
        </w:rPr>
        <w:t xml:space="preserve"> تحت زبانه </w:t>
      </w:r>
      <w:r w:rsidRPr="00616B2D">
        <w:rPr>
          <w:rFonts w:ascii="Yas" w:hAnsi="Yas"/>
          <w:lang w:bidi="fa-IR"/>
        </w:rPr>
        <w:t>Insert</w:t>
      </w:r>
      <w:r w:rsidRPr="00616B2D">
        <w:rPr>
          <w:rFonts w:ascii="Yas" w:hAnsi="Yas"/>
          <w:rtl/>
          <w:lang w:bidi="fa-IR"/>
        </w:rPr>
        <w:t xml:space="preserve"> در متن قرار داده شوند. در میان این علامت‌ها، برای ضرب به جای </w:t>
      </w:r>
      <w:r w:rsidRPr="00616B2D">
        <w:rPr>
          <w:rFonts w:ascii="Yas" w:hAnsi="Yas"/>
          <w:lang w:bidi="fa-IR"/>
        </w:rPr>
        <w:t>*</w:t>
      </w:r>
      <w:r w:rsidRPr="00616B2D">
        <w:rPr>
          <w:rFonts w:ascii="Yas" w:hAnsi="Yas"/>
          <w:rtl/>
          <w:lang w:bidi="fa-IR"/>
        </w:rPr>
        <w:t xml:space="preserve"> و .  می‌بایست از علامت ∙ استفاده شود.</w:t>
      </w:r>
    </w:p>
    <w:p w14:paraId="1EB681AA" w14:textId="77777777" w:rsidR="00754B7D" w:rsidRPr="00616B2D" w:rsidRDefault="00754B7D" w:rsidP="00754B7D">
      <w:pPr>
        <w:rPr>
          <w:rFonts w:ascii="Yas" w:hAnsi="Yas"/>
          <w:lang w:bidi="fa-IR"/>
        </w:rPr>
      </w:pPr>
      <w:r w:rsidRPr="00616B2D">
        <w:rPr>
          <w:rFonts w:ascii="Yas" w:hAnsi="Yas"/>
          <w:rtl/>
          <w:lang w:bidi="fa-IR"/>
        </w:rPr>
        <w:t>در نهایت، توجه به نکات نگارشی زیر در متن ضروری است:</w:t>
      </w:r>
    </w:p>
    <w:p w14:paraId="16A923D0" w14:textId="1ED5AD7A" w:rsidR="00E028A3" w:rsidRPr="00616B2D" w:rsidRDefault="00E028A3" w:rsidP="00F07396">
      <w:pPr>
        <w:numPr>
          <w:ilvl w:val="0"/>
          <w:numId w:val="17"/>
        </w:numPr>
        <w:rPr>
          <w:rFonts w:ascii="Yas" w:hAnsi="Yas"/>
          <w:lang w:bidi="fa-IR"/>
        </w:rPr>
      </w:pPr>
      <w:r w:rsidRPr="00616B2D">
        <w:rPr>
          <w:rFonts w:ascii="Yas" w:hAnsi="Yas"/>
          <w:rtl/>
          <w:lang w:bidi="fa-IR"/>
        </w:rPr>
        <w:lastRenderedPageBreak/>
        <w:t>برای نوشتن پایان‌نامه یا رساله باید از یک قلم فارسی استفاده کرد که بلوک</w:t>
      </w:r>
      <w:r w:rsidR="00BA7B95">
        <w:rPr>
          <w:rFonts w:ascii="Yas" w:hAnsi="Yas" w:hint="cs"/>
          <w:rtl/>
          <w:lang w:bidi="fa-IR"/>
        </w:rPr>
        <w:t>‌</w:t>
      </w:r>
      <w:r w:rsidRPr="00616B2D">
        <w:rPr>
          <w:rFonts w:ascii="Yas" w:hAnsi="Yas"/>
          <w:rtl/>
          <w:lang w:bidi="fa-IR"/>
        </w:rPr>
        <w:t>های یونی‌کد آن به درستی تعریف شده باشند</w:t>
      </w:r>
      <w:r w:rsidR="00B5643A" w:rsidRPr="00616B2D">
        <w:rPr>
          <w:rFonts w:ascii="Yas" w:hAnsi="Yas"/>
          <w:rtl/>
          <w:lang w:bidi="fa-IR"/>
        </w:rPr>
        <w:t xml:space="preserve"> و از </w:t>
      </w:r>
      <w:hyperlink r:id="rId19" w:history="1">
        <w:r w:rsidR="00251DAB" w:rsidRPr="00616B2D">
          <w:rPr>
            <w:rStyle w:val="Hyperlink"/>
            <w:rFonts w:ascii="Yas" w:hAnsi="Yas" w:cs="Yas"/>
            <w:szCs w:val="24"/>
            <w:rtl/>
            <w:lang w:bidi="fa-IR"/>
          </w:rPr>
          <w:t>استاندارد</w:t>
        </w:r>
        <w:r w:rsidR="00B5643A" w:rsidRPr="00616B2D">
          <w:rPr>
            <w:rStyle w:val="Hyperlink"/>
            <w:rFonts w:ascii="Yas" w:hAnsi="Yas" w:cs="Yas"/>
            <w:szCs w:val="24"/>
            <w:rtl/>
            <w:lang w:bidi="fa-IR"/>
          </w:rPr>
          <w:t xml:space="preserve"> ۶۲۱۹</w:t>
        </w:r>
      </w:hyperlink>
      <w:r w:rsidR="00BA7B95">
        <w:rPr>
          <w:rFonts w:ascii="Yas" w:hAnsi="Yas" w:hint="cs"/>
          <w:rtl/>
          <w:lang w:bidi="fa-IR"/>
        </w:rPr>
        <w:t xml:space="preserve"> </w:t>
      </w:r>
      <w:r w:rsidR="00D70245">
        <w:rPr>
          <w:rStyle w:val="FootnoteReference"/>
          <w:rtl/>
          <w:lang w:bidi="fa-IR"/>
        </w:rPr>
        <w:footnoteReference w:id="7"/>
      </w:r>
      <w:r w:rsidR="00D70245">
        <w:rPr>
          <w:rFonts w:ascii="Yas" w:hAnsi="Yas" w:hint="cs"/>
          <w:rtl/>
          <w:lang w:bidi="fa-IR"/>
        </w:rPr>
        <w:t xml:space="preserve"> </w:t>
      </w:r>
      <w:r w:rsidR="00251DAB" w:rsidRPr="00616B2D">
        <w:rPr>
          <w:rFonts w:ascii="Yas" w:hAnsi="Yas"/>
          <w:rtl/>
          <w:lang w:bidi="fa-IR"/>
        </w:rPr>
        <w:t xml:space="preserve">سازمان ملی استاندارد </w:t>
      </w:r>
      <w:r w:rsidR="00B5643A" w:rsidRPr="00616B2D">
        <w:rPr>
          <w:rFonts w:ascii="Yas" w:hAnsi="Yas"/>
          <w:rtl/>
          <w:lang w:bidi="fa-IR"/>
        </w:rPr>
        <w:t xml:space="preserve">پیروی کند؛ به همین دلیل متن اصلی این اثر با قلم </w:t>
      </w:r>
      <w:hyperlink r:id="rId20" w:history="1">
        <w:r w:rsidR="0062002E">
          <w:rPr>
            <w:rStyle w:val="Hyperlink"/>
            <w:rFonts w:ascii="Yas" w:hAnsi="Yas" w:cs="Yas"/>
            <w:szCs w:val="24"/>
            <w:lang w:bidi="fa-IR"/>
          </w:rPr>
          <w:t>Yas</w:t>
        </w:r>
      </w:hyperlink>
      <w:r w:rsidR="00B5643A" w:rsidRPr="00616B2D">
        <w:rPr>
          <w:rFonts w:ascii="Yas" w:hAnsi="Yas"/>
          <w:rtl/>
          <w:lang w:bidi="fa-IR"/>
        </w:rPr>
        <w:t xml:space="preserve"> نوشته شده است.</w:t>
      </w:r>
      <w:r w:rsidR="00D70245">
        <w:rPr>
          <w:rFonts w:ascii="Yas" w:hAnsi="Yas" w:hint="cs"/>
          <w:rtl/>
          <w:lang w:bidi="fa-IR"/>
        </w:rPr>
        <w:t xml:space="preserve"> </w:t>
      </w:r>
    </w:p>
    <w:p w14:paraId="652E8997" w14:textId="231A90F4" w:rsidR="00251DAB" w:rsidRPr="00616B2D" w:rsidRDefault="00AF33C6" w:rsidP="00144475">
      <w:pPr>
        <w:numPr>
          <w:ilvl w:val="0"/>
          <w:numId w:val="17"/>
        </w:numPr>
        <w:rPr>
          <w:rFonts w:ascii="Yas" w:hAnsi="Yas"/>
          <w:lang w:bidi="fa-IR"/>
        </w:rPr>
      </w:pPr>
      <w:hyperlink r:id="rId21" w:history="1">
        <w:r w:rsidR="00251DAB" w:rsidRPr="00616B2D">
          <w:rPr>
            <w:rStyle w:val="Hyperlink"/>
            <w:rFonts w:ascii="Yas" w:hAnsi="Yas" w:cs="Yas"/>
            <w:szCs w:val="24"/>
            <w:rtl/>
            <w:lang w:bidi="fa-IR"/>
          </w:rPr>
          <w:t>استاندارد ۹۱۴۷</w:t>
        </w:r>
      </w:hyperlink>
      <w:r w:rsidR="00251DAB" w:rsidRPr="00616B2D">
        <w:rPr>
          <w:rFonts w:ascii="Yas" w:hAnsi="Yas"/>
          <w:rtl/>
          <w:lang w:bidi="fa-IR"/>
        </w:rPr>
        <w:t xml:space="preserve"> سازمان ملی استاندارد، استاندار</w:t>
      </w:r>
      <w:r w:rsidR="00876E6E">
        <w:rPr>
          <w:rFonts w:ascii="Yas" w:hAnsi="Yas" w:hint="cs"/>
          <w:rtl/>
          <w:lang w:bidi="fa-IR"/>
        </w:rPr>
        <w:t>د</w:t>
      </w:r>
      <w:r w:rsidR="00251DAB" w:rsidRPr="00616B2D">
        <w:rPr>
          <w:rFonts w:ascii="Yas" w:hAnsi="Yas"/>
          <w:rtl/>
          <w:lang w:bidi="fa-IR"/>
        </w:rPr>
        <w:t>ی است که برای چیدمان حروف و علائم فارسی بر صفحه‌کلیدهای فارسی رایانه در تاری</w:t>
      </w:r>
      <w:r w:rsidR="00F07396">
        <w:rPr>
          <w:rFonts w:ascii="Yas" w:hAnsi="Yas"/>
          <w:rtl/>
          <w:lang w:bidi="fa-IR"/>
        </w:rPr>
        <w:t>خ ۸ اردیبهشت ۱۳۸۶ ارائه شد. پیش</w:t>
      </w:r>
      <w:r w:rsidR="00251DAB" w:rsidRPr="00616B2D">
        <w:rPr>
          <w:rFonts w:ascii="Yas" w:hAnsi="Yas"/>
          <w:rtl/>
          <w:lang w:bidi="fa-IR"/>
        </w:rPr>
        <w:t>نهاد می</w:t>
      </w:r>
      <w:r w:rsidR="00F07396">
        <w:rPr>
          <w:rFonts w:ascii="Yas" w:hAnsi="Yas"/>
          <w:rtl/>
          <w:lang w:bidi="fa-IR"/>
        </w:rPr>
        <w:softHyphen/>
      </w:r>
      <w:r w:rsidR="00251DAB" w:rsidRPr="00616B2D">
        <w:rPr>
          <w:rFonts w:ascii="Yas" w:hAnsi="Yas"/>
          <w:rtl/>
          <w:lang w:bidi="fa-IR"/>
        </w:rPr>
        <w:t xml:space="preserve">شود که این چیدمان را از این </w:t>
      </w:r>
      <w:hyperlink r:id="rId22" w:history="1">
        <w:r w:rsidR="00251DAB" w:rsidRPr="00616B2D">
          <w:rPr>
            <w:rStyle w:val="Hyperlink"/>
            <w:rFonts w:ascii="Yas" w:hAnsi="Yas" w:cs="Yas"/>
            <w:szCs w:val="24"/>
            <w:rtl/>
            <w:lang w:bidi="fa-IR"/>
          </w:rPr>
          <w:t>پیوند</w:t>
        </w:r>
      </w:hyperlink>
      <w:r w:rsidR="00251DAB" w:rsidRPr="00616B2D">
        <w:rPr>
          <w:rFonts w:ascii="Yas" w:hAnsi="Yas"/>
          <w:rtl/>
          <w:lang w:bidi="fa-IR"/>
        </w:rPr>
        <w:t xml:space="preserve"> دریافت کرده و آن را نصب کنید. توجه کنید که </w:t>
      </w:r>
      <w:hyperlink r:id="rId23" w:history="1">
        <w:r w:rsidR="00251DAB" w:rsidRPr="00616B2D">
          <w:rPr>
            <w:rStyle w:val="Hyperlink"/>
            <w:rFonts w:ascii="Yas" w:hAnsi="Yas" w:cs="Yas"/>
            <w:szCs w:val="24"/>
            <w:rtl/>
            <w:lang w:bidi="fa-IR"/>
          </w:rPr>
          <w:t>صفحه کلید استاندارد فارسی مایکروسافت</w:t>
        </w:r>
      </w:hyperlink>
      <w:r w:rsidR="00251DAB" w:rsidRPr="00616B2D">
        <w:rPr>
          <w:rFonts w:ascii="Yas" w:hAnsi="Yas"/>
          <w:rtl/>
          <w:lang w:bidi="fa-IR"/>
        </w:rPr>
        <w:t xml:space="preserve"> که به صورت پیش‌فرض در ویندوز ۸ و بالاتر وجود دارد، </w:t>
      </w:r>
      <w:r w:rsidR="00144475" w:rsidRPr="00616B2D">
        <w:rPr>
          <w:rFonts w:ascii="Yas" w:hAnsi="Yas"/>
          <w:rtl/>
          <w:lang w:bidi="fa-IR"/>
        </w:rPr>
        <w:t>تفاوتهایی جزئی با استاندارد ۹۱۴۷ داشته و</w:t>
      </w:r>
      <w:r w:rsidR="00251DAB" w:rsidRPr="00616B2D">
        <w:rPr>
          <w:rFonts w:ascii="Yas" w:hAnsi="Yas"/>
          <w:rtl/>
          <w:lang w:bidi="fa-IR"/>
        </w:rPr>
        <w:t xml:space="preserve"> کلیدهای ترکیبی دگرساز راست (</w:t>
      </w:r>
      <w:r w:rsidR="00251DAB" w:rsidRPr="00616B2D">
        <w:rPr>
          <w:rFonts w:ascii="Yas" w:hAnsi="Yas"/>
          <w:lang w:bidi="fa-IR"/>
        </w:rPr>
        <w:t>Right Alt</w:t>
      </w:r>
      <w:r w:rsidR="00251DAB" w:rsidRPr="00616B2D">
        <w:rPr>
          <w:rFonts w:ascii="Yas" w:hAnsi="Yas"/>
          <w:rtl/>
          <w:lang w:bidi="fa-IR"/>
        </w:rPr>
        <w:t xml:space="preserve">) غیرفعال است؛ به همین دلیل، نسخه‌ی معرفی شده را حتماً نصب نمایید. همچنین برای </w:t>
      </w:r>
      <w:r w:rsidR="00F07396">
        <w:rPr>
          <w:rFonts w:ascii="Yas" w:hAnsi="Yas"/>
          <w:rtl/>
          <w:lang w:bidi="fa-IR"/>
        </w:rPr>
        <w:t>اطلاعات بیشتر، پیش</w:t>
      </w:r>
      <w:r w:rsidR="00251DAB" w:rsidRPr="00616B2D">
        <w:rPr>
          <w:rFonts w:ascii="Yas" w:hAnsi="Yas"/>
          <w:rtl/>
          <w:lang w:bidi="fa-IR"/>
        </w:rPr>
        <w:t>نهاد می</w:t>
      </w:r>
      <w:r w:rsidR="00F07396">
        <w:rPr>
          <w:rFonts w:ascii="Yas" w:hAnsi="Yas"/>
          <w:rtl/>
          <w:lang w:bidi="fa-IR"/>
        </w:rPr>
        <w:softHyphen/>
      </w:r>
      <w:r w:rsidR="00251DAB" w:rsidRPr="00616B2D">
        <w:rPr>
          <w:rFonts w:ascii="Yas" w:hAnsi="Yas"/>
          <w:rtl/>
          <w:lang w:bidi="fa-IR"/>
        </w:rPr>
        <w:t xml:space="preserve">شود که این </w:t>
      </w:r>
      <w:r w:rsidR="00144475" w:rsidRPr="00616B2D">
        <w:rPr>
          <w:rFonts w:ascii="Yas" w:hAnsi="Yas"/>
          <w:rtl/>
          <w:lang w:bidi="fa-IR"/>
        </w:rPr>
        <w:t>چهار مقاله ا</w:t>
      </w:r>
      <w:r w:rsidR="004216B4">
        <w:rPr>
          <w:rFonts w:ascii="Yas" w:hAnsi="Yas"/>
          <w:rtl/>
          <w:lang w:bidi="fa-IR"/>
        </w:rPr>
        <w:t>ز ویکی‌پدیا</w:t>
      </w:r>
      <w:r w:rsidR="008606B7">
        <w:rPr>
          <w:rFonts w:ascii="Yas" w:hAnsi="Yas" w:hint="cs"/>
          <w:rtl/>
          <w:lang w:bidi="fa-IR"/>
        </w:rPr>
        <w:t>ی</w:t>
      </w:r>
      <w:r w:rsidR="004216B4">
        <w:rPr>
          <w:rFonts w:ascii="Yas" w:hAnsi="Yas"/>
          <w:rtl/>
          <w:lang w:bidi="fa-IR"/>
        </w:rPr>
        <w:t xml:space="preserve"> فارسی را </w:t>
      </w:r>
      <w:r w:rsidR="004216B4">
        <w:rPr>
          <w:rFonts w:ascii="Yas" w:hAnsi="Yas" w:hint="cs"/>
          <w:rtl/>
          <w:lang w:bidi="fa-IR"/>
        </w:rPr>
        <w:t>بخوانید</w:t>
      </w:r>
      <w:r w:rsidR="00144475" w:rsidRPr="00616B2D">
        <w:rPr>
          <w:rFonts w:ascii="Yas" w:hAnsi="Yas"/>
          <w:rtl/>
          <w:lang w:bidi="fa-IR"/>
        </w:rPr>
        <w:t xml:space="preserve">: </w:t>
      </w:r>
      <w:hyperlink r:id="rId24" w:history="1">
        <w:r w:rsidR="00144475" w:rsidRPr="00616B2D">
          <w:rPr>
            <w:rStyle w:val="Hyperlink"/>
            <w:rFonts w:ascii="Yas" w:hAnsi="Yas" w:cs="Yas"/>
            <w:szCs w:val="24"/>
            <w:rtl/>
            <w:lang w:bidi="fa-IR"/>
          </w:rPr>
          <w:t>مقاله ۱</w:t>
        </w:r>
      </w:hyperlink>
      <w:r w:rsidR="00144475" w:rsidRPr="00616B2D">
        <w:rPr>
          <w:rFonts w:ascii="Yas" w:hAnsi="Yas"/>
          <w:rtl/>
          <w:lang w:bidi="fa-IR"/>
        </w:rPr>
        <w:t xml:space="preserve">، </w:t>
      </w:r>
      <w:hyperlink r:id="rId25" w:history="1">
        <w:r w:rsidR="00144475" w:rsidRPr="00616B2D">
          <w:rPr>
            <w:rStyle w:val="Hyperlink"/>
            <w:rFonts w:ascii="Yas" w:hAnsi="Yas" w:cs="Yas"/>
            <w:szCs w:val="24"/>
            <w:rtl/>
            <w:lang w:bidi="fa-IR"/>
          </w:rPr>
          <w:t>مقاله ۲</w:t>
        </w:r>
      </w:hyperlink>
      <w:r w:rsidR="00144475" w:rsidRPr="00616B2D">
        <w:rPr>
          <w:rFonts w:ascii="Yas" w:hAnsi="Yas"/>
          <w:rtl/>
          <w:lang w:bidi="fa-IR"/>
        </w:rPr>
        <w:t xml:space="preserve">، </w:t>
      </w:r>
      <w:hyperlink r:id="rId26" w:history="1">
        <w:r w:rsidR="00144475" w:rsidRPr="00616B2D">
          <w:rPr>
            <w:rStyle w:val="Hyperlink"/>
            <w:rFonts w:ascii="Yas" w:hAnsi="Yas" w:cs="Yas"/>
            <w:szCs w:val="24"/>
            <w:rtl/>
            <w:lang w:bidi="fa-IR"/>
          </w:rPr>
          <w:t>مقاله ۳</w:t>
        </w:r>
      </w:hyperlink>
      <w:r w:rsidR="00144475" w:rsidRPr="00616B2D">
        <w:rPr>
          <w:rFonts w:ascii="Yas" w:hAnsi="Yas"/>
          <w:rtl/>
          <w:lang w:bidi="fa-IR"/>
        </w:rPr>
        <w:t xml:space="preserve">، و </w:t>
      </w:r>
      <w:hyperlink r:id="rId27" w:anchor=".D8.B5.D9.81.D8.AD.D9.87.E2.80.8C.DA.A9.D9.84.DB.8C.D8.AF_.D8.A7.D8.B3.D8.AA.D8.A7.D9.86.D8.AF.D8.A7.D8.B1.D8.AF_.D9.81.D8.A7.D8.B1.D8.B3.DB.8C" w:history="1">
        <w:r w:rsidR="00144475" w:rsidRPr="00616B2D">
          <w:rPr>
            <w:rStyle w:val="Hyperlink"/>
            <w:rFonts w:ascii="Yas" w:hAnsi="Yas" w:cs="Yas"/>
            <w:szCs w:val="24"/>
            <w:rtl/>
            <w:lang w:bidi="fa-IR"/>
          </w:rPr>
          <w:t>مقاله ۴</w:t>
        </w:r>
      </w:hyperlink>
      <w:r w:rsidR="00144475" w:rsidRPr="00616B2D">
        <w:rPr>
          <w:rFonts w:ascii="Yas" w:hAnsi="Yas"/>
          <w:rtl/>
          <w:lang w:bidi="fa-IR"/>
        </w:rPr>
        <w:t>.</w:t>
      </w:r>
    </w:p>
    <w:p w14:paraId="5A9907D6" w14:textId="6E35C8C5" w:rsidR="00754B7D" w:rsidRPr="001F556A" w:rsidRDefault="00754B7D" w:rsidP="001F556A">
      <w:pPr>
        <w:numPr>
          <w:ilvl w:val="0"/>
          <w:numId w:val="17"/>
        </w:numPr>
        <w:rPr>
          <w:rFonts w:ascii="Yas" w:hAnsi="Yas"/>
          <w:lang w:bidi="fa-IR"/>
        </w:rPr>
      </w:pPr>
      <w:r w:rsidRPr="00616B2D">
        <w:rPr>
          <w:rFonts w:ascii="Yas" w:hAnsi="Yas"/>
          <w:rtl/>
        </w:rPr>
        <w:t>در نوشتن کلمات فارسی چند</w:t>
      </w:r>
      <w:r w:rsidR="00E028A3" w:rsidRPr="00616B2D">
        <w:rPr>
          <w:rFonts w:ascii="Yas" w:hAnsi="Yas"/>
          <w:rtl/>
        </w:rPr>
        <w:t xml:space="preserve"> </w:t>
      </w:r>
      <w:r w:rsidRPr="00616B2D">
        <w:rPr>
          <w:rFonts w:ascii="Yas" w:hAnsi="Yas"/>
          <w:rtl/>
        </w:rPr>
        <w:t>قسمتی، نباید از فاصله کامل</w:t>
      </w:r>
      <w:r w:rsidRPr="00616B2D">
        <w:rPr>
          <w:rFonts w:ascii="Yas" w:hAnsi="Yas"/>
          <w:vertAlign w:val="superscript"/>
          <w:rtl/>
          <w:lang w:bidi="fa-IR"/>
        </w:rPr>
        <w:t xml:space="preserve"> </w:t>
      </w:r>
      <w:r w:rsidRPr="00616B2D">
        <w:rPr>
          <w:rFonts w:ascii="Yas" w:hAnsi="Yas"/>
          <w:rtl/>
          <w:lang w:bidi="fa-IR"/>
        </w:rPr>
        <w:t>استف</w:t>
      </w:r>
      <w:r w:rsidR="00144475" w:rsidRPr="00616B2D">
        <w:rPr>
          <w:rFonts w:ascii="Yas" w:hAnsi="Yas"/>
          <w:rtl/>
          <w:lang w:bidi="fa-IR"/>
        </w:rPr>
        <w:t>اده شود و به جای آن لازم است از فاصله‌ی مجازی (</w:t>
      </w:r>
      <w:r w:rsidRPr="00616B2D">
        <w:rPr>
          <w:rFonts w:ascii="Yas" w:hAnsi="Yas"/>
          <w:rtl/>
          <w:lang w:bidi="fa-IR"/>
        </w:rPr>
        <w:t>نیم‌فاصله</w:t>
      </w:r>
      <w:r w:rsidR="00144475" w:rsidRPr="00616B2D">
        <w:rPr>
          <w:rFonts w:ascii="Yas" w:hAnsi="Yas"/>
          <w:rtl/>
          <w:lang w:bidi="fa-IR"/>
        </w:rPr>
        <w:t>)</w:t>
      </w:r>
      <w:r w:rsidRPr="00616B2D">
        <w:rPr>
          <w:rFonts w:ascii="Yas" w:hAnsi="Yas"/>
          <w:rtl/>
          <w:lang w:bidi="fa-IR"/>
        </w:rPr>
        <w:t xml:space="preserve"> </w:t>
      </w:r>
      <w:r w:rsidR="00144475" w:rsidRPr="00616B2D">
        <w:rPr>
          <w:rFonts w:ascii="Yas" w:hAnsi="Yas"/>
          <w:rtl/>
          <w:lang w:bidi="fa-IR"/>
        </w:rPr>
        <w:t>استفاده شود</w:t>
      </w:r>
      <w:r w:rsidRPr="00616B2D">
        <w:rPr>
          <w:rFonts w:ascii="Yas" w:hAnsi="Yas"/>
          <w:rtl/>
          <w:lang w:bidi="fa-IR"/>
        </w:rPr>
        <w:t xml:space="preserve">. نیم‌فاصله با کلید ترکیبی </w:t>
      </w:r>
      <w:r w:rsidRPr="00616B2D">
        <w:rPr>
          <w:rFonts w:ascii="Yas" w:hAnsi="Yas"/>
          <w:lang w:bidi="fa-IR"/>
        </w:rPr>
        <w:t>Shift+</w:t>
      </w:r>
      <w:r w:rsidR="00E028A3" w:rsidRPr="00616B2D">
        <w:rPr>
          <w:rFonts w:ascii="Yas" w:hAnsi="Yas"/>
          <w:lang w:bidi="fa-IR"/>
        </w:rPr>
        <w:t>Space</w:t>
      </w:r>
      <w:r w:rsidRPr="00616B2D">
        <w:rPr>
          <w:rFonts w:ascii="Yas" w:hAnsi="Yas"/>
          <w:rtl/>
          <w:lang w:bidi="fa-IR"/>
        </w:rPr>
        <w:t xml:space="preserve"> </w:t>
      </w:r>
      <w:r w:rsidR="00144475" w:rsidRPr="00616B2D">
        <w:rPr>
          <w:rFonts w:ascii="Yas" w:hAnsi="Yas"/>
          <w:rtl/>
          <w:lang w:bidi="fa-IR"/>
        </w:rPr>
        <w:t>در صفحه کلید استاندارد فارسی در</w:t>
      </w:r>
      <w:r w:rsidRPr="00616B2D">
        <w:rPr>
          <w:rFonts w:ascii="Yas" w:hAnsi="Yas"/>
          <w:rtl/>
          <w:lang w:bidi="fa-IR"/>
        </w:rPr>
        <w:t xml:space="preserve"> </w:t>
      </w:r>
      <w:r w:rsidR="00144475" w:rsidRPr="00616B2D">
        <w:rPr>
          <w:rFonts w:ascii="Yas" w:hAnsi="Yas"/>
          <w:rtl/>
          <w:lang w:bidi="fa-IR"/>
        </w:rPr>
        <w:t xml:space="preserve">دسترس </w:t>
      </w:r>
      <w:r w:rsidRPr="00616B2D">
        <w:rPr>
          <w:rFonts w:ascii="Yas" w:hAnsi="Yas"/>
          <w:rtl/>
          <w:lang w:bidi="fa-IR"/>
        </w:rPr>
        <w:t xml:space="preserve">است. </w:t>
      </w:r>
      <w:r w:rsidR="001F556A" w:rsidRPr="001F556A">
        <w:rPr>
          <w:rFonts w:ascii="Yas" w:hAnsi="Yas"/>
          <w:rtl/>
          <w:lang w:bidi="fa-IR"/>
        </w:rPr>
        <w:t>برای مثال، املای کلمه‌های «</w:t>
      </w:r>
      <w:r w:rsidR="001F556A" w:rsidRPr="001F556A">
        <w:rPr>
          <w:rFonts w:ascii="Yas" w:hAnsi="Yas" w:hint="cs"/>
          <w:rtl/>
          <w:lang w:bidi="fa-IR"/>
        </w:rPr>
        <w:t>میشود</w:t>
      </w:r>
      <w:r w:rsidR="001F556A" w:rsidRPr="001F556A">
        <w:rPr>
          <w:rFonts w:ascii="Yas" w:hAnsi="Yas"/>
          <w:rtl/>
          <w:lang w:bidi="fa-IR"/>
        </w:rPr>
        <w:t>»</w:t>
      </w:r>
      <w:r w:rsidR="001F556A" w:rsidRPr="001F556A">
        <w:rPr>
          <w:rFonts w:ascii="Yas" w:hAnsi="Yas" w:hint="cs"/>
          <w:rtl/>
          <w:lang w:bidi="fa-IR"/>
        </w:rPr>
        <w:t xml:space="preserve">، </w:t>
      </w:r>
      <w:r w:rsidR="001F556A" w:rsidRPr="001F556A">
        <w:rPr>
          <w:rFonts w:ascii="Yas" w:hAnsi="Yas"/>
          <w:rtl/>
          <w:lang w:bidi="fa-IR"/>
        </w:rPr>
        <w:t>«می شود»</w:t>
      </w:r>
      <w:r w:rsidR="001F556A" w:rsidRPr="001F556A">
        <w:rPr>
          <w:rFonts w:ascii="Yas" w:hAnsi="Yas" w:hint="cs"/>
          <w:rtl/>
          <w:lang w:bidi="fa-IR"/>
        </w:rPr>
        <w:t xml:space="preserve">، </w:t>
      </w:r>
      <w:r w:rsidR="001F556A" w:rsidRPr="001F556A">
        <w:rPr>
          <w:rFonts w:ascii="Yas" w:hAnsi="Yas"/>
          <w:rtl/>
          <w:lang w:bidi="fa-IR"/>
        </w:rPr>
        <w:t>«پیوستها»</w:t>
      </w:r>
      <w:r w:rsidR="00F67F96">
        <w:rPr>
          <w:rFonts w:ascii="Yas" w:hAnsi="Yas" w:hint="cs"/>
          <w:rtl/>
          <w:lang w:bidi="fa-IR"/>
        </w:rPr>
        <w:t>،</w:t>
      </w:r>
      <w:r w:rsidR="001F556A" w:rsidRPr="001F556A">
        <w:rPr>
          <w:rFonts w:ascii="Yas" w:hAnsi="Yas" w:hint="cs"/>
          <w:rtl/>
          <w:lang w:bidi="fa-IR"/>
        </w:rPr>
        <w:t xml:space="preserve"> و</w:t>
      </w:r>
      <w:r w:rsidR="001F556A" w:rsidRPr="001F556A">
        <w:rPr>
          <w:rFonts w:ascii="Yas" w:hAnsi="Yas"/>
          <w:rtl/>
          <w:lang w:bidi="fa-IR"/>
        </w:rPr>
        <w:t xml:space="preserve"> «پیوست ها» به علت </w:t>
      </w:r>
      <w:r w:rsidR="001F556A" w:rsidRPr="001F556A">
        <w:rPr>
          <w:rFonts w:ascii="Yas" w:hAnsi="Yas" w:hint="cs"/>
          <w:rtl/>
          <w:lang w:bidi="fa-IR"/>
        </w:rPr>
        <w:t xml:space="preserve">عدم </w:t>
      </w:r>
      <w:r w:rsidR="001F556A" w:rsidRPr="001F556A">
        <w:rPr>
          <w:rFonts w:ascii="Yas" w:hAnsi="Yas"/>
          <w:rtl/>
          <w:lang w:bidi="fa-IR"/>
        </w:rPr>
        <w:t>استفاده از فاصله</w:t>
      </w:r>
      <w:r w:rsidR="001F556A" w:rsidRPr="001F556A">
        <w:rPr>
          <w:rFonts w:ascii="Yas" w:hAnsi="Yas" w:hint="cs"/>
          <w:rtl/>
          <w:lang w:bidi="fa-IR"/>
        </w:rPr>
        <w:t xml:space="preserve"> و یا استفاده از فاصله</w:t>
      </w:r>
      <w:r w:rsidR="001F556A" w:rsidRPr="001F556A">
        <w:rPr>
          <w:rFonts w:ascii="Yas" w:hAnsi="Yas"/>
          <w:rtl/>
          <w:lang w:bidi="fa-IR"/>
        </w:rPr>
        <w:t xml:space="preserve"> کامل ناصحیح بوده و می‌بایست به صورت «می‌شود»</w:t>
      </w:r>
      <w:r w:rsidR="00F67F96">
        <w:rPr>
          <w:rFonts w:ascii="Yas" w:hAnsi="Yas" w:hint="cs"/>
          <w:rtl/>
          <w:lang w:bidi="fa-IR"/>
        </w:rPr>
        <w:t>،</w:t>
      </w:r>
      <w:r w:rsidR="001F556A" w:rsidRPr="001F556A">
        <w:rPr>
          <w:rFonts w:ascii="Yas" w:hAnsi="Yas"/>
          <w:rtl/>
          <w:lang w:bidi="fa-IR"/>
        </w:rPr>
        <w:t xml:space="preserve"> و «پیوست‌ها» نگارش شون</w:t>
      </w:r>
      <w:r w:rsidR="001F556A" w:rsidRPr="001F556A">
        <w:rPr>
          <w:rFonts w:ascii="Yas" w:hAnsi="Yas" w:hint="cs"/>
          <w:rtl/>
          <w:lang w:bidi="fa-IR"/>
        </w:rPr>
        <w:t>د.</w:t>
      </w:r>
    </w:p>
    <w:p w14:paraId="3BCE759C" w14:textId="77777777" w:rsidR="00754B7D" w:rsidRPr="00616B2D" w:rsidRDefault="00754B7D" w:rsidP="00754B7D">
      <w:pPr>
        <w:numPr>
          <w:ilvl w:val="0"/>
          <w:numId w:val="17"/>
        </w:numPr>
        <w:rPr>
          <w:rFonts w:ascii="Yas" w:hAnsi="Yas"/>
          <w:lang w:bidi="fa-IR"/>
        </w:rPr>
      </w:pPr>
      <w:r w:rsidRPr="00616B2D">
        <w:rPr>
          <w:rFonts w:ascii="Yas" w:hAnsi="Yas"/>
          <w:rtl/>
          <w:lang w:bidi="fa-IR"/>
        </w:rPr>
        <w:t>در نوشتن عبارت‌ها، تا حد ممکن از زبان فارسی استفاده شود و معادل انگلیسی عبارت‌های فنی توسط پاورقی</w:t>
      </w:r>
      <w:r w:rsidRPr="00616B2D">
        <w:rPr>
          <w:rFonts w:ascii="Yas" w:hAnsi="Yas"/>
          <w:vertAlign w:val="superscript"/>
          <w:rtl/>
          <w:lang w:bidi="fa-IR"/>
        </w:rPr>
        <w:footnoteReference w:id="8"/>
      </w:r>
      <w:r w:rsidRPr="00616B2D">
        <w:rPr>
          <w:rFonts w:ascii="Yas" w:hAnsi="Yas"/>
          <w:rtl/>
          <w:lang w:bidi="fa-IR"/>
        </w:rPr>
        <w:t xml:space="preserve"> به شکل نمایش داده شده ارائه گردند.</w:t>
      </w:r>
    </w:p>
    <w:p w14:paraId="0FC29D7A" w14:textId="5DBEE80D" w:rsidR="00144475" w:rsidRPr="00616B2D" w:rsidRDefault="00754B7D" w:rsidP="001A7C10">
      <w:pPr>
        <w:numPr>
          <w:ilvl w:val="0"/>
          <w:numId w:val="17"/>
        </w:numPr>
        <w:rPr>
          <w:rFonts w:ascii="Yas" w:hAnsi="Yas"/>
        </w:rPr>
      </w:pPr>
      <w:r w:rsidRPr="00616B2D">
        <w:rPr>
          <w:rFonts w:ascii="Yas" w:hAnsi="Yas"/>
          <w:rtl/>
          <w:lang w:bidi="fa-IR"/>
        </w:rPr>
        <w:t xml:space="preserve">در علامت‌گذاری، علامت‌هایی چون ویرگول، نقطه و دیگر علامات از این دست می‌بایست به کلمه پیشین متصل بوده و با کلمه بعدی یک فاصله کامل داشته باشند. </w:t>
      </w:r>
      <w:r w:rsidR="00144475" w:rsidRPr="00616B2D">
        <w:rPr>
          <w:rFonts w:ascii="Yas" w:hAnsi="Yas"/>
          <w:rtl/>
          <w:lang w:bidi="fa-IR"/>
        </w:rPr>
        <w:t>همچنین</w:t>
      </w:r>
      <w:r w:rsidR="001A7C10">
        <w:rPr>
          <w:rFonts w:ascii="Yas" w:hAnsi="Yas"/>
          <w:rtl/>
          <w:lang w:bidi="fa-IR"/>
        </w:rPr>
        <w:t>، علامت‌هایی مانند گیوم</w:t>
      </w:r>
      <w:r w:rsidR="001A7C10">
        <w:rPr>
          <w:rFonts w:ascii="Yas" w:hAnsi="Yas" w:hint="cs"/>
          <w:rtl/>
          <w:lang w:bidi="fa-IR"/>
        </w:rPr>
        <w:t>ه</w:t>
      </w:r>
      <w:r w:rsidR="001A7C10">
        <w:rPr>
          <w:rFonts w:ascii="Yas" w:hAnsi="Yas"/>
          <w:rtl/>
          <w:lang w:bidi="fa-IR"/>
        </w:rPr>
        <w:t xml:space="preserve"> و پرانت</w:t>
      </w:r>
      <w:r w:rsidR="001A7C10">
        <w:rPr>
          <w:rFonts w:ascii="Yas" w:hAnsi="Yas" w:hint="cs"/>
          <w:rtl/>
          <w:lang w:bidi="fa-IR"/>
        </w:rPr>
        <w:t>ز</w:t>
      </w:r>
      <w:r w:rsidRPr="00616B2D">
        <w:rPr>
          <w:rFonts w:ascii="Yas" w:hAnsi="Yas"/>
          <w:rtl/>
          <w:lang w:bidi="fa-IR"/>
        </w:rPr>
        <w:t xml:space="preserve"> می‌بایست به عبارتی که دربر می‌گیرند متصل و با کلمات خارج از خود یک فاصله کامل داشته باشند.</w:t>
      </w:r>
    </w:p>
    <w:p w14:paraId="1EC2EF64" w14:textId="06FB2284" w:rsidR="00144475" w:rsidRPr="00616B2D" w:rsidRDefault="00754B7D" w:rsidP="003A3271">
      <w:pPr>
        <w:numPr>
          <w:ilvl w:val="0"/>
          <w:numId w:val="17"/>
        </w:numPr>
        <w:rPr>
          <w:rFonts w:ascii="Yas" w:hAnsi="Yas"/>
        </w:rPr>
      </w:pPr>
      <w:r w:rsidRPr="00616B2D">
        <w:rPr>
          <w:rFonts w:ascii="Yas" w:hAnsi="Yas"/>
          <w:rtl/>
          <w:lang w:bidi="fa-IR"/>
        </w:rPr>
        <w:t xml:space="preserve">در نگارش فارسی، می‌بایست </w:t>
      </w:r>
      <w:r w:rsidR="00144475" w:rsidRPr="00616B2D">
        <w:rPr>
          <w:rFonts w:ascii="Yas" w:hAnsi="Yas"/>
          <w:rtl/>
          <w:lang w:bidi="fa-IR"/>
        </w:rPr>
        <w:t>از</w:t>
      </w:r>
      <w:r w:rsidRPr="00616B2D">
        <w:rPr>
          <w:rFonts w:ascii="Yas" w:hAnsi="Yas"/>
          <w:rtl/>
          <w:lang w:bidi="fa-IR"/>
        </w:rPr>
        <w:t xml:space="preserve"> </w:t>
      </w:r>
      <w:hyperlink r:id="rId28" w:history="1">
        <w:r w:rsidRPr="00616B2D">
          <w:rPr>
            <w:rStyle w:val="Hyperlink"/>
            <w:rFonts w:ascii="Yas" w:hAnsi="Yas" w:cs="Yas"/>
            <w:szCs w:val="24"/>
            <w:rtl/>
            <w:lang w:bidi="fa-IR"/>
          </w:rPr>
          <w:t xml:space="preserve">ممیز </w:t>
        </w:r>
        <w:r w:rsidR="00144475" w:rsidRPr="00616B2D">
          <w:rPr>
            <w:rStyle w:val="Hyperlink"/>
            <w:rFonts w:ascii="Yas" w:hAnsi="Yas" w:cs="Yas"/>
            <w:szCs w:val="24"/>
            <w:rtl/>
            <w:lang w:bidi="fa-IR"/>
          </w:rPr>
          <w:t>فارسی</w:t>
        </w:r>
      </w:hyperlink>
      <w:r w:rsidR="00144475" w:rsidRPr="00616B2D">
        <w:rPr>
          <w:rFonts w:ascii="Yas" w:hAnsi="Yas"/>
          <w:rtl/>
          <w:lang w:bidi="fa-IR"/>
        </w:rPr>
        <w:t xml:space="preserve"> </w:t>
      </w:r>
      <w:r w:rsidRPr="00616B2D">
        <w:rPr>
          <w:rFonts w:ascii="Yas" w:hAnsi="Yas"/>
          <w:rtl/>
          <w:lang w:bidi="fa-IR"/>
        </w:rPr>
        <w:t>در اعداد اعشاری</w:t>
      </w:r>
      <w:r w:rsidR="00144475" w:rsidRPr="00616B2D">
        <w:rPr>
          <w:rFonts w:ascii="Yas" w:hAnsi="Yas"/>
          <w:rtl/>
          <w:lang w:bidi="fa-IR"/>
        </w:rPr>
        <w:t xml:space="preserve"> استفاده کرد که این نشانه با کلیدهای ترکیبی </w:t>
      </w:r>
      <w:r w:rsidR="00144475" w:rsidRPr="00616B2D">
        <w:rPr>
          <w:rFonts w:ascii="Yas" w:hAnsi="Yas"/>
          <w:lang w:bidi="fa-IR"/>
        </w:rPr>
        <w:t>Shift+3</w:t>
      </w:r>
      <w:r w:rsidR="00144475" w:rsidRPr="00616B2D">
        <w:rPr>
          <w:rFonts w:ascii="Yas" w:hAnsi="Yas"/>
          <w:rtl/>
          <w:lang w:bidi="fa-IR"/>
        </w:rPr>
        <w:t xml:space="preserve"> در کیبورد استاندارد فارسی در دسترس است. </w:t>
      </w:r>
    </w:p>
    <w:p w14:paraId="0113484A" w14:textId="011CD68B" w:rsidR="00754B7D" w:rsidRPr="00616B2D" w:rsidRDefault="00754B7D" w:rsidP="002879B7">
      <w:pPr>
        <w:numPr>
          <w:ilvl w:val="0"/>
          <w:numId w:val="17"/>
        </w:numPr>
        <w:rPr>
          <w:rFonts w:ascii="Yas" w:hAnsi="Yas"/>
        </w:rPr>
      </w:pPr>
      <w:r w:rsidRPr="00616B2D">
        <w:rPr>
          <w:rFonts w:ascii="Yas" w:hAnsi="Yas"/>
          <w:rtl/>
          <w:lang w:bidi="fa-IR"/>
        </w:rPr>
        <w:t xml:space="preserve"> برای نقل قول یا تاکید به جای</w:t>
      </w:r>
      <w:r w:rsidR="002879B7" w:rsidRPr="00616B2D">
        <w:rPr>
          <w:rFonts w:ascii="Yas" w:hAnsi="Yas"/>
          <w:rtl/>
          <w:lang w:bidi="fa-IR"/>
        </w:rPr>
        <w:t xml:space="preserve"> استفاده از گیومه انگلیسی به شکل</w:t>
      </w:r>
      <w:r w:rsidRPr="00616B2D">
        <w:rPr>
          <w:rFonts w:ascii="Yas" w:hAnsi="Yas"/>
          <w:rtl/>
          <w:lang w:bidi="fa-IR"/>
        </w:rPr>
        <w:t xml:space="preserve"> </w:t>
      </w:r>
      <w:r w:rsidR="00144475" w:rsidRPr="00616B2D">
        <w:rPr>
          <w:rFonts w:ascii="Yas" w:hAnsi="Yas"/>
          <w:rtl/>
          <w:lang w:bidi="fa-IR"/>
        </w:rPr>
        <w:t>”</w:t>
      </w:r>
      <w:r w:rsidRPr="00616B2D">
        <w:rPr>
          <w:rFonts w:ascii="Yas" w:hAnsi="Yas"/>
          <w:rtl/>
          <w:lang w:bidi="fa-IR"/>
        </w:rPr>
        <w:t xml:space="preserve"> </w:t>
      </w:r>
      <w:r w:rsidR="00144475" w:rsidRPr="00616B2D">
        <w:rPr>
          <w:rFonts w:ascii="Yas" w:hAnsi="Yas"/>
          <w:rtl/>
          <w:lang w:bidi="fa-IR"/>
        </w:rPr>
        <w:t>“</w:t>
      </w:r>
      <w:r w:rsidRPr="00616B2D">
        <w:rPr>
          <w:rFonts w:ascii="Yas" w:hAnsi="Yas"/>
          <w:rtl/>
          <w:lang w:bidi="fa-IR"/>
        </w:rPr>
        <w:t xml:space="preserve"> از گیومه</w:t>
      </w:r>
      <w:r w:rsidR="002879B7" w:rsidRPr="00616B2D">
        <w:rPr>
          <w:rFonts w:ascii="Yas" w:hAnsi="Yas"/>
          <w:rtl/>
          <w:lang w:bidi="fa-IR"/>
        </w:rPr>
        <w:t xml:space="preserve"> فرانسوی به شکل</w:t>
      </w:r>
      <w:r w:rsidR="00144475" w:rsidRPr="00616B2D">
        <w:rPr>
          <w:rFonts w:ascii="Yas" w:hAnsi="Yas"/>
          <w:rtl/>
          <w:lang w:bidi="fa-IR"/>
        </w:rPr>
        <w:t xml:space="preserve"> « »</w:t>
      </w:r>
      <w:r w:rsidR="002879B7" w:rsidRPr="00616B2D">
        <w:rPr>
          <w:rFonts w:ascii="Yas" w:hAnsi="Yas"/>
          <w:rtl/>
          <w:lang w:bidi="fa-IR"/>
        </w:rPr>
        <w:t xml:space="preserve"> استفاده کنید</w:t>
      </w:r>
      <w:r w:rsidRPr="00616B2D">
        <w:rPr>
          <w:rFonts w:ascii="Yas" w:hAnsi="Yas"/>
          <w:rtl/>
          <w:lang w:bidi="fa-IR"/>
        </w:rPr>
        <w:t>.</w:t>
      </w:r>
    </w:p>
    <w:p w14:paraId="5BC8E1DF" w14:textId="77777777" w:rsidR="00755D3E" w:rsidRPr="00616B2D" w:rsidRDefault="003A3F5F" w:rsidP="00C5502A">
      <w:pPr>
        <w:pStyle w:val="Heading2"/>
        <w:rPr>
          <w:rFonts w:ascii="Yas" w:hAnsi="Yas"/>
          <w:rtl/>
        </w:rPr>
      </w:pPr>
      <w:bookmarkStart w:id="12" w:name="_Toc77259388"/>
      <w:bookmarkStart w:id="13" w:name="_Toc370543064"/>
      <w:bookmarkStart w:id="14" w:name="_Toc370534935"/>
      <w:bookmarkStart w:id="15" w:name="_Toc369758545"/>
      <w:r w:rsidRPr="00616B2D">
        <w:rPr>
          <w:rFonts w:ascii="Yas" w:hAnsi="Yas"/>
          <w:rtl/>
        </w:rPr>
        <w:t>مروری بر ادبیات موضوع</w:t>
      </w:r>
      <w:bookmarkEnd w:id="12"/>
    </w:p>
    <w:p w14:paraId="448E218C" w14:textId="42105EBB" w:rsidR="003A3F5F" w:rsidRPr="00616B2D" w:rsidRDefault="003A3F5F" w:rsidP="00A23E06">
      <w:pPr>
        <w:rPr>
          <w:rFonts w:ascii="Yas" w:hAnsi="Yas"/>
          <w:rtl/>
        </w:rPr>
      </w:pPr>
      <w:r w:rsidRPr="00616B2D">
        <w:rPr>
          <w:rFonts w:ascii="Yas" w:hAnsi="Yas"/>
          <w:rtl/>
        </w:rPr>
        <w:t>ارائه‌</w:t>
      </w:r>
      <w:r w:rsidR="004B1ABE" w:rsidRPr="00616B2D">
        <w:rPr>
          <w:rFonts w:ascii="Yas" w:hAnsi="Yas"/>
          <w:rtl/>
        </w:rPr>
        <w:t>ی</w:t>
      </w:r>
      <w:r w:rsidRPr="00616B2D">
        <w:rPr>
          <w:rFonts w:ascii="Yas" w:hAnsi="Yas"/>
          <w:rtl/>
        </w:rPr>
        <w:t xml:space="preserve"> تمام نتا</w:t>
      </w:r>
      <w:r w:rsidR="004B1ABE" w:rsidRPr="00616B2D">
        <w:rPr>
          <w:rFonts w:ascii="Yas" w:hAnsi="Yas"/>
          <w:rtl/>
        </w:rPr>
        <w:t>ی</w:t>
      </w:r>
      <w:r w:rsidRPr="00616B2D">
        <w:rPr>
          <w:rFonts w:ascii="Yas" w:hAnsi="Yas"/>
          <w:rtl/>
        </w:rPr>
        <w:t>ج به دست آمده توسط د</w:t>
      </w:r>
      <w:r w:rsidR="004B1ABE" w:rsidRPr="00616B2D">
        <w:rPr>
          <w:rFonts w:ascii="Yas" w:hAnsi="Yas"/>
          <w:rtl/>
        </w:rPr>
        <w:t>ی</w:t>
      </w:r>
      <w:r w:rsidRPr="00616B2D">
        <w:rPr>
          <w:rFonts w:ascii="Yas" w:hAnsi="Yas"/>
          <w:rtl/>
        </w:rPr>
        <w:t>گر محققان در چند سال اخ</w:t>
      </w:r>
      <w:r w:rsidR="004B1ABE" w:rsidRPr="00616B2D">
        <w:rPr>
          <w:rFonts w:ascii="Yas" w:hAnsi="Yas"/>
          <w:rtl/>
        </w:rPr>
        <w:t>ی</w:t>
      </w:r>
      <w:r w:rsidRPr="00616B2D">
        <w:rPr>
          <w:rFonts w:ascii="Yas" w:hAnsi="Yas"/>
          <w:rtl/>
        </w:rPr>
        <w:t>ر در دن</w:t>
      </w:r>
      <w:r w:rsidR="004B1ABE" w:rsidRPr="00616B2D">
        <w:rPr>
          <w:rFonts w:ascii="Yas" w:hAnsi="Yas"/>
          <w:rtl/>
        </w:rPr>
        <w:t>ی</w:t>
      </w:r>
      <w:r w:rsidRPr="00616B2D">
        <w:rPr>
          <w:rFonts w:ascii="Yas" w:hAnsi="Yas"/>
          <w:rtl/>
        </w:rPr>
        <w:t>ا، همراه با ذكر مراجع است (حدود 20 صفحه</w:t>
      </w:r>
      <w:r w:rsidR="00EA4DB5">
        <w:rPr>
          <w:rFonts w:ascii="Yas" w:hAnsi="Yas" w:hint="cs"/>
          <w:rtl/>
        </w:rPr>
        <w:t xml:space="preserve"> پیشنهاد می</w:t>
      </w:r>
      <w:r w:rsidR="00EA4DB5">
        <w:rPr>
          <w:rFonts w:ascii="Yas" w:hAnsi="Yas"/>
          <w:rtl/>
        </w:rPr>
        <w:softHyphen/>
      </w:r>
      <w:r w:rsidR="00EA4DB5">
        <w:rPr>
          <w:rFonts w:ascii="Yas" w:hAnsi="Yas" w:hint="cs"/>
          <w:rtl/>
        </w:rPr>
        <w:t>گردد</w:t>
      </w:r>
      <w:r w:rsidRPr="00616B2D">
        <w:rPr>
          <w:rFonts w:ascii="Yas" w:hAnsi="Yas"/>
          <w:rtl/>
        </w:rPr>
        <w:t>).</w:t>
      </w:r>
    </w:p>
    <w:p w14:paraId="1BA9CEA1" w14:textId="77777777" w:rsidR="00755D3E" w:rsidRPr="00616B2D" w:rsidRDefault="003A3F5F" w:rsidP="00C5502A">
      <w:pPr>
        <w:pStyle w:val="Heading2"/>
        <w:rPr>
          <w:rFonts w:ascii="Yas" w:hAnsi="Yas"/>
          <w:rtl/>
        </w:rPr>
      </w:pPr>
      <w:bookmarkStart w:id="16" w:name="_Toc77259389"/>
      <w:r w:rsidRPr="00616B2D">
        <w:rPr>
          <w:rFonts w:ascii="Yas" w:hAnsi="Yas"/>
          <w:rtl/>
        </w:rPr>
        <w:lastRenderedPageBreak/>
        <w:t>نتیجه‌گیری</w:t>
      </w:r>
      <w:bookmarkEnd w:id="16"/>
    </w:p>
    <w:bookmarkEnd w:id="9"/>
    <w:bookmarkEnd w:id="13"/>
    <w:bookmarkEnd w:id="14"/>
    <w:bookmarkEnd w:id="15"/>
    <w:p w14:paraId="56A12B83" w14:textId="26FE7916" w:rsidR="00203D62" w:rsidRPr="00616B2D" w:rsidRDefault="003A3F5F" w:rsidP="00203D62">
      <w:pPr>
        <w:rPr>
          <w:rFonts w:ascii="Yas" w:hAnsi="Yas"/>
          <w:rtl/>
        </w:rPr>
      </w:pPr>
      <w:r w:rsidRPr="00616B2D">
        <w:rPr>
          <w:rFonts w:ascii="Yas" w:hAnsi="Yas"/>
          <w:rtl/>
        </w:rPr>
        <w:t>‌در نت</w:t>
      </w:r>
      <w:r w:rsidR="004B1ABE" w:rsidRPr="00616B2D">
        <w:rPr>
          <w:rFonts w:ascii="Yas" w:hAnsi="Yas"/>
          <w:rtl/>
        </w:rPr>
        <w:t>ی</w:t>
      </w:r>
      <w:r w:rsidRPr="00616B2D">
        <w:rPr>
          <w:rFonts w:ascii="Yas" w:hAnsi="Yas"/>
          <w:rtl/>
        </w:rPr>
        <w:t>جه‌گ</w:t>
      </w:r>
      <w:r w:rsidR="004B1ABE" w:rsidRPr="00616B2D">
        <w:rPr>
          <w:rFonts w:ascii="Yas" w:hAnsi="Yas"/>
          <w:rtl/>
        </w:rPr>
        <w:t>ی</w:t>
      </w:r>
      <w:r w:rsidRPr="00616B2D">
        <w:rPr>
          <w:rFonts w:ascii="Yas" w:hAnsi="Yas"/>
          <w:rtl/>
        </w:rPr>
        <w:t>ر</w:t>
      </w:r>
      <w:r w:rsidR="004B1ABE" w:rsidRPr="00616B2D">
        <w:rPr>
          <w:rFonts w:ascii="Yas" w:hAnsi="Yas"/>
          <w:rtl/>
        </w:rPr>
        <w:t>ی</w:t>
      </w:r>
      <w:r w:rsidRPr="00616B2D">
        <w:rPr>
          <w:rFonts w:ascii="Yas" w:hAnsi="Yas"/>
          <w:rtl/>
        </w:rPr>
        <w:t xml:space="preserve"> آخر فصل، با توجه به بررس</w:t>
      </w:r>
      <w:r w:rsidR="004B1ABE" w:rsidRPr="00616B2D">
        <w:rPr>
          <w:rFonts w:ascii="Yas" w:hAnsi="Yas"/>
          <w:rtl/>
        </w:rPr>
        <w:t>ی</w:t>
      </w:r>
      <w:r w:rsidRPr="00616B2D">
        <w:rPr>
          <w:rFonts w:ascii="Yas" w:hAnsi="Yas"/>
          <w:rtl/>
        </w:rPr>
        <w:t xml:space="preserve"> انجام‌شده بر رو</w:t>
      </w:r>
      <w:r w:rsidR="004B1ABE" w:rsidRPr="00616B2D">
        <w:rPr>
          <w:rFonts w:ascii="Yas" w:hAnsi="Yas"/>
          <w:rtl/>
        </w:rPr>
        <w:t>ی</w:t>
      </w:r>
      <w:r w:rsidRPr="00616B2D">
        <w:rPr>
          <w:rFonts w:ascii="Yas" w:hAnsi="Yas"/>
          <w:rtl/>
        </w:rPr>
        <w:t xml:space="preserve"> مراجع تحق</w:t>
      </w:r>
      <w:r w:rsidR="004B1ABE" w:rsidRPr="00616B2D">
        <w:rPr>
          <w:rFonts w:ascii="Yas" w:hAnsi="Yas"/>
          <w:rtl/>
        </w:rPr>
        <w:t>ی</w:t>
      </w:r>
      <w:r w:rsidRPr="00616B2D">
        <w:rPr>
          <w:rFonts w:ascii="Yas" w:hAnsi="Yas"/>
          <w:rtl/>
        </w:rPr>
        <w:t>ق، افق‌ها</w:t>
      </w:r>
      <w:r w:rsidR="004B1ABE" w:rsidRPr="00616B2D">
        <w:rPr>
          <w:rFonts w:ascii="Yas" w:hAnsi="Yas"/>
          <w:rtl/>
        </w:rPr>
        <w:t>ی</w:t>
      </w:r>
      <w:r w:rsidRPr="00616B2D">
        <w:rPr>
          <w:rFonts w:ascii="Yas" w:hAnsi="Yas"/>
          <w:rtl/>
        </w:rPr>
        <w:t xml:space="preserve"> تازه‌ا</w:t>
      </w:r>
      <w:r w:rsidR="004B1ABE" w:rsidRPr="00616B2D">
        <w:rPr>
          <w:rFonts w:ascii="Yas" w:hAnsi="Yas"/>
          <w:rtl/>
        </w:rPr>
        <w:t>ی</w:t>
      </w:r>
      <w:r w:rsidRPr="00616B2D">
        <w:rPr>
          <w:rFonts w:ascii="Yas" w:hAnsi="Yas"/>
          <w:rtl/>
        </w:rPr>
        <w:t xml:space="preserve"> كه پ</w:t>
      </w:r>
      <w:r w:rsidR="004B1ABE" w:rsidRPr="00616B2D">
        <w:rPr>
          <w:rFonts w:ascii="Yas" w:hAnsi="Yas"/>
          <w:rtl/>
        </w:rPr>
        <w:t>ی</w:t>
      </w:r>
      <w:r w:rsidRPr="00616B2D">
        <w:rPr>
          <w:rFonts w:ascii="Yas" w:hAnsi="Yas"/>
          <w:rtl/>
        </w:rPr>
        <w:t xml:space="preserve">ش‌روست </w:t>
      </w:r>
      <w:r w:rsidR="004B1ABE" w:rsidRPr="00616B2D">
        <w:rPr>
          <w:rFonts w:ascii="Yas" w:hAnsi="Yas"/>
          <w:rtl/>
        </w:rPr>
        <w:t>ی</w:t>
      </w:r>
      <w:r w:rsidRPr="00616B2D">
        <w:rPr>
          <w:rFonts w:ascii="Yas" w:hAnsi="Yas"/>
          <w:rtl/>
        </w:rPr>
        <w:t>ا خلأها</w:t>
      </w:r>
      <w:r w:rsidR="004B1ABE" w:rsidRPr="00616B2D">
        <w:rPr>
          <w:rFonts w:ascii="Yas" w:hAnsi="Yas"/>
          <w:rtl/>
        </w:rPr>
        <w:t>ی</w:t>
      </w:r>
      <w:r w:rsidRPr="00616B2D">
        <w:rPr>
          <w:rFonts w:ascii="Yas" w:hAnsi="Yas"/>
          <w:rtl/>
        </w:rPr>
        <w:t xml:space="preserve"> تحق</w:t>
      </w:r>
      <w:r w:rsidR="004B1ABE" w:rsidRPr="00616B2D">
        <w:rPr>
          <w:rFonts w:ascii="Yas" w:hAnsi="Yas"/>
          <w:rtl/>
        </w:rPr>
        <w:t>ی</w:t>
      </w:r>
      <w:r w:rsidRPr="00616B2D">
        <w:rPr>
          <w:rFonts w:ascii="Yas" w:hAnsi="Yas"/>
          <w:rtl/>
        </w:rPr>
        <w:t>قات</w:t>
      </w:r>
      <w:r w:rsidR="004B1ABE" w:rsidRPr="00616B2D">
        <w:rPr>
          <w:rFonts w:ascii="Yas" w:hAnsi="Yas"/>
          <w:rtl/>
        </w:rPr>
        <w:t>ی</w:t>
      </w:r>
      <w:r w:rsidRPr="00616B2D">
        <w:rPr>
          <w:rFonts w:ascii="Yas" w:hAnsi="Yas"/>
          <w:rtl/>
        </w:rPr>
        <w:t xml:space="preserve"> ب</w:t>
      </w:r>
      <w:r w:rsidR="004B1ABE" w:rsidRPr="00616B2D">
        <w:rPr>
          <w:rFonts w:ascii="Yas" w:hAnsi="Yas"/>
          <w:rtl/>
        </w:rPr>
        <w:t>ی</w:t>
      </w:r>
      <w:r w:rsidRPr="00616B2D">
        <w:rPr>
          <w:rFonts w:ascii="Yas" w:hAnsi="Yas"/>
          <w:rtl/>
        </w:rPr>
        <w:t>ان م</w:t>
      </w:r>
      <w:r w:rsidR="004B1ABE" w:rsidRPr="00616B2D">
        <w:rPr>
          <w:rFonts w:ascii="Yas" w:hAnsi="Yas"/>
          <w:rtl/>
        </w:rPr>
        <w:t>ی</w:t>
      </w:r>
      <w:r w:rsidRPr="00616B2D">
        <w:rPr>
          <w:rFonts w:ascii="Yas" w:hAnsi="Yas"/>
          <w:rtl/>
        </w:rPr>
        <w:t>‌شود</w:t>
      </w:r>
      <w:r w:rsidR="00323461" w:rsidRPr="00616B2D">
        <w:rPr>
          <w:rFonts w:ascii="Yas" w:hAnsi="Yas"/>
          <w:rtl/>
        </w:rPr>
        <w:t>.</w:t>
      </w:r>
      <w:r w:rsidR="003960B8" w:rsidRPr="00616B2D">
        <w:rPr>
          <w:rFonts w:ascii="Yas" w:hAnsi="Yas"/>
          <w:rtl/>
        </w:rPr>
        <w:t xml:space="preserve"> </w:t>
      </w:r>
      <w:r w:rsidR="006924C6" w:rsidRPr="00616B2D">
        <w:rPr>
          <w:rFonts w:ascii="Yas" w:hAnsi="Yas"/>
          <w:rtl/>
        </w:rPr>
        <w:t xml:space="preserve">بخش </w:t>
      </w:r>
      <w:r w:rsidR="003960B8" w:rsidRPr="00616B2D">
        <w:rPr>
          <w:rFonts w:ascii="Yas" w:hAnsi="Yas"/>
          <w:rtl/>
        </w:rPr>
        <w:t>نتیجه گیری عمدتا توصیفی بوده و ا</w:t>
      </w:r>
      <w:r w:rsidR="006924C6" w:rsidRPr="00616B2D">
        <w:rPr>
          <w:rFonts w:ascii="Yas" w:hAnsi="Yas"/>
          <w:rtl/>
        </w:rPr>
        <w:t>ز</w:t>
      </w:r>
      <w:r w:rsidR="003960B8" w:rsidRPr="00616B2D">
        <w:rPr>
          <w:rFonts w:ascii="Yas" w:hAnsi="Yas"/>
          <w:rtl/>
        </w:rPr>
        <w:t xml:space="preserve"> ا</w:t>
      </w:r>
      <w:r w:rsidR="003A3271">
        <w:rPr>
          <w:rFonts w:ascii="Yas" w:hAnsi="Yas"/>
          <w:rtl/>
        </w:rPr>
        <w:t xml:space="preserve">رائه شکل، جدول و یا فرمول </w:t>
      </w:r>
      <w:r w:rsidR="003A3271">
        <w:rPr>
          <w:rFonts w:ascii="Yas" w:hAnsi="Yas" w:hint="cs"/>
          <w:rtl/>
        </w:rPr>
        <w:t xml:space="preserve">تا </w:t>
      </w:r>
      <w:r w:rsidR="003A3271">
        <w:rPr>
          <w:rFonts w:ascii="Yas" w:hAnsi="Yas"/>
          <w:rtl/>
        </w:rPr>
        <w:t>حد ا</w:t>
      </w:r>
      <w:r w:rsidR="003960B8" w:rsidRPr="00616B2D">
        <w:rPr>
          <w:rFonts w:ascii="Yas" w:hAnsi="Yas"/>
          <w:rtl/>
        </w:rPr>
        <w:t>مکان اجتناب گردد</w:t>
      </w:r>
      <w:r w:rsidR="006924C6" w:rsidRPr="00616B2D">
        <w:rPr>
          <w:rFonts w:ascii="Yas" w:hAnsi="Yas"/>
          <w:rtl/>
        </w:rPr>
        <w:t>.</w:t>
      </w:r>
    </w:p>
    <w:p w14:paraId="6CBEB85F" w14:textId="77777777" w:rsidR="007700EB" w:rsidRPr="00616B2D" w:rsidRDefault="007700EB" w:rsidP="00203D62">
      <w:pPr>
        <w:rPr>
          <w:rFonts w:ascii="Yas" w:hAnsi="Yas"/>
          <w:rtl/>
        </w:rPr>
      </w:pPr>
    </w:p>
    <w:p w14:paraId="6BB407AD" w14:textId="77777777" w:rsidR="007700EB" w:rsidRPr="00616B2D" w:rsidRDefault="007700EB" w:rsidP="00203D62">
      <w:pPr>
        <w:rPr>
          <w:rFonts w:ascii="Yas" w:hAnsi="Yas"/>
          <w:rtl/>
        </w:rPr>
      </w:pPr>
    </w:p>
    <w:p w14:paraId="3E85E9D1" w14:textId="77777777" w:rsidR="00203D62" w:rsidRPr="00616B2D" w:rsidRDefault="00203D62" w:rsidP="00203D62">
      <w:pPr>
        <w:rPr>
          <w:rFonts w:ascii="Yas" w:hAnsi="Yas"/>
          <w:rtl/>
        </w:rPr>
      </w:pPr>
    </w:p>
    <w:p w14:paraId="3CDD1BB5" w14:textId="77777777" w:rsidR="00203D62" w:rsidRPr="00616B2D" w:rsidRDefault="00203D62" w:rsidP="00203D62">
      <w:pPr>
        <w:rPr>
          <w:rFonts w:ascii="Yas" w:hAnsi="Yas"/>
          <w:rtl/>
        </w:rPr>
        <w:sectPr w:rsidR="00203D62" w:rsidRPr="00616B2D" w:rsidSect="007954E3">
          <w:headerReference w:type="default" r:id="rId29"/>
          <w:footnotePr>
            <w:numRestart w:val="eachPage"/>
          </w:footnotePr>
          <w:pgSz w:w="11906" w:h="16838" w:code="9"/>
          <w:pgMar w:top="1440" w:right="1440" w:bottom="1440" w:left="1440" w:header="1021" w:footer="1021" w:gutter="0"/>
          <w:cols w:space="708"/>
          <w:titlePg/>
          <w:bidi/>
          <w:rtlGutter/>
          <w:docGrid w:linePitch="360"/>
        </w:sectPr>
      </w:pPr>
    </w:p>
    <w:p w14:paraId="4EFE927D" w14:textId="5E3542F8" w:rsidR="00203D62" w:rsidRPr="00616B2D" w:rsidRDefault="00BA312F" w:rsidP="00404300">
      <w:pPr>
        <w:pStyle w:val="Heading1"/>
        <w:rPr>
          <w:rFonts w:ascii="Yas" w:hAnsi="Yas"/>
          <w:rtl/>
        </w:rPr>
      </w:pPr>
      <w:r w:rsidRPr="00616B2D">
        <w:rPr>
          <w:rFonts w:ascii="Yas" w:hAnsi="Yas"/>
          <w:rtl/>
        </w:rPr>
        <w:lastRenderedPageBreak/>
        <w:br/>
      </w:r>
      <w:bookmarkStart w:id="17" w:name="_Toc77259390"/>
      <w:r w:rsidRPr="00616B2D">
        <w:rPr>
          <w:rFonts w:ascii="Yas" w:hAnsi="Yas"/>
          <w:rtl/>
        </w:rPr>
        <w:t>روش پژوهش</w:t>
      </w:r>
      <w:bookmarkEnd w:id="17"/>
    </w:p>
    <w:p w14:paraId="5C4F9B1C" w14:textId="531FEE81" w:rsidR="00180A9F" w:rsidRPr="00616B2D" w:rsidRDefault="00180A9F" w:rsidP="00C5502A">
      <w:pPr>
        <w:pStyle w:val="Heading2"/>
        <w:rPr>
          <w:rFonts w:ascii="Yas" w:hAnsi="Yas"/>
          <w:rtl/>
        </w:rPr>
      </w:pPr>
      <w:bookmarkStart w:id="18" w:name="_Toc209236405"/>
      <w:bookmarkStart w:id="19" w:name="_Toc77259391"/>
      <w:r w:rsidRPr="00616B2D">
        <w:rPr>
          <w:rFonts w:ascii="Yas" w:hAnsi="Yas"/>
          <w:rtl/>
        </w:rPr>
        <w:t>مقدمه</w:t>
      </w:r>
      <w:bookmarkEnd w:id="18"/>
      <w:bookmarkEnd w:id="19"/>
    </w:p>
    <w:p w14:paraId="74FE711D" w14:textId="6AFDA2E7" w:rsidR="003C5465" w:rsidRPr="00616B2D" w:rsidRDefault="003C5465" w:rsidP="00EA4DB5">
      <w:pPr>
        <w:rPr>
          <w:rFonts w:ascii="Yas" w:hAnsi="Yas"/>
          <w:rtl/>
          <w:lang w:bidi="fa-IR"/>
        </w:rPr>
      </w:pPr>
      <w:bookmarkStart w:id="20" w:name="_Toc209236406"/>
      <w:r w:rsidRPr="00616B2D">
        <w:rPr>
          <w:rFonts w:ascii="Yas" w:hAnsi="Yas"/>
          <w:rtl/>
          <w:lang w:bidi="fa-IR"/>
        </w:rPr>
        <w:t>شرح كامل روش تحق</w:t>
      </w:r>
      <w:r w:rsidR="004B1ABE" w:rsidRPr="00616B2D">
        <w:rPr>
          <w:rFonts w:ascii="Yas" w:hAnsi="Yas"/>
          <w:rtl/>
          <w:lang w:bidi="fa-IR"/>
        </w:rPr>
        <w:t>ی</w:t>
      </w:r>
      <w:r w:rsidRPr="00616B2D">
        <w:rPr>
          <w:rFonts w:ascii="Yas" w:hAnsi="Yas"/>
          <w:rtl/>
          <w:lang w:bidi="fa-IR"/>
        </w:rPr>
        <w:t>ق است. ا</w:t>
      </w:r>
      <w:r w:rsidR="004B1ABE" w:rsidRPr="00616B2D">
        <w:rPr>
          <w:rFonts w:ascii="Yas" w:hAnsi="Yas"/>
          <w:rtl/>
          <w:lang w:bidi="fa-IR"/>
        </w:rPr>
        <w:t>ی</w:t>
      </w:r>
      <w:r w:rsidRPr="00616B2D">
        <w:rPr>
          <w:rFonts w:ascii="Yas" w:hAnsi="Yas"/>
          <w:rtl/>
          <w:lang w:bidi="fa-IR"/>
        </w:rPr>
        <w:t>ن فصل بسته به نوع روش تحق</w:t>
      </w:r>
      <w:r w:rsidR="004B1ABE" w:rsidRPr="00616B2D">
        <w:rPr>
          <w:rFonts w:ascii="Yas" w:hAnsi="Yas"/>
          <w:rtl/>
          <w:lang w:bidi="fa-IR"/>
        </w:rPr>
        <w:t>ی</w:t>
      </w:r>
      <w:r w:rsidRPr="00616B2D">
        <w:rPr>
          <w:rFonts w:ascii="Yas" w:hAnsi="Yas"/>
          <w:rtl/>
          <w:lang w:bidi="fa-IR"/>
        </w:rPr>
        <w:t>ق و با صلاح</w:t>
      </w:r>
      <w:r w:rsidR="002E3D29" w:rsidRPr="00616B2D">
        <w:rPr>
          <w:rFonts w:ascii="Yas" w:hAnsi="Yas"/>
          <w:rtl/>
          <w:lang w:bidi="fa-IR"/>
        </w:rPr>
        <w:t xml:space="preserve"> </w:t>
      </w:r>
      <w:r w:rsidRPr="00616B2D">
        <w:rPr>
          <w:rFonts w:ascii="Yas" w:hAnsi="Yas"/>
          <w:rtl/>
          <w:lang w:bidi="fa-IR"/>
        </w:rPr>
        <w:t>د</w:t>
      </w:r>
      <w:r w:rsidR="004B1ABE" w:rsidRPr="00616B2D">
        <w:rPr>
          <w:rFonts w:ascii="Yas" w:hAnsi="Yas"/>
          <w:rtl/>
          <w:lang w:bidi="fa-IR"/>
        </w:rPr>
        <w:t>ی</w:t>
      </w:r>
      <w:r w:rsidRPr="00616B2D">
        <w:rPr>
          <w:rFonts w:ascii="Yas" w:hAnsi="Yas"/>
          <w:rtl/>
          <w:lang w:bidi="fa-IR"/>
        </w:rPr>
        <w:t>د و نظر استاد راهنما م</w:t>
      </w:r>
      <w:r w:rsidR="004B1ABE" w:rsidRPr="00616B2D">
        <w:rPr>
          <w:rFonts w:ascii="Yas" w:hAnsi="Yas"/>
          <w:rtl/>
          <w:lang w:bidi="fa-IR"/>
        </w:rPr>
        <w:t>ی</w:t>
      </w:r>
      <w:r w:rsidRPr="00616B2D">
        <w:rPr>
          <w:rFonts w:ascii="Yas" w:hAnsi="Yas"/>
          <w:rtl/>
          <w:lang w:bidi="fa-IR"/>
        </w:rPr>
        <w:t>‌تواند «مواد و روش‌ها» نام‌گ</w:t>
      </w:r>
      <w:r w:rsidR="004B1ABE" w:rsidRPr="00616B2D">
        <w:rPr>
          <w:rFonts w:ascii="Yas" w:hAnsi="Yas"/>
          <w:rtl/>
          <w:lang w:bidi="fa-IR"/>
        </w:rPr>
        <w:t>ی</w:t>
      </w:r>
      <w:r w:rsidRPr="00616B2D">
        <w:rPr>
          <w:rFonts w:ascii="Yas" w:hAnsi="Yas"/>
          <w:rtl/>
          <w:lang w:bidi="fa-IR"/>
        </w:rPr>
        <w:t>رد.</w:t>
      </w:r>
      <w:r w:rsidR="00BD2BFD" w:rsidRPr="00616B2D">
        <w:rPr>
          <w:rFonts w:ascii="Yas" w:hAnsi="Yas"/>
          <w:rtl/>
          <w:lang w:bidi="fa-IR"/>
        </w:rPr>
        <w:t xml:space="preserve"> </w:t>
      </w:r>
      <w:r w:rsidR="00EA4DB5">
        <w:rPr>
          <w:rFonts w:ascii="Yas" w:hAnsi="Yas" w:hint="cs"/>
          <w:rtl/>
          <w:lang w:bidi="fa-IR"/>
        </w:rPr>
        <w:t>پیشنهاد می</w:t>
      </w:r>
      <w:r w:rsidR="00EA4DB5">
        <w:rPr>
          <w:rFonts w:ascii="Yas" w:hAnsi="Yas"/>
          <w:rtl/>
          <w:lang w:bidi="fa-IR"/>
        </w:rPr>
        <w:softHyphen/>
      </w:r>
      <w:r w:rsidR="00EA4DB5">
        <w:rPr>
          <w:rFonts w:ascii="Yas" w:hAnsi="Yas" w:hint="cs"/>
          <w:rtl/>
          <w:lang w:bidi="fa-IR"/>
        </w:rPr>
        <w:t xml:space="preserve">گردد تعداد صفحات </w:t>
      </w:r>
      <w:r w:rsidRPr="00616B2D">
        <w:rPr>
          <w:rFonts w:ascii="Yas" w:hAnsi="Yas"/>
          <w:rtl/>
          <w:lang w:bidi="fa-IR"/>
        </w:rPr>
        <w:t>ا</w:t>
      </w:r>
      <w:r w:rsidR="004B1ABE" w:rsidRPr="00616B2D">
        <w:rPr>
          <w:rFonts w:ascii="Yas" w:hAnsi="Yas"/>
          <w:rtl/>
          <w:lang w:bidi="fa-IR"/>
        </w:rPr>
        <w:t>ی</w:t>
      </w:r>
      <w:r w:rsidRPr="00616B2D">
        <w:rPr>
          <w:rFonts w:ascii="Yas" w:hAnsi="Yas"/>
          <w:rtl/>
          <w:lang w:bidi="fa-IR"/>
        </w:rPr>
        <w:t xml:space="preserve">ن فصل حدود </w:t>
      </w:r>
      <w:r w:rsidR="00BD2BFD" w:rsidRPr="00616B2D">
        <w:rPr>
          <w:rFonts w:ascii="Yas" w:hAnsi="Yas"/>
          <w:rtl/>
          <w:lang w:bidi="fa-IR"/>
        </w:rPr>
        <w:t>۱۵</w:t>
      </w:r>
      <w:r w:rsidRPr="00616B2D">
        <w:rPr>
          <w:rFonts w:ascii="Yas" w:hAnsi="Yas"/>
          <w:rtl/>
          <w:lang w:bidi="fa-IR"/>
        </w:rPr>
        <w:t xml:space="preserve"> صفحه</w:t>
      </w:r>
      <w:r w:rsidR="00EA4DB5">
        <w:rPr>
          <w:rFonts w:ascii="Yas" w:hAnsi="Yas" w:hint="cs"/>
          <w:rtl/>
          <w:lang w:bidi="fa-IR"/>
        </w:rPr>
        <w:t xml:space="preserve"> باشد</w:t>
      </w:r>
      <w:r w:rsidRPr="00616B2D">
        <w:rPr>
          <w:rFonts w:ascii="Yas" w:hAnsi="Yas"/>
          <w:rtl/>
          <w:lang w:bidi="fa-IR"/>
        </w:rPr>
        <w:t>.</w:t>
      </w:r>
      <w:r w:rsidR="008D52BB" w:rsidRPr="00616B2D">
        <w:rPr>
          <w:rFonts w:ascii="Yas" w:hAnsi="Yas"/>
          <w:lang w:bidi="fa-IR"/>
        </w:rPr>
        <w:t xml:space="preserve"> </w:t>
      </w:r>
      <w:r w:rsidR="008D52BB" w:rsidRPr="00616B2D">
        <w:rPr>
          <w:rFonts w:ascii="Yas" w:hAnsi="Yas"/>
          <w:rtl/>
        </w:rPr>
        <w:t>روش انجام پژوهش شامل توضیح کاملی از مراحل کار در طول مسیر پژوهش است. مراحل نوشته شده باید به‌گونه‌ای باشد که خواننده را کاملا در جریان اقداماتی که انجام خواهد گرفت، قرار دهند. رویکردها، مدل‌ها و نرم‌افزار مورد استفاده در پژوهش می‌توانند در این قسمت معرفی گردند.</w:t>
      </w:r>
    </w:p>
    <w:p w14:paraId="60464D9C" w14:textId="77777777" w:rsidR="00F3045B" w:rsidRPr="00616B2D" w:rsidRDefault="003C5465" w:rsidP="00C5502A">
      <w:pPr>
        <w:pStyle w:val="Heading2"/>
        <w:rPr>
          <w:rFonts w:ascii="Yas" w:eastAsiaTheme="minorEastAsia" w:hAnsi="Yas"/>
          <w:rtl/>
        </w:rPr>
      </w:pPr>
      <w:bookmarkStart w:id="21" w:name="_Toc77259392"/>
      <w:r w:rsidRPr="00616B2D">
        <w:rPr>
          <w:rFonts w:ascii="Yas" w:eastAsiaTheme="minorEastAsia" w:hAnsi="Yas"/>
          <w:rtl/>
        </w:rPr>
        <w:t>محتوا</w:t>
      </w:r>
      <w:bookmarkEnd w:id="21"/>
    </w:p>
    <w:p w14:paraId="3F38DB2F" w14:textId="6B1D0DAD" w:rsidR="006444CC" w:rsidRPr="006444CC" w:rsidRDefault="003C5465" w:rsidP="006444CC">
      <w:pPr>
        <w:pStyle w:val="Heading3"/>
        <w:rPr>
          <w:rFonts w:ascii="Yas" w:eastAsiaTheme="minorEastAsia" w:hAnsi="Yas"/>
          <w:rtl/>
          <w:lang w:bidi="fa-IR"/>
        </w:rPr>
      </w:pPr>
      <w:bookmarkStart w:id="22" w:name="_Toc77259393"/>
      <w:r w:rsidRPr="00616B2D">
        <w:rPr>
          <w:rFonts w:ascii="Yas" w:eastAsiaTheme="minorEastAsia" w:hAnsi="Yas"/>
          <w:rtl/>
          <w:lang w:bidi="fa-IR"/>
        </w:rPr>
        <w:t>علت انتخاب روش</w:t>
      </w:r>
      <w:bookmarkEnd w:id="22"/>
    </w:p>
    <w:p w14:paraId="54A29A23" w14:textId="671E968B" w:rsidR="006444CC" w:rsidRDefault="006444CC" w:rsidP="003C5465">
      <w:pPr>
        <w:rPr>
          <w:rFonts w:ascii="Yas" w:hAnsi="Yas"/>
          <w:rtl/>
          <w:lang w:bidi="fa-IR"/>
        </w:rPr>
      </w:pPr>
      <w:r w:rsidRPr="00616B2D">
        <w:rPr>
          <w:rFonts w:ascii="Yas" w:eastAsiaTheme="minorHAnsi" w:hAnsi="Yas"/>
          <w:b/>
          <w:bCs/>
          <w:noProof/>
          <w:szCs w:val="26"/>
        </w:rPr>
        <mc:AlternateContent>
          <mc:Choice Requires="wps">
            <w:drawing>
              <wp:inline distT="0" distB="0" distL="0" distR="0" wp14:anchorId="1B824703" wp14:editId="72DF7A24">
                <wp:extent cx="5731510" cy="982980"/>
                <wp:effectExtent l="57150" t="114300" r="78740" b="102870"/>
                <wp:docPr id="10"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982980"/>
                        </a:xfrm>
                        <a:prstGeom prst="wedgeRectCallout">
                          <a:avLst>
                            <a:gd name="adj1" fmla="val 36664"/>
                            <a:gd name="adj2" fmla="val -59228"/>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281D3817" w14:textId="77777777" w:rsidR="00F67F96" w:rsidRPr="00203D62" w:rsidRDefault="00F67F96" w:rsidP="006444CC">
                            <w:pPr>
                              <w:rPr>
                                <w:rFonts w:ascii="XB Yas" w:hAnsi="XB Yas"/>
                                <w:rtl/>
                              </w:rPr>
                            </w:pPr>
                            <w:r w:rsidRPr="00203D62">
                              <w:rPr>
                                <w:rFonts w:ascii="XB Yas" w:hAnsi="XB Yas"/>
                                <w:rtl/>
                              </w:rPr>
                              <w:t xml:space="preserve">برای زیر تیترها از </w:t>
                            </w:r>
                            <w:r w:rsidRPr="00203D62">
                              <w:rPr>
                                <w:rFonts w:ascii="XB Yas" w:hAnsi="XB Yas"/>
                              </w:rPr>
                              <w:t>Style</w:t>
                            </w:r>
                            <w:r w:rsidRPr="00203D62">
                              <w:rPr>
                                <w:rFonts w:ascii="XB Yas" w:hAnsi="XB Yas"/>
                                <w:rtl/>
                              </w:rPr>
                              <w:t xml:space="preserve"> با نام شماره تیتر 2 (</w:t>
                            </w:r>
                            <w:r w:rsidRPr="00203D62">
                              <w:rPr>
                                <w:rFonts w:ascii="XB Yas" w:hAnsi="XB Yas"/>
                              </w:rPr>
                              <w:t>Heading 3</w:t>
                            </w:r>
                            <w:r w:rsidRPr="00203D62">
                              <w:rPr>
                                <w:rFonts w:ascii="XB Yas" w:hAnsi="XB Yas"/>
                                <w:rtl/>
                              </w:rPr>
                              <w:t>) استفاده شود که تنظیمات آن بدین شرح</w:t>
                            </w:r>
                            <w:r w:rsidRPr="00203D62">
                              <w:rPr>
                                <w:rFonts w:ascii="XB Yas" w:hAnsi="XB Yas"/>
                              </w:rPr>
                              <w:t xml:space="preserve"> </w:t>
                            </w:r>
                            <w:r w:rsidRPr="00203D62">
                              <w:rPr>
                                <w:rFonts w:ascii="XB Yas" w:hAnsi="XB Yas"/>
                                <w:rtl/>
                              </w:rPr>
                              <w:t xml:space="preserve">است: </w:t>
                            </w:r>
                          </w:p>
                          <w:p w14:paraId="03FD94D7" w14:textId="77777777" w:rsidR="00F67F96" w:rsidRPr="00203D62" w:rsidRDefault="00F67F96" w:rsidP="006444CC">
                            <w:pPr>
                              <w:rPr>
                                <w:rFonts w:ascii="XB Yas" w:hAnsi="XB Yas"/>
                                <w:rtl/>
                              </w:rPr>
                            </w:pPr>
                            <w:r w:rsidRPr="00203D62">
                              <w:rPr>
                                <w:rFonts w:ascii="XB Yas" w:hAnsi="XB Yas"/>
                                <w:rtl/>
                              </w:rPr>
                              <w:t>قلم فارسی (</w:t>
                            </w:r>
                            <w:r w:rsidRPr="00203D62">
                              <w:rPr>
                                <w:rFonts w:ascii="XB Yas" w:hAnsi="XB Yas"/>
                              </w:rPr>
                              <w:t>Complex</w:t>
                            </w:r>
                            <w:r w:rsidRPr="00203D62">
                              <w:rPr>
                                <w:rFonts w:ascii="XB Yas" w:hAnsi="XB Yas"/>
                                <w:rtl/>
                              </w:rPr>
                              <w:t xml:space="preserve">): </w:t>
                            </w:r>
                            <w:r w:rsidRPr="00203D62">
                              <w:rPr>
                                <w:rFonts w:ascii="XB Yas" w:hAnsi="XB Yas"/>
                              </w:rPr>
                              <w:t>Yas</w:t>
                            </w:r>
                            <w:r w:rsidRPr="00203D62">
                              <w:rPr>
                                <w:rFonts w:ascii="XB Yas" w:hAnsi="XB Yas"/>
                                <w:rtl/>
                              </w:rPr>
                              <w:t>، اندازه 1</w:t>
                            </w:r>
                            <w:r w:rsidRPr="00203D62">
                              <w:rPr>
                                <w:rFonts w:ascii="XB Yas" w:hAnsi="XB Yas"/>
                                <w:rtl/>
                                <w:lang w:bidi="fa-IR"/>
                              </w:rPr>
                              <w:t>4</w:t>
                            </w:r>
                            <w:r w:rsidRPr="00203D62">
                              <w:rPr>
                                <w:rFonts w:ascii="XB Yas" w:hAnsi="XB Yas"/>
                                <w:rtl/>
                              </w:rPr>
                              <w:t xml:space="preserve">، حالت </w:t>
                            </w:r>
                            <w:r w:rsidRPr="00203D62">
                              <w:rPr>
                                <w:rFonts w:ascii="XB Yas" w:hAnsi="XB Yas"/>
                              </w:rPr>
                              <w:t>Bold</w:t>
                            </w:r>
                          </w:p>
                          <w:p w14:paraId="32439E59" w14:textId="77777777" w:rsidR="00F67F96" w:rsidRPr="00203D62" w:rsidRDefault="00F67F96" w:rsidP="006444CC">
                            <w:pPr>
                              <w:rPr>
                                <w:rFonts w:ascii="XB Yas" w:hAnsi="XB Yas"/>
                              </w:rPr>
                            </w:pPr>
                            <w:r w:rsidRPr="00203D62">
                              <w:rPr>
                                <w:rFonts w:ascii="XB Yas" w:hAnsi="XB Yas"/>
                                <w:rtl/>
                              </w:rPr>
                              <w:t>قلم لاتین (</w:t>
                            </w:r>
                            <w:r w:rsidRPr="00203D62">
                              <w:rPr>
                                <w:rFonts w:ascii="XB Yas" w:hAnsi="XB Yas"/>
                              </w:rPr>
                              <w:t>Latin</w:t>
                            </w:r>
                            <w:r w:rsidRPr="00203D62">
                              <w:rPr>
                                <w:rFonts w:ascii="XB Yas" w:hAnsi="XB Yas"/>
                                <w:rtl/>
                              </w:rPr>
                              <w:t xml:space="preserve">): </w:t>
                            </w:r>
                            <w:r w:rsidRPr="00203D62">
                              <w:rPr>
                                <w:rFonts w:ascii="XB Yas" w:hAnsi="XB Yas"/>
                              </w:rPr>
                              <w:t>Times New Roman</w:t>
                            </w:r>
                            <w:r w:rsidRPr="00203D62">
                              <w:rPr>
                                <w:rFonts w:ascii="XB Yas" w:hAnsi="XB Yas"/>
                                <w:rtl/>
                              </w:rPr>
                              <w:t xml:space="preserve">، اندازه 12، حالت </w:t>
                            </w:r>
                            <w:r w:rsidRPr="00203D62">
                              <w:rPr>
                                <w:rFonts w:ascii="XB Yas" w:hAnsi="XB Yas"/>
                              </w:rPr>
                              <w:t>Bold</w:t>
                            </w:r>
                          </w:p>
                        </w:txbxContent>
                      </wps:txbx>
                      <wps:bodyPr rot="0" vert="horz" wrap="square" lIns="91440" tIns="45720" rIns="91440" bIns="45720" anchor="t" anchorCtr="0" upright="1">
                        <a:noAutofit/>
                      </wps:bodyPr>
                    </wps:wsp>
                  </a:graphicData>
                </a:graphic>
              </wp:inline>
            </w:drawing>
          </mc:Choice>
          <mc:Fallback>
            <w:pict>
              <v:shape w14:anchorId="1B824703" id="_x0000_s1045" type="#_x0000_t61" style="width:451.3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" adj="18719,-1993" fillcolor="#9eeaff" strokecolor="#46aac5">
                <v:fill color2="#e4f9ff" rotate="t" angle="180" colors="0 #9eeaff;22938f #bbefff;1 #e4f9ff" focus="100%" type="gradient"/>
                <v:shadow on="t" color="black" opacity="24903f" origin=",.5" offset="0,.55556mm"/>
                <v:textbox>
                  <w:txbxContent>
                    <w:p w14:paraId="281D3817" w14:textId="77777777" w:rsidR="00F67F96" w:rsidRPr="00203D62" w:rsidRDefault="00F67F96" w:rsidP="006444CC">
                      <w:pPr>
                        <w:rPr>
                          <w:rFonts w:ascii="XB Yas" w:hAnsi="XB Yas"/>
                          <w:rtl/>
                        </w:rPr>
                      </w:pPr>
                      <w:r w:rsidRPr="00203D62">
                        <w:rPr>
                          <w:rFonts w:ascii="XB Yas" w:hAnsi="XB Yas"/>
                          <w:rtl/>
                        </w:rPr>
                        <w:t xml:space="preserve">برای زیر تیترها از </w:t>
                      </w:r>
                      <w:r w:rsidRPr="00203D62">
                        <w:rPr>
                          <w:rFonts w:ascii="XB Yas" w:hAnsi="XB Yas"/>
                        </w:rPr>
                        <w:t>Style</w:t>
                      </w:r>
                      <w:r w:rsidRPr="00203D62">
                        <w:rPr>
                          <w:rFonts w:ascii="XB Yas" w:hAnsi="XB Yas"/>
                          <w:rtl/>
                        </w:rPr>
                        <w:t xml:space="preserve"> با نام شماره تیتر 2 (</w:t>
                      </w:r>
                      <w:r w:rsidRPr="00203D62">
                        <w:rPr>
                          <w:rFonts w:ascii="XB Yas" w:hAnsi="XB Yas"/>
                        </w:rPr>
                        <w:t>Heading 3</w:t>
                      </w:r>
                      <w:r w:rsidRPr="00203D62">
                        <w:rPr>
                          <w:rFonts w:ascii="XB Yas" w:hAnsi="XB Yas"/>
                          <w:rtl/>
                        </w:rPr>
                        <w:t>) استفاده شود که تنظیمات آن بدین شرح</w:t>
                      </w:r>
                      <w:r w:rsidRPr="00203D62">
                        <w:rPr>
                          <w:rFonts w:ascii="XB Yas" w:hAnsi="XB Yas"/>
                        </w:rPr>
                        <w:t xml:space="preserve"> </w:t>
                      </w:r>
                      <w:r w:rsidRPr="00203D62">
                        <w:rPr>
                          <w:rFonts w:ascii="XB Yas" w:hAnsi="XB Yas"/>
                          <w:rtl/>
                        </w:rPr>
                        <w:t xml:space="preserve">است: </w:t>
                      </w:r>
                    </w:p>
                    <w:p w14:paraId="03FD94D7" w14:textId="77777777" w:rsidR="00F67F96" w:rsidRPr="00203D62" w:rsidRDefault="00F67F96" w:rsidP="006444CC">
                      <w:pPr>
                        <w:rPr>
                          <w:rFonts w:ascii="XB Yas" w:hAnsi="XB Yas"/>
                          <w:rtl/>
                        </w:rPr>
                      </w:pPr>
                      <w:r w:rsidRPr="00203D62">
                        <w:rPr>
                          <w:rFonts w:ascii="XB Yas" w:hAnsi="XB Yas"/>
                          <w:rtl/>
                        </w:rPr>
                        <w:t>قلم فارسی (</w:t>
                      </w:r>
                      <w:r w:rsidRPr="00203D62">
                        <w:rPr>
                          <w:rFonts w:ascii="XB Yas" w:hAnsi="XB Yas"/>
                        </w:rPr>
                        <w:t>Complex</w:t>
                      </w:r>
                      <w:r w:rsidRPr="00203D62">
                        <w:rPr>
                          <w:rFonts w:ascii="XB Yas" w:hAnsi="XB Yas"/>
                          <w:rtl/>
                        </w:rPr>
                        <w:t xml:space="preserve">): </w:t>
                      </w:r>
                      <w:r w:rsidRPr="00203D62">
                        <w:rPr>
                          <w:rFonts w:ascii="XB Yas" w:hAnsi="XB Yas"/>
                        </w:rPr>
                        <w:t>Yas</w:t>
                      </w:r>
                      <w:r w:rsidRPr="00203D62">
                        <w:rPr>
                          <w:rFonts w:ascii="XB Yas" w:hAnsi="XB Yas"/>
                          <w:rtl/>
                        </w:rPr>
                        <w:t>، اندازه 1</w:t>
                      </w:r>
                      <w:r w:rsidRPr="00203D62">
                        <w:rPr>
                          <w:rFonts w:ascii="XB Yas" w:hAnsi="XB Yas"/>
                          <w:rtl/>
                          <w:lang w:bidi="fa-IR"/>
                        </w:rPr>
                        <w:t>4</w:t>
                      </w:r>
                      <w:r w:rsidRPr="00203D62">
                        <w:rPr>
                          <w:rFonts w:ascii="XB Yas" w:hAnsi="XB Yas"/>
                          <w:rtl/>
                        </w:rPr>
                        <w:t xml:space="preserve">، حالت </w:t>
                      </w:r>
                      <w:r w:rsidRPr="00203D62">
                        <w:rPr>
                          <w:rFonts w:ascii="XB Yas" w:hAnsi="XB Yas"/>
                        </w:rPr>
                        <w:t>Bold</w:t>
                      </w:r>
                    </w:p>
                    <w:p w14:paraId="32439E59" w14:textId="77777777" w:rsidR="00F67F96" w:rsidRPr="00203D62" w:rsidRDefault="00F67F96" w:rsidP="006444CC">
                      <w:pPr>
                        <w:rPr>
                          <w:rFonts w:ascii="XB Yas" w:hAnsi="XB Yas"/>
                        </w:rPr>
                      </w:pPr>
                      <w:r w:rsidRPr="00203D62">
                        <w:rPr>
                          <w:rFonts w:ascii="XB Yas" w:hAnsi="XB Yas"/>
                          <w:rtl/>
                        </w:rPr>
                        <w:t>قلم لاتین (</w:t>
                      </w:r>
                      <w:r w:rsidRPr="00203D62">
                        <w:rPr>
                          <w:rFonts w:ascii="XB Yas" w:hAnsi="XB Yas"/>
                        </w:rPr>
                        <w:t>Latin</w:t>
                      </w:r>
                      <w:r w:rsidRPr="00203D62">
                        <w:rPr>
                          <w:rFonts w:ascii="XB Yas" w:hAnsi="XB Yas"/>
                          <w:rtl/>
                        </w:rPr>
                        <w:t xml:space="preserve">): </w:t>
                      </w:r>
                      <w:r w:rsidRPr="00203D62">
                        <w:rPr>
                          <w:rFonts w:ascii="XB Yas" w:hAnsi="XB Yas"/>
                        </w:rPr>
                        <w:t>Times New Roman</w:t>
                      </w:r>
                      <w:r w:rsidRPr="00203D62">
                        <w:rPr>
                          <w:rFonts w:ascii="XB Yas" w:hAnsi="XB Yas"/>
                          <w:rtl/>
                        </w:rPr>
                        <w:t xml:space="preserve">، اندازه 12، حالت </w:t>
                      </w:r>
                      <w:r w:rsidRPr="00203D62">
                        <w:rPr>
                          <w:rFonts w:ascii="XB Yas" w:hAnsi="XB Yas"/>
                        </w:rPr>
                        <w:t>Bold</w:t>
                      </w:r>
                    </w:p>
                  </w:txbxContent>
                </v:textbox>
                <w10:anchorlock/>
              </v:shape>
            </w:pict>
          </mc:Fallback>
        </mc:AlternateContent>
      </w:r>
    </w:p>
    <w:p w14:paraId="4AABA658" w14:textId="105570B4" w:rsidR="003C5465" w:rsidRPr="00616B2D" w:rsidRDefault="003C5465" w:rsidP="003C5465">
      <w:pPr>
        <w:rPr>
          <w:rFonts w:ascii="Yas" w:hAnsi="Yas"/>
          <w:rtl/>
          <w:lang w:bidi="fa-IR"/>
        </w:rPr>
      </w:pPr>
      <w:r w:rsidRPr="00616B2D">
        <w:rPr>
          <w:rFonts w:ascii="Yas" w:hAnsi="Yas"/>
          <w:rtl/>
          <w:lang w:bidi="fa-IR"/>
        </w:rPr>
        <w:t>دل</w:t>
      </w:r>
      <w:r w:rsidR="004B1ABE" w:rsidRPr="00616B2D">
        <w:rPr>
          <w:rFonts w:ascii="Yas" w:hAnsi="Yas"/>
          <w:rtl/>
          <w:lang w:bidi="fa-IR"/>
        </w:rPr>
        <w:t>ی</w:t>
      </w:r>
      <w:r w:rsidRPr="00616B2D">
        <w:rPr>
          <w:rFonts w:ascii="Yas" w:hAnsi="Yas"/>
          <w:rtl/>
          <w:lang w:bidi="fa-IR"/>
        </w:rPr>
        <w:t xml:space="preserve">ل </w:t>
      </w:r>
      <w:r w:rsidR="004B1ABE" w:rsidRPr="00616B2D">
        <w:rPr>
          <w:rFonts w:ascii="Yas" w:hAnsi="Yas"/>
          <w:rtl/>
          <w:lang w:bidi="fa-IR"/>
        </w:rPr>
        <w:t>ی</w:t>
      </w:r>
      <w:r w:rsidRPr="00616B2D">
        <w:rPr>
          <w:rFonts w:ascii="Yas" w:hAnsi="Yas"/>
          <w:rtl/>
          <w:lang w:bidi="fa-IR"/>
        </w:rPr>
        <w:t>ا دلا</w:t>
      </w:r>
      <w:r w:rsidR="004B1ABE" w:rsidRPr="00616B2D">
        <w:rPr>
          <w:rFonts w:ascii="Yas" w:hAnsi="Yas"/>
          <w:rtl/>
          <w:lang w:bidi="fa-IR"/>
        </w:rPr>
        <w:t>ی</w:t>
      </w:r>
      <w:r w:rsidRPr="00616B2D">
        <w:rPr>
          <w:rFonts w:ascii="Yas" w:hAnsi="Yas"/>
          <w:rtl/>
          <w:lang w:bidi="fa-IR"/>
        </w:rPr>
        <w:t>ل انتخاب روش تحق</w:t>
      </w:r>
      <w:r w:rsidR="004B1ABE" w:rsidRPr="00616B2D">
        <w:rPr>
          <w:rFonts w:ascii="Yas" w:hAnsi="Yas"/>
          <w:rtl/>
          <w:lang w:bidi="fa-IR"/>
        </w:rPr>
        <w:t>ی</w:t>
      </w:r>
      <w:r w:rsidRPr="00616B2D">
        <w:rPr>
          <w:rFonts w:ascii="Yas" w:hAnsi="Yas"/>
          <w:rtl/>
          <w:lang w:bidi="fa-IR"/>
        </w:rPr>
        <w:t>ق را تشر</w:t>
      </w:r>
      <w:r w:rsidR="004B1ABE" w:rsidRPr="00616B2D">
        <w:rPr>
          <w:rFonts w:ascii="Yas" w:hAnsi="Yas"/>
          <w:rtl/>
          <w:lang w:bidi="fa-IR"/>
        </w:rPr>
        <w:t>ی</w:t>
      </w:r>
      <w:r w:rsidRPr="00616B2D">
        <w:rPr>
          <w:rFonts w:ascii="Yas" w:hAnsi="Yas"/>
          <w:rtl/>
          <w:lang w:bidi="fa-IR"/>
        </w:rPr>
        <w:t>ح م</w:t>
      </w:r>
      <w:r w:rsidR="004B1ABE" w:rsidRPr="00616B2D">
        <w:rPr>
          <w:rFonts w:ascii="Yas" w:hAnsi="Yas"/>
          <w:rtl/>
          <w:lang w:bidi="fa-IR"/>
        </w:rPr>
        <w:t>ی</w:t>
      </w:r>
      <w:r w:rsidRPr="00616B2D">
        <w:rPr>
          <w:rFonts w:ascii="Yas" w:hAnsi="Yas"/>
          <w:rtl/>
          <w:lang w:bidi="fa-IR"/>
        </w:rPr>
        <w:t>‌کند.</w:t>
      </w:r>
    </w:p>
    <w:p w14:paraId="361968E4" w14:textId="77777777" w:rsidR="003C5465" w:rsidRPr="00616B2D" w:rsidRDefault="003C5465" w:rsidP="00E916DE">
      <w:pPr>
        <w:pStyle w:val="Heading3"/>
        <w:rPr>
          <w:rFonts w:ascii="Yas" w:eastAsiaTheme="minorEastAsia" w:hAnsi="Yas"/>
          <w:rtl/>
          <w:lang w:bidi="fa-IR"/>
        </w:rPr>
      </w:pPr>
      <w:bookmarkStart w:id="23" w:name="_Toc77259394"/>
      <w:r w:rsidRPr="00616B2D">
        <w:rPr>
          <w:rFonts w:ascii="Yas" w:eastAsiaTheme="minorEastAsia" w:hAnsi="Yas"/>
          <w:rtl/>
          <w:lang w:bidi="fa-IR"/>
        </w:rPr>
        <w:lastRenderedPageBreak/>
        <w:t>تشریح کامل روش تحقیق</w:t>
      </w:r>
      <w:bookmarkEnd w:id="23"/>
    </w:p>
    <w:p w14:paraId="07D9D463" w14:textId="790425B5" w:rsidR="003C5465" w:rsidRPr="00616B2D" w:rsidRDefault="003C5465" w:rsidP="003C5465">
      <w:pPr>
        <w:rPr>
          <w:rFonts w:ascii="Yas" w:hAnsi="Yas"/>
        </w:rPr>
      </w:pPr>
      <w:r w:rsidRPr="00616B2D">
        <w:rPr>
          <w:rFonts w:ascii="Yas" w:hAnsi="Yas"/>
          <w:rtl/>
          <w:lang w:bidi="fa-IR"/>
        </w:rPr>
        <w:t>در ز</w:t>
      </w:r>
      <w:r w:rsidR="004B1ABE" w:rsidRPr="00616B2D">
        <w:rPr>
          <w:rFonts w:ascii="Yas" w:hAnsi="Yas"/>
          <w:rtl/>
          <w:lang w:bidi="fa-IR"/>
        </w:rPr>
        <w:t>ی</w:t>
      </w:r>
      <w:r w:rsidRPr="00616B2D">
        <w:rPr>
          <w:rFonts w:ascii="Yas" w:hAnsi="Yas"/>
          <w:rtl/>
          <w:lang w:bidi="fa-IR"/>
        </w:rPr>
        <w:t>ر به تعداد</w:t>
      </w:r>
      <w:r w:rsidR="004B1ABE" w:rsidRPr="00616B2D">
        <w:rPr>
          <w:rFonts w:ascii="Yas" w:hAnsi="Yas"/>
          <w:rtl/>
          <w:lang w:bidi="fa-IR"/>
        </w:rPr>
        <w:t>ی</w:t>
      </w:r>
      <w:r w:rsidRPr="00616B2D">
        <w:rPr>
          <w:rFonts w:ascii="Yas" w:hAnsi="Yas"/>
          <w:rtl/>
          <w:lang w:bidi="fa-IR"/>
        </w:rPr>
        <w:t xml:space="preserve"> از روش‌ه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 اشاره شده است</w:t>
      </w:r>
      <w:r w:rsidRPr="00616B2D">
        <w:rPr>
          <w:rFonts w:ascii="Yas" w:hAnsi="Yas"/>
          <w:rtl/>
        </w:rPr>
        <w:t>:</w:t>
      </w:r>
    </w:p>
    <w:p w14:paraId="4AB5A079" w14:textId="42BD5734" w:rsidR="003C5465" w:rsidRPr="000A5504" w:rsidRDefault="003C5465" w:rsidP="000A5504">
      <w:pPr>
        <w:pStyle w:val="Heading4"/>
        <w:rPr>
          <w:rtl/>
        </w:rPr>
      </w:pPr>
      <w:r w:rsidRPr="000A5504">
        <w:rPr>
          <w:rtl/>
        </w:rPr>
        <w:t>روش تحقیق آزمایشگاهی</w:t>
      </w:r>
      <w:r w:rsidR="00561C5B" w:rsidRPr="000A5504">
        <w:rPr>
          <w:rtl/>
        </w:rPr>
        <w:t xml:space="preserve"> </w:t>
      </w:r>
    </w:p>
    <w:p w14:paraId="74C74B0A" w14:textId="4F4D4B4F" w:rsidR="00561C5B" w:rsidRPr="00616B2D" w:rsidRDefault="00561C5B" w:rsidP="00561C5B">
      <w:pPr>
        <w:rPr>
          <w:rFonts w:ascii="Yas" w:eastAsiaTheme="minorEastAsia" w:hAnsi="Yas"/>
          <w:rtl/>
          <w:lang w:bidi="fa-IR"/>
        </w:rPr>
      </w:pPr>
      <w:r w:rsidRPr="00616B2D">
        <w:rPr>
          <w:rFonts w:ascii="Yas" w:eastAsiaTheme="minorHAnsi" w:hAnsi="Yas"/>
          <w:noProof/>
        </w:rPr>
        <mc:AlternateContent>
          <mc:Choice Requires="wps">
            <w:drawing>
              <wp:inline distT="0" distB="0" distL="0" distR="0" wp14:anchorId="634EFED2" wp14:editId="649203A3">
                <wp:extent cx="5731510" cy="982980"/>
                <wp:effectExtent l="57150" t="114300" r="78740" b="102870"/>
                <wp:docPr id="33" name="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1510" cy="982980"/>
                        </a:xfrm>
                        <a:prstGeom prst="wedgeRectCallout">
                          <a:avLst>
                            <a:gd name="adj1" fmla="val 36664"/>
                            <a:gd name="adj2" fmla="val -59228"/>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684A829D" w14:textId="1D74ED0E" w:rsidR="00F67F96" w:rsidRPr="00C92FD5" w:rsidRDefault="00F67F96" w:rsidP="00E916DE">
                            <w:pPr>
                              <w:rPr>
                                <w:rtl/>
                              </w:rPr>
                            </w:pPr>
                            <w:r>
                              <w:rPr>
                                <w:rFonts w:hint="cs"/>
                                <w:rtl/>
                              </w:rPr>
                              <w:t xml:space="preserve">برای زیر تیتر دوم </w:t>
                            </w:r>
                            <w:r w:rsidRPr="00C92FD5">
                              <w:rPr>
                                <w:rFonts w:hint="cs"/>
                                <w:rtl/>
                              </w:rPr>
                              <w:t xml:space="preserve">از </w:t>
                            </w:r>
                            <w:r w:rsidRPr="00C92FD5">
                              <w:t>Style</w:t>
                            </w:r>
                            <w:r w:rsidRPr="00C92FD5">
                              <w:rPr>
                                <w:rFonts w:hint="cs"/>
                                <w:rtl/>
                              </w:rPr>
                              <w:t xml:space="preserve"> با نام </w:t>
                            </w:r>
                            <w:r>
                              <w:rPr>
                                <w:rFonts w:hint="cs"/>
                                <w:rtl/>
                              </w:rPr>
                              <w:t>شماره تیتر 3 (</w:t>
                            </w:r>
                            <w:r>
                              <w:t>Heading 4</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w:t>
                            </w:r>
                          </w:p>
                          <w:p w14:paraId="0D81B747" w14:textId="054A4BBC" w:rsidR="00F67F96" w:rsidRPr="00C92FD5" w:rsidRDefault="00F67F96" w:rsidP="00BA312F">
                            <w:pPr>
                              <w:rPr>
                                <w:rtl/>
                              </w:rPr>
                            </w:pPr>
                            <w:r w:rsidRPr="00C92FD5">
                              <w:rPr>
                                <w:rFonts w:hint="cs"/>
                                <w:rtl/>
                              </w:rPr>
                              <w:t>قلم فارسی (</w:t>
                            </w:r>
                            <w:r w:rsidRPr="00C92FD5">
                              <w:t>Complex</w:t>
                            </w:r>
                            <w:r>
                              <w:rPr>
                                <w:rFonts w:hint="cs"/>
                                <w:rtl/>
                              </w:rPr>
                              <w:t xml:space="preserve">): </w:t>
                            </w:r>
                            <w:r>
                              <w:t>Yas</w:t>
                            </w:r>
                            <w:r w:rsidRPr="00C92FD5">
                              <w:rPr>
                                <w:rFonts w:hint="cs"/>
                                <w:rtl/>
                              </w:rPr>
                              <w:t xml:space="preserve">، اندازه </w:t>
                            </w:r>
                            <w:r>
                              <w:rPr>
                                <w:rFonts w:hint="cs"/>
                                <w:rtl/>
                              </w:rPr>
                              <w:t>1</w:t>
                            </w:r>
                            <w:r>
                              <w:rPr>
                                <w:rFonts w:hint="cs"/>
                                <w:rtl/>
                                <w:lang w:bidi="fa-IR"/>
                              </w:rPr>
                              <w:t>3</w:t>
                            </w:r>
                            <w:r>
                              <w:rPr>
                                <w:rFonts w:hint="cs"/>
                                <w:rtl/>
                              </w:rPr>
                              <w:t xml:space="preserve">، حالت </w:t>
                            </w:r>
                            <w:r>
                              <w:t>Bold</w:t>
                            </w:r>
                          </w:p>
                          <w:p w14:paraId="4460C408" w14:textId="77777777" w:rsidR="00F67F96" w:rsidRPr="00C92FD5" w:rsidRDefault="00F67F96" w:rsidP="00561C5B">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12</w:t>
                            </w:r>
                            <w:r w:rsidRPr="00C92FD5">
                              <w:rPr>
                                <w:rFonts w:hint="cs"/>
                                <w:rtl/>
                              </w:rPr>
                              <w:t xml:space="preserve">، حالت </w:t>
                            </w:r>
                            <w:r w:rsidRPr="00C626FB">
                              <w:t>Bold</w:t>
                            </w:r>
                          </w:p>
                        </w:txbxContent>
                      </wps:txbx>
                      <wps:bodyPr rot="0" vert="horz" wrap="square" lIns="91440" tIns="45720" rIns="91440" bIns="45720" anchor="t" anchorCtr="0" upright="1">
                        <a:noAutofit/>
                      </wps:bodyPr>
                    </wps:wsp>
                  </a:graphicData>
                </a:graphic>
              </wp:inline>
            </w:drawing>
          </mc:Choice>
          <mc:Fallback>
            <w:pict>
              <v:shape w14:anchorId="634EFED2" id="_x0000_s1046" type="#_x0000_t61" style="width:451.3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" adj="18719,-1993" fillcolor="#9eeaff" strokecolor="#46aac5">
                <v:fill color2="#e4f9ff" rotate="t" angle="180" colors="0 #9eeaff;22938f #bbefff;1 #e4f9ff" focus="100%" type="gradient"/>
                <v:shadow on="t" color="black" opacity="24903f" origin=",.5" offset="0,.55556mm"/>
                <v:textbox>
                  <w:txbxContent>
                    <w:p w14:paraId="684A829D" w14:textId="1D74ED0E" w:rsidR="00F67F96" w:rsidRPr="00C92FD5" w:rsidRDefault="00F67F96" w:rsidP="00E916DE">
                      <w:pPr>
                        <w:rPr>
                          <w:rtl/>
                        </w:rPr>
                      </w:pPr>
                      <w:r>
                        <w:rPr>
                          <w:rFonts w:hint="cs"/>
                          <w:rtl/>
                        </w:rPr>
                        <w:t xml:space="preserve">برای زیر تیتر دوم </w:t>
                      </w:r>
                      <w:r w:rsidRPr="00C92FD5">
                        <w:rPr>
                          <w:rFonts w:hint="cs"/>
                          <w:rtl/>
                        </w:rPr>
                        <w:t xml:space="preserve">از </w:t>
                      </w:r>
                      <w:r w:rsidRPr="00C92FD5">
                        <w:t>Style</w:t>
                      </w:r>
                      <w:r w:rsidRPr="00C92FD5">
                        <w:rPr>
                          <w:rFonts w:hint="cs"/>
                          <w:rtl/>
                        </w:rPr>
                        <w:t xml:space="preserve"> با نام </w:t>
                      </w:r>
                      <w:r>
                        <w:rPr>
                          <w:rFonts w:hint="cs"/>
                          <w:rtl/>
                        </w:rPr>
                        <w:t>شماره تیتر 3 (</w:t>
                      </w:r>
                      <w:r>
                        <w:t>Heading 4</w:t>
                      </w:r>
                      <w:r>
                        <w:rPr>
                          <w:rFonts w:hint="cs"/>
                          <w:rtl/>
                        </w:rPr>
                        <w:t>)</w:t>
                      </w:r>
                      <w:r w:rsidRPr="00C92FD5">
                        <w:rPr>
                          <w:rFonts w:hint="cs"/>
                          <w:rtl/>
                        </w:rPr>
                        <w:t xml:space="preserve"> استفاده شود که تنظیمات آن بدین شرح</w:t>
                      </w:r>
                      <w:r>
                        <w:t xml:space="preserve"> </w:t>
                      </w:r>
                      <w:r>
                        <w:rPr>
                          <w:rFonts w:hint="cs"/>
                          <w:rtl/>
                        </w:rPr>
                        <w:t>است:</w:t>
                      </w:r>
                      <w:r w:rsidRPr="00C92FD5">
                        <w:rPr>
                          <w:rFonts w:hint="cs"/>
                          <w:rtl/>
                        </w:rPr>
                        <w:t xml:space="preserve"> </w:t>
                      </w:r>
                    </w:p>
                    <w:p w14:paraId="0D81B747" w14:textId="054A4BBC" w:rsidR="00F67F96" w:rsidRPr="00C92FD5" w:rsidRDefault="00F67F96" w:rsidP="00BA312F">
                      <w:pPr>
                        <w:rPr>
                          <w:rtl/>
                        </w:rPr>
                      </w:pPr>
                      <w:r w:rsidRPr="00C92FD5">
                        <w:rPr>
                          <w:rFonts w:hint="cs"/>
                          <w:rtl/>
                        </w:rPr>
                        <w:t>قلم فارسی (</w:t>
                      </w:r>
                      <w:r w:rsidRPr="00C92FD5">
                        <w:t>Complex</w:t>
                      </w:r>
                      <w:r>
                        <w:rPr>
                          <w:rFonts w:hint="cs"/>
                          <w:rtl/>
                        </w:rPr>
                        <w:t xml:space="preserve">): </w:t>
                      </w:r>
                      <w:r>
                        <w:t>Yas</w:t>
                      </w:r>
                      <w:r w:rsidRPr="00C92FD5">
                        <w:rPr>
                          <w:rFonts w:hint="cs"/>
                          <w:rtl/>
                        </w:rPr>
                        <w:t xml:space="preserve">، اندازه </w:t>
                      </w:r>
                      <w:r>
                        <w:rPr>
                          <w:rFonts w:hint="cs"/>
                          <w:rtl/>
                        </w:rPr>
                        <w:t>1</w:t>
                      </w:r>
                      <w:r>
                        <w:rPr>
                          <w:rFonts w:hint="cs"/>
                          <w:rtl/>
                          <w:lang w:bidi="fa-IR"/>
                        </w:rPr>
                        <w:t>3</w:t>
                      </w:r>
                      <w:r>
                        <w:rPr>
                          <w:rFonts w:hint="cs"/>
                          <w:rtl/>
                        </w:rPr>
                        <w:t xml:space="preserve">، حالت </w:t>
                      </w:r>
                      <w:r>
                        <w:t>Bold</w:t>
                      </w:r>
                    </w:p>
                    <w:p w14:paraId="4460C408" w14:textId="77777777" w:rsidR="00F67F96" w:rsidRPr="00C92FD5" w:rsidRDefault="00F67F96" w:rsidP="00561C5B">
                      <w:r w:rsidRPr="00C92FD5">
                        <w:rPr>
                          <w:rFonts w:hint="cs"/>
                          <w:rtl/>
                        </w:rPr>
                        <w:t>قلم لاتین (</w:t>
                      </w:r>
                      <w:r w:rsidRPr="00C92FD5">
                        <w:t>Latin</w:t>
                      </w:r>
                      <w:r w:rsidRPr="00C92FD5">
                        <w:rPr>
                          <w:rFonts w:hint="cs"/>
                          <w:rtl/>
                        </w:rPr>
                        <w:t xml:space="preserve">): </w:t>
                      </w:r>
                      <w:r w:rsidRPr="00C92FD5">
                        <w:t>Times New Roman</w:t>
                      </w:r>
                      <w:r w:rsidRPr="00C92FD5">
                        <w:rPr>
                          <w:rFonts w:hint="cs"/>
                          <w:rtl/>
                        </w:rPr>
                        <w:t xml:space="preserve">، اندازه </w:t>
                      </w:r>
                      <w:r>
                        <w:rPr>
                          <w:rFonts w:hint="cs"/>
                          <w:rtl/>
                        </w:rPr>
                        <w:t>12</w:t>
                      </w:r>
                      <w:r w:rsidRPr="00C92FD5">
                        <w:rPr>
                          <w:rFonts w:hint="cs"/>
                          <w:rtl/>
                        </w:rPr>
                        <w:t xml:space="preserve">، حالت </w:t>
                      </w:r>
                      <w:r w:rsidRPr="00C626FB">
                        <w:t>Bold</w:t>
                      </w:r>
                    </w:p>
                  </w:txbxContent>
                </v:textbox>
                <w10:anchorlock/>
              </v:shape>
            </w:pict>
          </mc:Fallback>
        </mc:AlternateContent>
      </w:r>
    </w:p>
    <w:p w14:paraId="34DA18E0" w14:textId="09D6F9C3" w:rsidR="003C5465" w:rsidRDefault="003C5465" w:rsidP="003C5465">
      <w:pPr>
        <w:rPr>
          <w:rFonts w:ascii="Yas" w:hAnsi="Yas"/>
          <w:rtl/>
        </w:rPr>
      </w:pPr>
      <w:r w:rsidRPr="00616B2D">
        <w:rPr>
          <w:rFonts w:ascii="Yas" w:hAnsi="Yas"/>
          <w:rtl/>
        </w:rPr>
        <w:t>توص</w:t>
      </w:r>
      <w:r w:rsidR="004B1ABE" w:rsidRPr="00616B2D">
        <w:rPr>
          <w:rFonts w:ascii="Yas" w:hAnsi="Yas"/>
          <w:rtl/>
        </w:rPr>
        <w:t>ی</w:t>
      </w:r>
      <w:r w:rsidRPr="00616B2D">
        <w:rPr>
          <w:rFonts w:ascii="Yas" w:hAnsi="Yas"/>
          <w:rtl/>
        </w:rPr>
        <w:t>ف كامل برنامه‌</w:t>
      </w:r>
      <w:r w:rsidR="004B1ABE" w:rsidRPr="00616B2D">
        <w:rPr>
          <w:rFonts w:ascii="Yas" w:hAnsi="Yas"/>
          <w:rtl/>
        </w:rPr>
        <w:t>ی</w:t>
      </w:r>
      <w:r w:rsidRPr="00616B2D">
        <w:rPr>
          <w:rFonts w:ascii="Yas" w:hAnsi="Yas"/>
          <w:rtl/>
        </w:rPr>
        <w:t xml:space="preserve"> آزما</w:t>
      </w:r>
      <w:r w:rsidR="004B1ABE" w:rsidRPr="00616B2D">
        <w:rPr>
          <w:rFonts w:ascii="Yas" w:hAnsi="Yas"/>
          <w:rtl/>
        </w:rPr>
        <w:t>ی</w:t>
      </w:r>
      <w:r w:rsidRPr="00616B2D">
        <w:rPr>
          <w:rFonts w:ascii="Yas" w:hAnsi="Yas"/>
          <w:rtl/>
        </w:rPr>
        <w:t>شگاه</w:t>
      </w:r>
      <w:r w:rsidR="004B1ABE" w:rsidRPr="00616B2D">
        <w:rPr>
          <w:rFonts w:ascii="Yas" w:hAnsi="Yas"/>
          <w:rtl/>
        </w:rPr>
        <w:t>ی</w:t>
      </w:r>
      <w:r w:rsidRPr="00616B2D">
        <w:rPr>
          <w:rFonts w:ascii="Yas" w:hAnsi="Yas"/>
          <w:rtl/>
        </w:rPr>
        <w:t xml:space="preserve"> شامل مواد مصرف</w:t>
      </w:r>
      <w:r w:rsidR="004B1ABE" w:rsidRPr="00616B2D">
        <w:rPr>
          <w:rFonts w:ascii="Yas" w:hAnsi="Yas"/>
          <w:rtl/>
        </w:rPr>
        <w:t>ی</w:t>
      </w:r>
      <w:r w:rsidRPr="00616B2D">
        <w:rPr>
          <w:rFonts w:ascii="Yas" w:hAnsi="Yas"/>
          <w:rtl/>
        </w:rPr>
        <w:t xml:space="preserve"> و نحوه‌</w:t>
      </w:r>
      <w:r w:rsidR="004B1ABE" w:rsidRPr="00616B2D">
        <w:rPr>
          <w:rFonts w:ascii="Yas" w:hAnsi="Yas"/>
          <w:rtl/>
        </w:rPr>
        <w:t>ی</w:t>
      </w:r>
      <w:r w:rsidRPr="00616B2D">
        <w:rPr>
          <w:rFonts w:ascii="Yas" w:hAnsi="Yas"/>
          <w:rtl/>
        </w:rPr>
        <w:t xml:space="preserve"> ساخت نمونه‌ها، شرح آزما</w:t>
      </w:r>
      <w:r w:rsidR="004B1ABE" w:rsidRPr="00616B2D">
        <w:rPr>
          <w:rFonts w:ascii="Yas" w:hAnsi="Yas"/>
          <w:rtl/>
        </w:rPr>
        <w:t>ی</w:t>
      </w:r>
      <w:r w:rsidRPr="00616B2D">
        <w:rPr>
          <w:rFonts w:ascii="Yas" w:hAnsi="Yas"/>
          <w:rtl/>
        </w:rPr>
        <w:t>ش‌ها شامل نحوه تنظ</w:t>
      </w:r>
      <w:r w:rsidR="004B1ABE" w:rsidRPr="00616B2D">
        <w:rPr>
          <w:rFonts w:ascii="Yas" w:hAnsi="Yas"/>
          <w:rtl/>
        </w:rPr>
        <w:t>ی</w:t>
      </w:r>
      <w:r w:rsidRPr="00616B2D">
        <w:rPr>
          <w:rFonts w:ascii="Yas" w:hAnsi="Yas"/>
          <w:rtl/>
        </w:rPr>
        <w:t>م و آماده ساز</w:t>
      </w:r>
      <w:r w:rsidR="004B1ABE" w:rsidRPr="00616B2D">
        <w:rPr>
          <w:rFonts w:ascii="Yas" w:hAnsi="Yas"/>
          <w:rtl/>
        </w:rPr>
        <w:t>ی</w:t>
      </w:r>
      <w:r w:rsidRPr="00616B2D">
        <w:rPr>
          <w:rFonts w:ascii="Yas" w:hAnsi="Yas"/>
          <w:rtl/>
        </w:rPr>
        <w:t xml:space="preserve">  آزما</w:t>
      </w:r>
      <w:r w:rsidR="004B1ABE" w:rsidRPr="00616B2D">
        <w:rPr>
          <w:rFonts w:ascii="Yas" w:hAnsi="Yas"/>
          <w:rtl/>
        </w:rPr>
        <w:t>ی</w:t>
      </w:r>
      <w:r w:rsidRPr="00616B2D">
        <w:rPr>
          <w:rFonts w:ascii="Yas" w:hAnsi="Yas"/>
          <w:rtl/>
        </w:rPr>
        <w:t>ش‌ها و دستگاه‌ها</w:t>
      </w:r>
      <w:r w:rsidR="004B1ABE" w:rsidRPr="00616B2D">
        <w:rPr>
          <w:rFonts w:ascii="Yas" w:hAnsi="Yas"/>
          <w:rtl/>
        </w:rPr>
        <w:t>ی</w:t>
      </w:r>
      <w:r w:rsidRPr="00616B2D">
        <w:rPr>
          <w:rFonts w:ascii="Yas" w:hAnsi="Yas"/>
          <w:rtl/>
        </w:rPr>
        <w:t xml:space="preserve"> مورد استفاده و دقت و نحوه‌</w:t>
      </w:r>
      <w:r w:rsidR="004B1ABE" w:rsidRPr="00616B2D">
        <w:rPr>
          <w:rFonts w:ascii="Yas" w:hAnsi="Yas"/>
          <w:rtl/>
        </w:rPr>
        <w:t>ی</w:t>
      </w:r>
      <w:r w:rsidRPr="00616B2D">
        <w:rPr>
          <w:rFonts w:ascii="Yas" w:hAnsi="Yas"/>
          <w:rtl/>
        </w:rPr>
        <w:t xml:space="preserve"> كال</w:t>
      </w:r>
      <w:r w:rsidR="004B1ABE" w:rsidRPr="00616B2D">
        <w:rPr>
          <w:rFonts w:ascii="Yas" w:hAnsi="Yas"/>
          <w:rtl/>
        </w:rPr>
        <w:t>ی</w:t>
      </w:r>
      <w:r w:rsidRPr="00616B2D">
        <w:rPr>
          <w:rFonts w:ascii="Yas" w:hAnsi="Yas"/>
          <w:rtl/>
        </w:rPr>
        <w:t>بره كردن، شرح دستگاه ساخته شده (در صورت ساخت) و ارائه‌</w:t>
      </w:r>
      <w:r w:rsidR="004B1ABE" w:rsidRPr="00616B2D">
        <w:rPr>
          <w:rFonts w:ascii="Yas" w:hAnsi="Yas"/>
          <w:rtl/>
        </w:rPr>
        <w:t>ی</w:t>
      </w:r>
      <w:r w:rsidRPr="00616B2D">
        <w:rPr>
          <w:rFonts w:ascii="Yas" w:hAnsi="Yas"/>
          <w:rtl/>
        </w:rPr>
        <w:t xml:space="preserve"> روش اعتبارسنج</w:t>
      </w:r>
      <w:r w:rsidR="004B1ABE" w:rsidRPr="00616B2D">
        <w:rPr>
          <w:rFonts w:ascii="Yas" w:hAnsi="Yas"/>
          <w:rtl/>
        </w:rPr>
        <w:t>ی</w:t>
      </w:r>
      <w:r w:rsidRPr="00616B2D">
        <w:rPr>
          <w:rFonts w:ascii="Yas" w:hAnsi="Yas"/>
          <w:rtl/>
        </w:rPr>
        <w:t>.</w:t>
      </w:r>
    </w:p>
    <w:p w14:paraId="2DF917D4" w14:textId="77777777" w:rsidR="003C5465" w:rsidRPr="00616B2D" w:rsidRDefault="003C5465" w:rsidP="000A5504">
      <w:pPr>
        <w:pStyle w:val="Heading4"/>
        <w:rPr>
          <w:rtl/>
        </w:rPr>
      </w:pPr>
      <w:r w:rsidRPr="00616B2D">
        <w:rPr>
          <w:rtl/>
        </w:rPr>
        <w:t>روش تحقیق آماری</w:t>
      </w:r>
    </w:p>
    <w:p w14:paraId="4813DA4F" w14:textId="39993765" w:rsidR="003C5465" w:rsidRPr="00616B2D" w:rsidRDefault="003C5465" w:rsidP="003C5465">
      <w:pPr>
        <w:rPr>
          <w:rFonts w:ascii="Yas" w:hAnsi="Yas"/>
        </w:rPr>
      </w:pPr>
      <w:r w:rsidRPr="00616B2D">
        <w:rPr>
          <w:rFonts w:ascii="Yas" w:hAnsi="Yas"/>
          <w:rtl/>
        </w:rPr>
        <w:t>توص</w:t>
      </w:r>
      <w:r w:rsidR="004B1ABE" w:rsidRPr="00616B2D">
        <w:rPr>
          <w:rFonts w:ascii="Yas" w:hAnsi="Yas"/>
          <w:rtl/>
        </w:rPr>
        <w:t>ی</w:t>
      </w:r>
      <w:r w:rsidRPr="00616B2D">
        <w:rPr>
          <w:rFonts w:ascii="Yas" w:hAnsi="Yas"/>
          <w:rtl/>
        </w:rPr>
        <w:t>ف ابزارها</w:t>
      </w:r>
      <w:r w:rsidR="004B1ABE" w:rsidRPr="00616B2D">
        <w:rPr>
          <w:rFonts w:ascii="Yas" w:hAnsi="Yas"/>
          <w:rtl/>
        </w:rPr>
        <w:t>ی</w:t>
      </w:r>
      <w:r w:rsidRPr="00616B2D">
        <w:rPr>
          <w:rFonts w:ascii="Yas" w:hAnsi="Yas"/>
          <w:rtl/>
        </w:rPr>
        <w:t xml:space="preserve"> گردآور</w:t>
      </w:r>
      <w:r w:rsidR="004B1ABE" w:rsidRPr="00616B2D">
        <w:rPr>
          <w:rFonts w:ascii="Yas" w:hAnsi="Yas"/>
          <w:rtl/>
        </w:rPr>
        <w:t>ی</w:t>
      </w:r>
      <w:r w:rsidRPr="00616B2D">
        <w:rPr>
          <w:rFonts w:ascii="Yas" w:hAnsi="Yas"/>
          <w:rtl/>
        </w:rPr>
        <w:t xml:space="preserve"> اطلاعات كم</w:t>
      </w:r>
      <w:r w:rsidR="004B1ABE" w:rsidRPr="00616B2D">
        <w:rPr>
          <w:rFonts w:ascii="Yas" w:hAnsi="Yas"/>
          <w:rtl/>
        </w:rPr>
        <w:t>ی</w:t>
      </w:r>
      <w:r w:rsidRPr="00616B2D">
        <w:rPr>
          <w:rFonts w:ascii="Yas" w:hAnsi="Yas"/>
          <w:rtl/>
        </w:rPr>
        <w:t xml:space="preserve"> و ك</w:t>
      </w:r>
      <w:r w:rsidR="004B1ABE" w:rsidRPr="00616B2D">
        <w:rPr>
          <w:rFonts w:ascii="Yas" w:hAnsi="Yas"/>
          <w:rtl/>
        </w:rPr>
        <w:t>ی</w:t>
      </w:r>
      <w:r w:rsidRPr="00616B2D">
        <w:rPr>
          <w:rFonts w:ascii="Yas" w:hAnsi="Yas"/>
          <w:rtl/>
        </w:rPr>
        <w:t>ف</w:t>
      </w:r>
      <w:r w:rsidR="004B1ABE" w:rsidRPr="00616B2D">
        <w:rPr>
          <w:rFonts w:ascii="Yas" w:hAnsi="Yas"/>
          <w:rtl/>
        </w:rPr>
        <w:t>ی</w:t>
      </w:r>
      <w:r w:rsidRPr="00616B2D">
        <w:rPr>
          <w:rFonts w:ascii="Yas" w:hAnsi="Yas"/>
          <w:rtl/>
        </w:rPr>
        <w:t>، اندازه‌</w:t>
      </w:r>
      <w:r w:rsidR="004B1ABE" w:rsidRPr="00616B2D">
        <w:rPr>
          <w:rFonts w:ascii="Yas" w:hAnsi="Yas"/>
          <w:rtl/>
        </w:rPr>
        <w:t>ی</w:t>
      </w:r>
      <w:r w:rsidRPr="00616B2D">
        <w:rPr>
          <w:rFonts w:ascii="Yas" w:hAnsi="Yas"/>
          <w:rtl/>
        </w:rPr>
        <w:t xml:space="preserve"> نمونه‌ها، روش نمونه‌بردار</w:t>
      </w:r>
      <w:r w:rsidR="004B1ABE" w:rsidRPr="00616B2D">
        <w:rPr>
          <w:rFonts w:ascii="Yas" w:hAnsi="Yas"/>
          <w:rtl/>
        </w:rPr>
        <w:t>ی</w:t>
      </w:r>
      <w:r w:rsidRPr="00616B2D">
        <w:rPr>
          <w:rFonts w:ascii="Yas" w:hAnsi="Yas"/>
          <w:rtl/>
        </w:rPr>
        <w:t>، تشر</w:t>
      </w:r>
      <w:r w:rsidR="004B1ABE" w:rsidRPr="00616B2D">
        <w:rPr>
          <w:rFonts w:ascii="Yas" w:hAnsi="Yas"/>
          <w:rtl/>
        </w:rPr>
        <w:t>ی</w:t>
      </w:r>
      <w:r w:rsidRPr="00616B2D">
        <w:rPr>
          <w:rFonts w:ascii="Yas" w:hAnsi="Yas"/>
          <w:rtl/>
        </w:rPr>
        <w:t>ح مبان</w:t>
      </w:r>
      <w:r w:rsidR="004B1ABE" w:rsidRPr="00616B2D">
        <w:rPr>
          <w:rFonts w:ascii="Yas" w:hAnsi="Yas"/>
          <w:rtl/>
        </w:rPr>
        <w:t>ی</w:t>
      </w:r>
      <w:r w:rsidRPr="00616B2D">
        <w:rPr>
          <w:rFonts w:ascii="Yas" w:hAnsi="Yas"/>
          <w:rtl/>
        </w:rPr>
        <w:t xml:space="preserve"> روش آمار و ارائه‌</w:t>
      </w:r>
      <w:r w:rsidR="004B1ABE" w:rsidRPr="00616B2D">
        <w:rPr>
          <w:rFonts w:ascii="Yas" w:hAnsi="Yas"/>
          <w:rtl/>
        </w:rPr>
        <w:t>ی</w:t>
      </w:r>
      <w:r w:rsidRPr="00616B2D">
        <w:rPr>
          <w:rFonts w:ascii="Yas" w:hAnsi="Yas"/>
          <w:rtl/>
        </w:rPr>
        <w:t xml:space="preserve"> روش اعتبارسنج</w:t>
      </w:r>
      <w:r w:rsidR="004B1ABE" w:rsidRPr="00616B2D">
        <w:rPr>
          <w:rFonts w:ascii="Yas" w:hAnsi="Yas"/>
          <w:rtl/>
        </w:rPr>
        <w:t>ی</w:t>
      </w:r>
      <w:r w:rsidRPr="00616B2D">
        <w:rPr>
          <w:rFonts w:ascii="Yas" w:hAnsi="Yas"/>
          <w:rtl/>
        </w:rPr>
        <w:t>.</w:t>
      </w:r>
    </w:p>
    <w:p w14:paraId="3CAAEEAD" w14:textId="77777777" w:rsidR="003C5465" w:rsidRPr="00616B2D" w:rsidRDefault="003C5465" w:rsidP="000A5504">
      <w:pPr>
        <w:pStyle w:val="Heading4"/>
        <w:rPr>
          <w:rtl/>
        </w:rPr>
      </w:pPr>
      <w:r w:rsidRPr="00616B2D">
        <w:rPr>
          <w:rtl/>
        </w:rPr>
        <w:t>روش تحقیق نرم‌افزارنویسی</w:t>
      </w:r>
    </w:p>
    <w:p w14:paraId="049344DC" w14:textId="06368339" w:rsidR="003C5465" w:rsidRPr="00616B2D" w:rsidRDefault="003C5465" w:rsidP="003C5465">
      <w:pPr>
        <w:rPr>
          <w:rFonts w:ascii="Yas" w:hAnsi="Yas"/>
        </w:rPr>
      </w:pPr>
      <w:r w:rsidRPr="00616B2D">
        <w:rPr>
          <w:rFonts w:ascii="Yas" w:hAnsi="Yas"/>
          <w:rtl/>
        </w:rPr>
        <w:t>توص</w:t>
      </w:r>
      <w:r w:rsidR="004B1ABE" w:rsidRPr="00616B2D">
        <w:rPr>
          <w:rFonts w:ascii="Yas" w:hAnsi="Yas"/>
          <w:rtl/>
        </w:rPr>
        <w:t>ی</w:t>
      </w:r>
      <w:r w:rsidRPr="00616B2D">
        <w:rPr>
          <w:rFonts w:ascii="Yas" w:hAnsi="Yas"/>
          <w:rtl/>
        </w:rPr>
        <w:t>ف كامل برنامه‌نو</w:t>
      </w:r>
      <w:r w:rsidR="004B1ABE" w:rsidRPr="00616B2D">
        <w:rPr>
          <w:rFonts w:ascii="Yas" w:hAnsi="Yas"/>
          <w:rtl/>
        </w:rPr>
        <w:t>ی</w:t>
      </w:r>
      <w:r w:rsidRPr="00616B2D">
        <w:rPr>
          <w:rFonts w:ascii="Yas" w:hAnsi="Yas"/>
          <w:rtl/>
        </w:rPr>
        <w:t>س</w:t>
      </w:r>
      <w:r w:rsidR="004B1ABE" w:rsidRPr="00616B2D">
        <w:rPr>
          <w:rFonts w:ascii="Yas" w:hAnsi="Yas"/>
          <w:rtl/>
        </w:rPr>
        <w:t>ی</w:t>
      </w:r>
      <w:r w:rsidRPr="00616B2D">
        <w:rPr>
          <w:rFonts w:ascii="Yas" w:hAnsi="Yas"/>
          <w:rtl/>
        </w:rPr>
        <w:t>، مبان</w:t>
      </w:r>
      <w:r w:rsidR="004B1ABE" w:rsidRPr="00616B2D">
        <w:rPr>
          <w:rFonts w:ascii="Yas" w:hAnsi="Yas"/>
          <w:rtl/>
        </w:rPr>
        <w:t>ی</w:t>
      </w:r>
      <w:r w:rsidRPr="00616B2D">
        <w:rPr>
          <w:rFonts w:ascii="Yas" w:hAnsi="Yas"/>
          <w:rtl/>
        </w:rPr>
        <w:t xml:space="preserve"> برنامه و ارائه‌</w:t>
      </w:r>
      <w:r w:rsidR="004B1ABE" w:rsidRPr="00616B2D">
        <w:rPr>
          <w:rFonts w:ascii="Yas" w:hAnsi="Yas"/>
          <w:rtl/>
        </w:rPr>
        <w:t>ی</w:t>
      </w:r>
      <w:r w:rsidRPr="00616B2D">
        <w:rPr>
          <w:rFonts w:ascii="Yas" w:hAnsi="Yas"/>
          <w:rtl/>
        </w:rPr>
        <w:t xml:space="preserve"> روش اعتبارسنج</w:t>
      </w:r>
      <w:r w:rsidR="004B1ABE" w:rsidRPr="00616B2D">
        <w:rPr>
          <w:rFonts w:ascii="Yas" w:hAnsi="Yas"/>
          <w:rtl/>
        </w:rPr>
        <w:t>ی</w:t>
      </w:r>
      <w:r w:rsidRPr="00616B2D">
        <w:rPr>
          <w:rFonts w:ascii="Yas" w:hAnsi="Yas"/>
          <w:rtl/>
        </w:rPr>
        <w:t>.</w:t>
      </w:r>
    </w:p>
    <w:p w14:paraId="20C54F84" w14:textId="77777777" w:rsidR="003C5465" w:rsidRPr="00616B2D" w:rsidRDefault="003C5465" w:rsidP="000A5504">
      <w:pPr>
        <w:pStyle w:val="Heading4"/>
        <w:rPr>
          <w:rtl/>
        </w:rPr>
      </w:pPr>
      <w:r w:rsidRPr="00616B2D">
        <w:rPr>
          <w:rtl/>
        </w:rPr>
        <w:t>روش تحقیق مطالعه</w:t>
      </w:r>
      <w:r w:rsidRPr="00616B2D">
        <w:rPr>
          <w:rtl/>
        </w:rPr>
        <w:softHyphen/>
        <w:t>ی موردی</w:t>
      </w:r>
    </w:p>
    <w:p w14:paraId="4C883925" w14:textId="0D40E844" w:rsidR="003C5465" w:rsidRPr="00616B2D" w:rsidRDefault="003C5465" w:rsidP="003C5465">
      <w:pPr>
        <w:rPr>
          <w:rFonts w:ascii="Yas" w:hAnsi="Yas"/>
        </w:rPr>
      </w:pPr>
      <w:r w:rsidRPr="00616B2D">
        <w:rPr>
          <w:rFonts w:ascii="Yas" w:hAnsi="Yas"/>
          <w:rtl/>
        </w:rPr>
        <w:t>‌توص</w:t>
      </w:r>
      <w:r w:rsidR="004B1ABE" w:rsidRPr="00616B2D">
        <w:rPr>
          <w:rFonts w:ascii="Yas" w:hAnsi="Yas"/>
          <w:rtl/>
        </w:rPr>
        <w:t>ی</w:t>
      </w:r>
      <w:r w:rsidRPr="00616B2D">
        <w:rPr>
          <w:rFonts w:ascii="Yas" w:hAnsi="Yas"/>
          <w:rtl/>
        </w:rPr>
        <w:t>ف كامل محل و موضوع مطالعه، علت انتخاب مورد و پارامترها</w:t>
      </w:r>
      <w:r w:rsidR="004B1ABE" w:rsidRPr="00616B2D">
        <w:rPr>
          <w:rFonts w:ascii="Yas" w:hAnsi="Yas"/>
          <w:rtl/>
        </w:rPr>
        <w:t>یی</w:t>
      </w:r>
      <w:r w:rsidRPr="00616B2D">
        <w:rPr>
          <w:rFonts w:ascii="Yas" w:hAnsi="Yas"/>
          <w:rtl/>
        </w:rPr>
        <w:t xml:space="preserve"> كه تحت ارز</w:t>
      </w:r>
      <w:r w:rsidR="004B1ABE" w:rsidRPr="00616B2D">
        <w:rPr>
          <w:rFonts w:ascii="Yas" w:hAnsi="Yas"/>
          <w:rtl/>
        </w:rPr>
        <w:t>ی</w:t>
      </w:r>
      <w:r w:rsidRPr="00616B2D">
        <w:rPr>
          <w:rFonts w:ascii="Yas" w:hAnsi="Yas"/>
          <w:rtl/>
        </w:rPr>
        <w:t>اب</w:t>
      </w:r>
      <w:r w:rsidR="004B1ABE" w:rsidRPr="00616B2D">
        <w:rPr>
          <w:rFonts w:ascii="Yas" w:hAnsi="Yas"/>
          <w:rtl/>
        </w:rPr>
        <w:t>ی</w:t>
      </w:r>
      <w:r w:rsidRPr="00616B2D">
        <w:rPr>
          <w:rFonts w:ascii="Yas" w:hAnsi="Yas"/>
          <w:rtl/>
        </w:rPr>
        <w:t xml:space="preserve"> قرار داده م</w:t>
      </w:r>
      <w:r w:rsidR="004B1ABE" w:rsidRPr="00616B2D">
        <w:rPr>
          <w:rFonts w:ascii="Yas" w:hAnsi="Yas"/>
          <w:rtl/>
        </w:rPr>
        <w:t>ی</w:t>
      </w:r>
      <w:r w:rsidRPr="00616B2D">
        <w:rPr>
          <w:rFonts w:ascii="Yas" w:hAnsi="Yas"/>
          <w:rtl/>
        </w:rPr>
        <w:t>‌شوند، و ارائه‌</w:t>
      </w:r>
      <w:r w:rsidR="004B1ABE" w:rsidRPr="00616B2D">
        <w:rPr>
          <w:rFonts w:ascii="Yas" w:hAnsi="Yas"/>
          <w:rtl/>
        </w:rPr>
        <w:t>ی</w:t>
      </w:r>
      <w:r w:rsidRPr="00616B2D">
        <w:rPr>
          <w:rFonts w:ascii="Yas" w:hAnsi="Yas"/>
          <w:rtl/>
        </w:rPr>
        <w:t xml:space="preserve"> روش اعتبارسنج</w:t>
      </w:r>
      <w:r w:rsidR="004B1ABE" w:rsidRPr="00616B2D">
        <w:rPr>
          <w:rFonts w:ascii="Yas" w:hAnsi="Yas"/>
          <w:rtl/>
        </w:rPr>
        <w:t>ی</w:t>
      </w:r>
      <w:r w:rsidRPr="00616B2D">
        <w:rPr>
          <w:rFonts w:ascii="Yas" w:hAnsi="Yas"/>
          <w:rtl/>
        </w:rPr>
        <w:t>.</w:t>
      </w:r>
    </w:p>
    <w:p w14:paraId="21051124" w14:textId="77777777" w:rsidR="003C5465" w:rsidRPr="00616B2D" w:rsidRDefault="003C5465" w:rsidP="000A5504">
      <w:pPr>
        <w:pStyle w:val="Heading4"/>
        <w:rPr>
          <w:rtl/>
        </w:rPr>
      </w:pPr>
      <w:r w:rsidRPr="00616B2D">
        <w:rPr>
          <w:rtl/>
        </w:rPr>
        <w:t>روش تحقیق تحلیلی یا مدل</w:t>
      </w:r>
      <w:r w:rsidRPr="00616B2D">
        <w:rPr>
          <w:rtl/>
        </w:rPr>
        <w:softHyphen/>
        <w:t>سازی</w:t>
      </w:r>
    </w:p>
    <w:p w14:paraId="5A6F5D9B" w14:textId="2CE5B5C5" w:rsidR="003C5465" w:rsidRPr="00616B2D" w:rsidRDefault="003C5465" w:rsidP="003C5465">
      <w:pPr>
        <w:rPr>
          <w:rFonts w:ascii="Yas" w:hAnsi="Yas"/>
        </w:rPr>
      </w:pPr>
      <w:r w:rsidRPr="00616B2D">
        <w:rPr>
          <w:rFonts w:ascii="Yas" w:hAnsi="Yas"/>
          <w:rtl/>
        </w:rPr>
        <w:t>توص</w:t>
      </w:r>
      <w:r w:rsidR="004B1ABE" w:rsidRPr="00616B2D">
        <w:rPr>
          <w:rFonts w:ascii="Yas" w:hAnsi="Yas"/>
          <w:rtl/>
        </w:rPr>
        <w:t>ی</w:t>
      </w:r>
      <w:r w:rsidRPr="00616B2D">
        <w:rPr>
          <w:rFonts w:ascii="Yas" w:hAnsi="Yas"/>
          <w:rtl/>
        </w:rPr>
        <w:t>ف كامل مبان</w:t>
      </w:r>
      <w:r w:rsidR="004B1ABE" w:rsidRPr="00616B2D">
        <w:rPr>
          <w:rFonts w:ascii="Yas" w:hAnsi="Yas"/>
          <w:rtl/>
        </w:rPr>
        <w:t>ی</w:t>
      </w:r>
      <w:r w:rsidRPr="00616B2D">
        <w:rPr>
          <w:rFonts w:ascii="Yas" w:hAnsi="Yas"/>
          <w:rtl/>
        </w:rPr>
        <w:t xml:space="preserve"> </w:t>
      </w:r>
      <w:r w:rsidR="004B1ABE" w:rsidRPr="00616B2D">
        <w:rPr>
          <w:rFonts w:ascii="Yas" w:hAnsi="Yas"/>
          <w:rtl/>
        </w:rPr>
        <w:t>ی</w:t>
      </w:r>
      <w:r w:rsidRPr="00616B2D">
        <w:rPr>
          <w:rFonts w:ascii="Yas" w:hAnsi="Yas"/>
          <w:rtl/>
        </w:rPr>
        <w:t>ا اصول تحل</w:t>
      </w:r>
      <w:r w:rsidR="004B1ABE" w:rsidRPr="00616B2D">
        <w:rPr>
          <w:rFonts w:ascii="Yas" w:hAnsi="Yas"/>
          <w:rtl/>
        </w:rPr>
        <w:t>ی</w:t>
      </w:r>
      <w:r w:rsidRPr="00616B2D">
        <w:rPr>
          <w:rFonts w:ascii="Yas" w:hAnsi="Yas"/>
          <w:rtl/>
        </w:rPr>
        <w:t xml:space="preserve">ل </w:t>
      </w:r>
      <w:r w:rsidR="004B1ABE" w:rsidRPr="00616B2D">
        <w:rPr>
          <w:rFonts w:ascii="Yas" w:hAnsi="Yas"/>
          <w:rtl/>
        </w:rPr>
        <w:t>ی</w:t>
      </w:r>
      <w:r w:rsidRPr="00616B2D">
        <w:rPr>
          <w:rFonts w:ascii="Yas" w:hAnsi="Yas"/>
          <w:rtl/>
        </w:rPr>
        <w:t>ا مدل و ارائه‌</w:t>
      </w:r>
      <w:r w:rsidR="004B1ABE" w:rsidRPr="00616B2D">
        <w:rPr>
          <w:rFonts w:ascii="Yas" w:hAnsi="Yas"/>
          <w:rtl/>
        </w:rPr>
        <w:t>ی</w:t>
      </w:r>
      <w:r w:rsidRPr="00616B2D">
        <w:rPr>
          <w:rFonts w:ascii="Yas" w:hAnsi="Yas"/>
          <w:rtl/>
        </w:rPr>
        <w:t xml:space="preserve"> روش اعتبارسنج</w:t>
      </w:r>
      <w:r w:rsidR="004B1ABE" w:rsidRPr="00616B2D">
        <w:rPr>
          <w:rFonts w:ascii="Yas" w:hAnsi="Yas"/>
          <w:rtl/>
        </w:rPr>
        <w:t>ی</w:t>
      </w:r>
      <w:r w:rsidRPr="00616B2D">
        <w:rPr>
          <w:rFonts w:ascii="Yas" w:hAnsi="Yas"/>
          <w:rtl/>
        </w:rPr>
        <w:t>.</w:t>
      </w:r>
    </w:p>
    <w:p w14:paraId="7D66E0BE" w14:textId="77777777" w:rsidR="003C5465" w:rsidRPr="00616B2D" w:rsidRDefault="003C5465" w:rsidP="000A5504">
      <w:pPr>
        <w:pStyle w:val="Heading4"/>
        <w:rPr>
          <w:rtl/>
        </w:rPr>
      </w:pPr>
      <w:r w:rsidRPr="00616B2D">
        <w:rPr>
          <w:rtl/>
        </w:rPr>
        <w:t>روش تحقیق میدانی</w:t>
      </w:r>
    </w:p>
    <w:p w14:paraId="6EC8C644" w14:textId="75848A9F" w:rsidR="003C5465" w:rsidRPr="00616B2D" w:rsidRDefault="003C5465" w:rsidP="003C5465">
      <w:pPr>
        <w:rPr>
          <w:rFonts w:ascii="Yas" w:hAnsi="Yas"/>
          <w:rtl/>
        </w:rPr>
      </w:pPr>
      <w:r w:rsidRPr="00616B2D">
        <w:rPr>
          <w:rFonts w:ascii="Yas" w:hAnsi="Yas"/>
          <w:rtl/>
        </w:rPr>
        <w:t>چگونگ</w:t>
      </w:r>
      <w:r w:rsidR="004B1ABE" w:rsidRPr="00616B2D">
        <w:rPr>
          <w:rFonts w:ascii="Yas" w:hAnsi="Yas"/>
          <w:rtl/>
        </w:rPr>
        <w:t>ی</w:t>
      </w:r>
      <w:r w:rsidRPr="00616B2D">
        <w:rPr>
          <w:rFonts w:ascii="Yas" w:hAnsi="Yas"/>
          <w:rtl/>
        </w:rPr>
        <w:t xml:space="preserve"> دست</w:t>
      </w:r>
      <w:r w:rsidR="004B1ABE" w:rsidRPr="00616B2D">
        <w:rPr>
          <w:rFonts w:ascii="Yas" w:hAnsi="Yas"/>
          <w:rtl/>
        </w:rPr>
        <w:t>ی</w:t>
      </w:r>
      <w:r w:rsidRPr="00616B2D">
        <w:rPr>
          <w:rFonts w:ascii="Yas" w:hAnsi="Yas"/>
          <w:rtl/>
        </w:rPr>
        <w:t>اب</w:t>
      </w:r>
      <w:r w:rsidR="004B1ABE" w:rsidRPr="00616B2D">
        <w:rPr>
          <w:rFonts w:ascii="Yas" w:hAnsi="Yas"/>
          <w:rtl/>
        </w:rPr>
        <w:t>ی</w:t>
      </w:r>
      <w:r w:rsidRPr="00616B2D">
        <w:rPr>
          <w:rFonts w:ascii="Yas" w:hAnsi="Yas"/>
          <w:rtl/>
        </w:rPr>
        <w:t xml:space="preserve"> به داده ها در م</w:t>
      </w:r>
      <w:r w:rsidR="004B1ABE" w:rsidRPr="00616B2D">
        <w:rPr>
          <w:rFonts w:ascii="Yas" w:hAnsi="Yas"/>
          <w:rtl/>
        </w:rPr>
        <w:t>ی</w:t>
      </w:r>
      <w:r w:rsidRPr="00616B2D">
        <w:rPr>
          <w:rFonts w:ascii="Yas" w:hAnsi="Yas"/>
          <w:rtl/>
        </w:rPr>
        <w:t>دان عمل و نحوه برداشت از پاسخ ها</w:t>
      </w:r>
      <w:r w:rsidR="004B1ABE" w:rsidRPr="00616B2D">
        <w:rPr>
          <w:rFonts w:ascii="Yas" w:hAnsi="Yas"/>
          <w:rtl/>
          <w:lang w:bidi="fa-IR"/>
        </w:rPr>
        <w:t>ی</w:t>
      </w:r>
      <w:r w:rsidRPr="00616B2D">
        <w:rPr>
          <w:rFonts w:ascii="Yas" w:hAnsi="Yas"/>
          <w:rtl/>
        </w:rPr>
        <w:t xml:space="preserve"> در</w:t>
      </w:r>
      <w:r w:rsidR="004B1ABE" w:rsidRPr="00616B2D">
        <w:rPr>
          <w:rFonts w:ascii="Yas" w:hAnsi="Yas"/>
          <w:rtl/>
        </w:rPr>
        <w:t>ی</w:t>
      </w:r>
      <w:r w:rsidRPr="00616B2D">
        <w:rPr>
          <w:rFonts w:ascii="Yas" w:hAnsi="Yas"/>
          <w:rtl/>
        </w:rPr>
        <w:t>افت</w:t>
      </w:r>
      <w:r w:rsidR="004B1ABE" w:rsidRPr="00616B2D">
        <w:rPr>
          <w:rFonts w:ascii="Yas" w:hAnsi="Yas"/>
          <w:rtl/>
        </w:rPr>
        <w:t>ی</w:t>
      </w:r>
      <w:r w:rsidRPr="00616B2D">
        <w:rPr>
          <w:rFonts w:ascii="Yas" w:hAnsi="Yas"/>
          <w:rtl/>
        </w:rPr>
        <w:t>.</w:t>
      </w:r>
    </w:p>
    <w:bookmarkEnd w:id="20"/>
    <w:p w14:paraId="6108F1C3" w14:textId="77777777" w:rsidR="00C90342" w:rsidRPr="00616B2D" w:rsidRDefault="00C90342" w:rsidP="00180A9F">
      <w:pPr>
        <w:pStyle w:val="aa"/>
        <w:rPr>
          <w:rFonts w:ascii="Yas" w:hAnsi="Yas" w:cs="Yas"/>
          <w:rtl/>
        </w:rPr>
      </w:pPr>
    </w:p>
    <w:p w14:paraId="2F2FA72C" w14:textId="77777777" w:rsidR="00C90342" w:rsidRPr="00616B2D" w:rsidRDefault="00C90342" w:rsidP="00180A9F">
      <w:pPr>
        <w:pStyle w:val="aa"/>
        <w:rPr>
          <w:rFonts w:ascii="Yas" w:hAnsi="Yas" w:cs="Yas"/>
          <w:rtl/>
        </w:rPr>
      </w:pPr>
    </w:p>
    <w:p w14:paraId="2B58C4FD" w14:textId="77777777" w:rsidR="00BA312F" w:rsidRPr="00616B2D" w:rsidRDefault="00BA312F" w:rsidP="00180A9F">
      <w:pPr>
        <w:pStyle w:val="aa"/>
        <w:rPr>
          <w:rFonts w:ascii="Yas" w:hAnsi="Yas" w:cs="Yas"/>
          <w:rtl/>
        </w:rPr>
        <w:sectPr w:rsidR="00BA312F" w:rsidRPr="00616B2D" w:rsidSect="00BA312F">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405CCF95" w14:textId="4C035219" w:rsidR="00180A9F" w:rsidRPr="00616B2D" w:rsidRDefault="00BA312F" w:rsidP="00471A58">
      <w:pPr>
        <w:pStyle w:val="Heading1"/>
        <w:rPr>
          <w:rFonts w:ascii="Yas" w:hAnsi="Yas"/>
          <w:rtl/>
        </w:rPr>
      </w:pPr>
      <w:r w:rsidRPr="00616B2D">
        <w:rPr>
          <w:rFonts w:ascii="Yas" w:hAnsi="Yas"/>
          <w:rtl/>
        </w:rPr>
        <w:lastRenderedPageBreak/>
        <w:br/>
      </w:r>
      <w:bookmarkStart w:id="24" w:name="_Toc77259395"/>
      <w:r w:rsidRPr="00616B2D">
        <w:rPr>
          <w:rFonts w:ascii="Yas" w:hAnsi="Yas"/>
          <w:rtl/>
        </w:rPr>
        <w:t>یافته‌های پژوهش</w:t>
      </w:r>
      <w:bookmarkEnd w:id="24"/>
    </w:p>
    <w:p w14:paraId="0E726A88" w14:textId="76D0C236" w:rsidR="00180A9F" w:rsidRPr="00616B2D" w:rsidRDefault="00180A9F" w:rsidP="00C5502A">
      <w:pPr>
        <w:pStyle w:val="Heading2"/>
        <w:rPr>
          <w:rFonts w:ascii="Yas" w:hAnsi="Yas"/>
          <w:rtl/>
        </w:rPr>
      </w:pPr>
      <w:bookmarkStart w:id="25" w:name="_Toc209236409"/>
      <w:bookmarkStart w:id="26" w:name="_Toc77259396"/>
      <w:r w:rsidRPr="00616B2D">
        <w:rPr>
          <w:rFonts w:ascii="Yas" w:hAnsi="Yas"/>
          <w:rtl/>
        </w:rPr>
        <w:t>مقدمه</w:t>
      </w:r>
      <w:bookmarkEnd w:id="25"/>
      <w:bookmarkEnd w:id="26"/>
    </w:p>
    <w:p w14:paraId="566D8C2B" w14:textId="0B83D5E8" w:rsidR="00180A9F" w:rsidRPr="00616B2D" w:rsidRDefault="00180A9F" w:rsidP="00A844CD">
      <w:pPr>
        <w:rPr>
          <w:rFonts w:ascii="Yas" w:hAnsi="Yas"/>
          <w:rtl/>
        </w:rPr>
      </w:pPr>
      <w:r w:rsidRPr="00616B2D">
        <w:rPr>
          <w:rFonts w:ascii="Yas" w:hAnsi="Yas"/>
          <w:rtl/>
          <w:lang w:bidi="fa-IR"/>
        </w:rPr>
        <w:t>ارائه‌</w:t>
      </w:r>
      <w:r w:rsidR="004B1ABE" w:rsidRPr="00616B2D">
        <w:rPr>
          <w:rFonts w:ascii="Yas" w:hAnsi="Yas"/>
          <w:rtl/>
          <w:lang w:bidi="fa-IR"/>
        </w:rPr>
        <w:t>ی</w:t>
      </w:r>
      <w:r w:rsidRPr="00616B2D">
        <w:rPr>
          <w:rFonts w:ascii="Yas" w:hAnsi="Yas"/>
          <w:rtl/>
          <w:lang w:bidi="fa-IR"/>
        </w:rPr>
        <w:t xml:space="preserve"> داده‌ها، نتا</w:t>
      </w:r>
      <w:r w:rsidR="004B1ABE" w:rsidRPr="00616B2D">
        <w:rPr>
          <w:rFonts w:ascii="Yas" w:hAnsi="Yas"/>
          <w:rtl/>
          <w:lang w:bidi="fa-IR"/>
        </w:rPr>
        <w:t>ی</w:t>
      </w:r>
      <w:r w:rsidRPr="00616B2D">
        <w:rPr>
          <w:rFonts w:ascii="Yas" w:hAnsi="Yas"/>
          <w:rtl/>
          <w:lang w:bidi="fa-IR"/>
        </w:rPr>
        <w:t>ج و تحل</w:t>
      </w:r>
      <w:r w:rsidR="004B1ABE" w:rsidRPr="00616B2D">
        <w:rPr>
          <w:rFonts w:ascii="Yas" w:hAnsi="Yas"/>
          <w:rtl/>
          <w:lang w:bidi="fa-IR"/>
        </w:rPr>
        <w:t>ی</w:t>
      </w:r>
      <w:r w:rsidRPr="00616B2D">
        <w:rPr>
          <w:rFonts w:ascii="Yas" w:hAnsi="Yas"/>
          <w:rtl/>
          <w:lang w:bidi="fa-IR"/>
        </w:rPr>
        <w:t>ل و تفس</w:t>
      </w:r>
      <w:r w:rsidR="004B1ABE" w:rsidRPr="00616B2D">
        <w:rPr>
          <w:rFonts w:ascii="Yas" w:hAnsi="Yas"/>
          <w:rtl/>
          <w:lang w:bidi="fa-IR"/>
        </w:rPr>
        <w:t>ی</w:t>
      </w:r>
      <w:r w:rsidRPr="00616B2D">
        <w:rPr>
          <w:rFonts w:ascii="Yas" w:hAnsi="Yas"/>
          <w:rtl/>
          <w:lang w:bidi="fa-IR"/>
        </w:rPr>
        <w:t>ر آنها در فصل چهارم ارائه م</w:t>
      </w:r>
      <w:r w:rsidR="004B1ABE" w:rsidRPr="00616B2D">
        <w:rPr>
          <w:rFonts w:ascii="Yas" w:hAnsi="Yas"/>
          <w:rtl/>
          <w:lang w:bidi="fa-IR"/>
        </w:rPr>
        <w:t>ی</w:t>
      </w:r>
      <w:r w:rsidRPr="00616B2D">
        <w:rPr>
          <w:rFonts w:ascii="Yas" w:hAnsi="Yas"/>
          <w:rtl/>
          <w:lang w:bidi="fa-IR"/>
        </w:rPr>
        <w:t>‌شود.</w:t>
      </w:r>
      <w:r w:rsidR="00C90342" w:rsidRPr="00616B2D">
        <w:rPr>
          <w:rFonts w:ascii="Yas" w:hAnsi="Yas"/>
          <w:rtl/>
          <w:lang w:bidi="fa-IR"/>
        </w:rPr>
        <w:t xml:space="preserve"> </w:t>
      </w:r>
      <w:r w:rsidRPr="00616B2D">
        <w:rPr>
          <w:rFonts w:ascii="Yas" w:hAnsi="Yas"/>
          <w:rtl/>
          <w:lang w:bidi="fa-IR"/>
        </w:rPr>
        <w:t xml:space="preserve">تفاوت، تضاد </w:t>
      </w:r>
      <w:r w:rsidR="004B1ABE" w:rsidRPr="00616B2D">
        <w:rPr>
          <w:rFonts w:ascii="Yas" w:hAnsi="Yas"/>
          <w:rtl/>
          <w:lang w:bidi="fa-IR"/>
        </w:rPr>
        <w:t>ی</w:t>
      </w:r>
      <w:r w:rsidRPr="00616B2D">
        <w:rPr>
          <w:rFonts w:ascii="Yas" w:hAnsi="Yas"/>
          <w:rtl/>
          <w:lang w:bidi="fa-IR"/>
        </w:rPr>
        <w:t>ا تطابق ب</w:t>
      </w:r>
      <w:r w:rsidR="004B1ABE" w:rsidRPr="00616B2D">
        <w:rPr>
          <w:rFonts w:ascii="Yas" w:hAnsi="Yas"/>
          <w:rtl/>
          <w:lang w:bidi="fa-IR"/>
        </w:rPr>
        <w:t>ی</w:t>
      </w:r>
      <w:r w:rsidRPr="00616B2D">
        <w:rPr>
          <w:rFonts w:ascii="Yas" w:hAnsi="Yas"/>
          <w:rtl/>
          <w:lang w:bidi="fa-IR"/>
        </w:rPr>
        <w:t>ن نتا</w:t>
      </w:r>
      <w:r w:rsidR="004B1ABE" w:rsidRPr="00616B2D">
        <w:rPr>
          <w:rFonts w:ascii="Yas" w:hAnsi="Yas"/>
          <w:rtl/>
          <w:lang w:bidi="fa-IR"/>
        </w:rPr>
        <w:t>ی</w:t>
      </w:r>
      <w:r w:rsidRPr="00616B2D">
        <w:rPr>
          <w:rFonts w:ascii="Yas" w:hAnsi="Yas"/>
          <w:rtl/>
          <w:lang w:bidi="fa-IR"/>
        </w:rPr>
        <w:t>ج تحق</w:t>
      </w:r>
      <w:r w:rsidR="004B1ABE" w:rsidRPr="00616B2D">
        <w:rPr>
          <w:rFonts w:ascii="Yas" w:hAnsi="Yas"/>
          <w:rtl/>
          <w:lang w:bidi="fa-IR"/>
        </w:rPr>
        <w:t>ی</w:t>
      </w:r>
      <w:r w:rsidRPr="00616B2D">
        <w:rPr>
          <w:rFonts w:ascii="Yas" w:hAnsi="Yas"/>
          <w:rtl/>
          <w:lang w:bidi="fa-IR"/>
        </w:rPr>
        <w:t>ق با نتا</w:t>
      </w:r>
      <w:r w:rsidR="004B1ABE" w:rsidRPr="00616B2D">
        <w:rPr>
          <w:rFonts w:ascii="Yas" w:hAnsi="Yas"/>
          <w:rtl/>
          <w:lang w:bidi="fa-IR"/>
        </w:rPr>
        <w:t>ی</w:t>
      </w:r>
      <w:r w:rsidRPr="00616B2D">
        <w:rPr>
          <w:rFonts w:ascii="Yas" w:hAnsi="Yas"/>
          <w:rtl/>
          <w:lang w:bidi="fa-IR"/>
        </w:rPr>
        <w:t>ج د</w:t>
      </w:r>
      <w:r w:rsidR="004B1ABE" w:rsidRPr="00616B2D">
        <w:rPr>
          <w:rFonts w:ascii="Yas" w:hAnsi="Yas"/>
          <w:rtl/>
          <w:lang w:bidi="fa-IR"/>
        </w:rPr>
        <w:t>ی</w:t>
      </w:r>
      <w:r w:rsidRPr="00616B2D">
        <w:rPr>
          <w:rFonts w:ascii="Yas" w:hAnsi="Yas"/>
          <w:rtl/>
          <w:lang w:bidi="fa-IR"/>
        </w:rPr>
        <w:t>گر محققان با</w:t>
      </w:r>
      <w:r w:rsidR="004B1ABE" w:rsidRPr="00616B2D">
        <w:rPr>
          <w:rFonts w:ascii="Yas" w:hAnsi="Yas"/>
          <w:rtl/>
          <w:lang w:bidi="fa-IR"/>
        </w:rPr>
        <w:t>ی</w:t>
      </w:r>
      <w:r w:rsidRPr="00616B2D">
        <w:rPr>
          <w:rFonts w:ascii="Yas" w:hAnsi="Yas"/>
          <w:rtl/>
          <w:lang w:bidi="fa-IR"/>
        </w:rPr>
        <w:t>د ذكر شود.</w:t>
      </w:r>
      <w:r w:rsidR="00542150">
        <w:rPr>
          <w:rFonts w:ascii="Yas" w:hAnsi="Yas" w:hint="cs"/>
          <w:rtl/>
          <w:lang w:bidi="fa-IR"/>
        </w:rPr>
        <w:t xml:space="preserve"> </w:t>
      </w:r>
      <w:r w:rsidRPr="00616B2D">
        <w:rPr>
          <w:rFonts w:ascii="Yas" w:hAnsi="Yas"/>
          <w:rtl/>
          <w:lang w:bidi="fa-IR"/>
        </w:rPr>
        <w:t>تفس</w:t>
      </w:r>
      <w:r w:rsidR="004B1ABE" w:rsidRPr="00616B2D">
        <w:rPr>
          <w:rFonts w:ascii="Yas" w:hAnsi="Yas"/>
          <w:rtl/>
          <w:lang w:bidi="fa-IR"/>
        </w:rPr>
        <w:t>ی</w:t>
      </w:r>
      <w:r w:rsidRPr="00616B2D">
        <w:rPr>
          <w:rFonts w:ascii="Yas" w:hAnsi="Yas"/>
          <w:rtl/>
          <w:lang w:bidi="fa-IR"/>
        </w:rPr>
        <w:t>ر و تحل</w:t>
      </w:r>
      <w:r w:rsidR="004B1ABE" w:rsidRPr="00616B2D">
        <w:rPr>
          <w:rFonts w:ascii="Yas" w:hAnsi="Yas"/>
          <w:rtl/>
          <w:lang w:bidi="fa-IR"/>
        </w:rPr>
        <w:t>ی</w:t>
      </w:r>
      <w:r w:rsidRPr="00616B2D">
        <w:rPr>
          <w:rFonts w:ascii="Yas" w:hAnsi="Yas"/>
          <w:rtl/>
          <w:lang w:bidi="fa-IR"/>
        </w:rPr>
        <w:t>ل نتا</w:t>
      </w:r>
      <w:r w:rsidR="004B1ABE" w:rsidRPr="00616B2D">
        <w:rPr>
          <w:rFonts w:ascii="Yas" w:hAnsi="Yas"/>
          <w:rtl/>
          <w:lang w:bidi="fa-IR"/>
        </w:rPr>
        <w:t>ی</w:t>
      </w:r>
      <w:r w:rsidRPr="00616B2D">
        <w:rPr>
          <w:rFonts w:ascii="Yas" w:hAnsi="Yas"/>
          <w:rtl/>
          <w:lang w:bidi="fa-IR"/>
        </w:rPr>
        <w:t>ج نبا</w:t>
      </w:r>
      <w:r w:rsidR="004B1ABE" w:rsidRPr="00616B2D">
        <w:rPr>
          <w:rFonts w:ascii="Yas" w:hAnsi="Yas"/>
          <w:rtl/>
          <w:lang w:bidi="fa-IR"/>
        </w:rPr>
        <w:t>ی</w:t>
      </w:r>
      <w:r w:rsidRPr="00616B2D">
        <w:rPr>
          <w:rFonts w:ascii="Yas" w:hAnsi="Yas"/>
          <w:rtl/>
          <w:lang w:bidi="fa-IR"/>
        </w:rPr>
        <w:t>د بر اساس حدس و گمان باشد، بلكه با</w:t>
      </w:r>
      <w:r w:rsidR="004B1ABE" w:rsidRPr="00616B2D">
        <w:rPr>
          <w:rFonts w:ascii="Yas" w:hAnsi="Yas"/>
          <w:rtl/>
          <w:lang w:bidi="fa-IR"/>
        </w:rPr>
        <w:t>ی</w:t>
      </w:r>
      <w:r w:rsidRPr="00616B2D">
        <w:rPr>
          <w:rFonts w:ascii="Yas" w:hAnsi="Yas"/>
          <w:rtl/>
          <w:lang w:bidi="fa-IR"/>
        </w:rPr>
        <w:t>د برمبنا</w:t>
      </w:r>
      <w:r w:rsidR="004B1ABE" w:rsidRPr="00616B2D">
        <w:rPr>
          <w:rFonts w:ascii="Yas" w:hAnsi="Yas"/>
          <w:rtl/>
          <w:lang w:bidi="fa-IR"/>
        </w:rPr>
        <w:t>ی</w:t>
      </w:r>
      <w:r w:rsidRPr="00616B2D">
        <w:rPr>
          <w:rFonts w:ascii="Yas" w:hAnsi="Yas"/>
          <w:rtl/>
          <w:lang w:bidi="fa-IR"/>
        </w:rPr>
        <w:t xml:space="preserve"> نتا</w:t>
      </w:r>
      <w:r w:rsidR="004B1ABE" w:rsidRPr="00616B2D">
        <w:rPr>
          <w:rFonts w:ascii="Yas" w:hAnsi="Yas"/>
          <w:rtl/>
          <w:lang w:bidi="fa-IR"/>
        </w:rPr>
        <w:t>ی</w:t>
      </w:r>
      <w:r w:rsidRPr="00616B2D">
        <w:rPr>
          <w:rFonts w:ascii="Yas" w:hAnsi="Yas"/>
          <w:rtl/>
          <w:lang w:bidi="fa-IR"/>
        </w:rPr>
        <w:t>ج عمل</w:t>
      </w:r>
      <w:r w:rsidR="004B1ABE" w:rsidRPr="00616B2D">
        <w:rPr>
          <w:rFonts w:ascii="Yas" w:hAnsi="Yas"/>
          <w:rtl/>
          <w:lang w:bidi="fa-IR"/>
        </w:rPr>
        <w:t>ی</w:t>
      </w:r>
      <w:r w:rsidRPr="00616B2D">
        <w:rPr>
          <w:rFonts w:ascii="Yas" w:hAnsi="Yas"/>
          <w:rtl/>
          <w:lang w:bidi="fa-IR"/>
        </w:rPr>
        <w:t xml:space="preserve"> استخراج‌شده از تحق</w:t>
      </w:r>
      <w:r w:rsidR="004B1ABE" w:rsidRPr="00616B2D">
        <w:rPr>
          <w:rFonts w:ascii="Yas" w:hAnsi="Yas"/>
          <w:rtl/>
          <w:lang w:bidi="fa-IR"/>
        </w:rPr>
        <w:t>ی</w:t>
      </w:r>
      <w:r w:rsidRPr="00616B2D">
        <w:rPr>
          <w:rFonts w:ascii="Yas" w:hAnsi="Yas"/>
          <w:rtl/>
          <w:lang w:bidi="fa-IR"/>
        </w:rPr>
        <w:t xml:space="preserve">ق و </w:t>
      </w:r>
      <w:r w:rsidR="004B1ABE" w:rsidRPr="00616B2D">
        <w:rPr>
          <w:rFonts w:ascii="Yas" w:hAnsi="Yas"/>
          <w:rtl/>
          <w:lang w:bidi="fa-IR"/>
        </w:rPr>
        <w:t>ی</w:t>
      </w:r>
      <w:r w:rsidRPr="00616B2D">
        <w:rPr>
          <w:rFonts w:ascii="Yas" w:hAnsi="Yas"/>
          <w:rtl/>
          <w:lang w:bidi="fa-IR"/>
        </w:rPr>
        <w:t>ا استناد به تحق</w:t>
      </w:r>
      <w:r w:rsidR="004B1ABE" w:rsidRPr="00616B2D">
        <w:rPr>
          <w:rFonts w:ascii="Yas" w:hAnsi="Yas"/>
          <w:rtl/>
          <w:lang w:bidi="fa-IR"/>
        </w:rPr>
        <w:t>ی</w:t>
      </w:r>
      <w:r w:rsidRPr="00616B2D">
        <w:rPr>
          <w:rFonts w:ascii="Yas" w:hAnsi="Yas"/>
          <w:rtl/>
          <w:lang w:bidi="fa-IR"/>
        </w:rPr>
        <w:t>قات د</w:t>
      </w:r>
      <w:r w:rsidR="004B1ABE" w:rsidRPr="00616B2D">
        <w:rPr>
          <w:rFonts w:ascii="Yas" w:hAnsi="Yas"/>
          <w:rtl/>
          <w:lang w:bidi="fa-IR"/>
        </w:rPr>
        <w:t>ی</w:t>
      </w:r>
      <w:r w:rsidRPr="00616B2D">
        <w:rPr>
          <w:rFonts w:ascii="Yas" w:hAnsi="Yas"/>
          <w:rtl/>
          <w:lang w:bidi="fa-IR"/>
        </w:rPr>
        <w:t>گران باشد.</w:t>
      </w:r>
      <w:r w:rsidR="00B2797C">
        <w:rPr>
          <w:rFonts w:ascii="Yas" w:hAnsi="Yas" w:hint="cs"/>
          <w:rtl/>
          <w:lang w:bidi="fa-IR"/>
        </w:rPr>
        <w:t xml:space="preserve"> </w:t>
      </w:r>
      <w:r w:rsidRPr="00616B2D">
        <w:rPr>
          <w:rFonts w:ascii="Yas" w:hAnsi="Yas"/>
          <w:rtl/>
          <w:lang w:bidi="fa-IR"/>
        </w:rPr>
        <w:t>در ارائه‌</w:t>
      </w:r>
      <w:r w:rsidR="004B1ABE" w:rsidRPr="00616B2D">
        <w:rPr>
          <w:rFonts w:ascii="Yas" w:hAnsi="Yas"/>
          <w:rtl/>
          <w:lang w:bidi="fa-IR"/>
        </w:rPr>
        <w:t>ی</w:t>
      </w:r>
      <w:r w:rsidRPr="00616B2D">
        <w:rPr>
          <w:rFonts w:ascii="Yas" w:hAnsi="Yas"/>
          <w:rtl/>
          <w:lang w:bidi="fa-IR"/>
        </w:rPr>
        <w:t xml:space="preserve"> نتا</w:t>
      </w:r>
      <w:r w:rsidR="004B1ABE" w:rsidRPr="00616B2D">
        <w:rPr>
          <w:rFonts w:ascii="Yas" w:hAnsi="Yas"/>
          <w:rtl/>
          <w:lang w:bidi="fa-IR"/>
        </w:rPr>
        <w:t>ی</w:t>
      </w:r>
      <w:r w:rsidRPr="00616B2D">
        <w:rPr>
          <w:rFonts w:ascii="Yas" w:hAnsi="Yas"/>
          <w:rtl/>
          <w:lang w:bidi="fa-IR"/>
        </w:rPr>
        <w:t>ج با توجه به راهنما</w:t>
      </w:r>
      <w:r w:rsidR="004B1ABE" w:rsidRPr="00616B2D">
        <w:rPr>
          <w:rFonts w:ascii="Yas" w:hAnsi="Yas"/>
          <w:rtl/>
          <w:lang w:bidi="fa-IR"/>
        </w:rPr>
        <w:t>ی</w:t>
      </w:r>
      <w:r w:rsidRPr="00616B2D">
        <w:rPr>
          <w:rFonts w:ascii="Yas" w:hAnsi="Yas"/>
          <w:rtl/>
          <w:lang w:bidi="fa-IR"/>
        </w:rPr>
        <w:t xml:space="preserve"> كل</w:t>
      </w:r>
      <w:r w:rsidR="004B1ABE" w:rsidRPr="00616B2D">
        <w:rPr>
          <w:rFonts w:ascii="Yas" w:hAnsi="Yas"/>
          <w:rtl/>
          <w:lang w:bidi="fa-IR"/>
        </w:rPr>
        <w:t>ی</w:t>
      </w:r>
      <w:r w:rsidRPr="00616B2D">
        <w:rPr>
          <w:rFonts w:ascii="Yas" w:hAnsi="Yas"/>
          <w:rtl/>
          <w:lang w:bidi="fa-IR"/>
        </w:rPr>
        <w:t xml:space="preserve"> نگارش فصل ها،، تا حد امكان ترك</w:t>
      </w:r>
      <w:r w:rsidR="004B1ABE" w:rsidRPr="00616B2D">
        <w:rPr>
          <w:rFonts w:ascii="Yas" w:hAnsi="Yas"/>
          <w:rtl/>
          <w:lang w:bidi="fa-IR"/>
        </w:rPr>
        <w:t>ی</w:t>
      </w:r>
      <w:r w:rsidRPr="00616B2D">
        <w:rPr>
          <w:rFonts w:ascii="Yas" w:hAnsi="Yas"/>
          <w:rtl/>
          <w:lang w:bidi="fa-IR"/>
        </w:rPr>
        <w:t>ب</w:t>
      </w:r>
      <w:r w:rsidR="004B1ABE" w:rsidRPr="00616B2D">
        <w:rPr>
          <w:rFonts w:ascii="Yas" w:hAnsi="Yas"/>
          <w:rtl/>
          <w:lang w:bidi="fa-IR"/>
        </w:rPr>
        <w:t>ی</w:t>
      </w:r>
      <w:r w:rsidRPr="00616B2D">
        <w:rPr>
          <w:rFonts w:ascii="Yas" w:hAnsi="Yas"/>
          <w:rtl/>
          <w:lang w:bidi="fa-IR"/>
        </w:rPr>
        <w:t xml:space="preserve"> از نمودار و جدول استفاده شود.</w:t>
      </w:r>
      <w:r w:rsidR="0079297A">
        <w:rPr>
          <w:rFonts w:ascii="Yas" w:hAnsi="Yas" w:hint="cs"/>
          <w:rtl/>
          <w:lang w:bidi="fa-IR"/>
        </w:rPr>
        <w:t xml:space="preserve"> </w:t>
      </w:r>
      <w:r w:rsidRPr="00616B2D">
        <w:rPr>
          <w:rFonts w:ascii="Yas" w:hAnsi="Yas"/>
          <w:rtl/>
          <w:lang w:bidi="fa-IR"/>
        </w:rPr>
        <w:t>با توجه به حجم و ماه</w:t>
      </w:r>
      <w:r w:rsidR="004B1ABE" w:rsidRPr="00616B2D">
        <w:rPr>
          <w:rFonts w:ascii="Yas" w:hAnsi="Yas"/>
          <w:rtl/>
          <w:lang w:bidi="fa-IR"/>
        </w:rPr>
        <w:t>ی</w:t>
      </w:r>
      <w:r w:rsidRPr="00616B2D">
        <w:rPr>
          <w:rFonts w:ascii="Yas" w:hAnsi="Yas"/>
          <w:rtl/>
          <w:lang w:bidi="fa-IR"/>
        </w:rPr>
        <w:t>ت تحق</w:t>
      </w:r>
      <w:r w:rsidR="004B1ABE" w:rsidRPr="00616B2D">
        <w:rPr>
          <w:rFonts w:ascii="Yas" w:hAnsi="Yas"/>
          <w:rtl/>
          <w:lang w:bidi="fa-IR"/>
        </w:rPr>
        <w:t>ی</w:t>
      </w:r>
      <w:r w:rsidRPr="00616B2D">
        <w:rPr>
          <w:rFonts w:ascii="Yas" w:hAnsi="Yas"/>
          <w:rtl/>
          <w:lang w:bidi="fa-IR"/>
        </w:rPr>
        <w:t>ق و با صلاحد</w:t>
      </w:r>
      <w:r w:rsidR="004B1ABE" w:rsidRPr="00616B2D">
        <w:rPr>
          <w:rFonts w:ascii="Yas" w:hAnsi="Yas"/>
          <w:rtl/>
          <w:lang w:bidi="fa-IR"/>
        </w:rPr>
        <w:t>ی</w:t>
      </w:r>
      <w:r w:rsidRPr="00616B2D">
        <w:rPr>
          <w:rFonts w:ascii="Yas" w:hAnsi="Yas"/>
          <w:rtl/>
          <w:lang w:bidi="fa-IR"/>
        </w:rPr>
        <w:t>د استاد راهنما، ا</w:t>
      </w:r>
      <w:r w:rsidR="004B1ABE" w:rsidRPr="00616B2D">
        <w:rPr>
          <w:rFonts w:ascii="Yas" w:hAnsi="Yas"/>
          <w:rtl/>
          <w:lang w:bidi="fa-IR"/>
        </w:rPr>
        <w:t>ی</w:t>
      </w:r>
      <w:r w:rsidRPr="00616B2D">
        <w:rPr>
          <w:rFonts w:ascii="Yas" w:hAnsi="Yas"/>
          <w:rtl/>
          <w:lang w:bidi="fa-IR"/>
        </w:rPr>
        <w:t>ن فصل م</w:t>
      </w:r>
      <w:r w:rsidR="004B1ABE" w:rsidRPr="00616B2D">
        <w:rPr>
          <w:rFonts w:ascii="Yas" w:hAnsi="Yas"/>
          <w:rtl/>
          <w:lang w:bidi="fa-IR"/>
        </w:rPr>
        <w:t>ی</w:t>
      </w:r>
      <w:r w:rsidRPr="00616B2D">
        <w:rPr>
          <w:rFonts w:ascii="Yas" w:hAnsi="Yas"/>
          <w:rtl/>
          <w:lang w:bidi="fa-IR"/>
        </w:rPr>
        <w:t>‌تواند تحت عنوان</w:t>
      </w:r>
      <w:r w:rsidR="004B1ABE" w:rsidRPr="00616B2D">
        <w:rPr>
          <w:rFonts w:ascii="Yas" w:hAnsi="Yas"/>
          <w:rtl/>
          <w:lang w:bidi="fa-IR"/>
        </w:rPr>
        <w:t>ی</w:t>
      </w:r>
      <w:r w:rsidRPr="00616B2D">
        <w:rPr>
          <w:rFonts w:ascii="Yas" w:hAnsi="Yas"/>
          <w:rtl/>
          <w:lang w:bidi="fa-IR"/>
        </w:rPr>
        <w:t xml:space="preserve"> د</w:t>
      </w:r>
      <w:r w:rsidR="004B1ABE" w:rsidRPr="00616B2D">
        <w:rPr>
          <w:rFonts w:ascii="Yas" w:hAnsi="Yas"/>
          <w:rtl/>
          <w:lang w:bidi="fa-IR"/>
        </w:rPr>
        <w:t>ی</w:t>
      </w:r>
      <w:r w:rsidRPr="00616B2D">
        <w:rPr>
          <w:rFonts w:ascii="Yas" w:hAnsi="Yas"/>
          <w:rtl/>
          <w:lang w:bidi="fa-IR"/>
        </w:rPr>
        <w:t>گر ب</w:t>
      </w:r>
      <w:r w:rsidR="004B1ABE" w:rsidRPr="00616B2D">
        <w:rPr>
          <w:rFonts w:ascii="Yas" w:hAnsi="Yas"/>
          <w:rtl/>
          <w:lang w:bidi="fa-IR"/>
        </w:rPr>
        <w:t>ی</w:t>
      </w:r>
      <w:r w:rsidRPr="00616B2D">
        <w:rPr>
          <w:rFonts w:ascii="Yas" w:hAnsi="Yas"/>
          <w:rtl/>
          <w:lang w:bidi="fa-IR"/>
        </w:rPr>
        <w:t>ا</w:t>
      </w:r>
      <w:r w:rsidR="004B1ABE" w:rsidRPr="00616B2D">
        <w:rPr>
          <w:rFonts w:ascii="Yas" w:hAnsi="Yas"/>
          <w:rtl/>
          <w:lang w:bidi="fa-IR"/>
        </w:rPr>
        <w:t>ی</w:t>
      </w:r>
      <w:r w:rsidRPr="00616B2D">
        <w:rPr>
          <w:rFonts w:ascii="Yas" w:hAnsi="Yas"/>
          <w:rtl/>
          <w:lang w:bidi="fa-IR"/>
        </w:rPr>
        <w:t xml:space="preserve">د </w:t>
      </w:r>
      <w:r w:rsidR="004B1ABE" w:rsidRPr="00616B2D">
        <w:rPr>
          <w:rFonts w:ascii="Yas" w:hAnsi="Yas"/>
          <w:rtl/>
          <w:lang w:bidi="fa-IR"/>
        </w:rPr>
        <w:t>ی</w:t>
      </w:r>
      <w:r w:rsidRPr="00616B2D">
        <w:rPr>
          <w:rFonts w:ascii="Yas" w:hAnsi="Yas"/>
          <w:rtl/>
          <w:lang w:bidi="fa-IR"/>
        </w:rPr>
        <w:t>ا به دو فصل جداگانه با عناو</w:t>
      </w:r>
      <w:r w:rsidR="004B1ABE" w:rsidRPr="00616B2D">
        <w:rPr>
          <w:rFonts w:ascii="Yas" w:hAnsi="Yas"/>
          <w:rtl/>
          <w:lang w:bidi="fa-IR"/>
        </w:rPr>
        <w:t>ی</w:t>
      </w:r>
      <w:r w:rsidRPr="00616B2D">
        <w:rPr>
          <w:rFonts w:ascii="Yas" w:hAnsi="Yas"/>
          <w:rtl/>
          <w:lang w:bidi="fa-IR"/>
        </w:rPr>
        <w:t>ن مناسب، تفك</w:t>
      </w:r>
      <w:r w:rsidR="004B1ABE" w:rsidRPr="00616B2D">
        <w:rPr>
          <w:rFonts w:ascii="Yas" w:hAnsi="Yas"/>
          <w:rtl/>
          <w:lang w:bidi="fa-IR"/>
        </w:rPr>
        <w:t>ی</w:t>
      </w:r>
      <w:r w:rsidRPr="00616B2D">
        <w:rPr>
          <w:rFonts w:ascii="Yas" w:hAnsi="Yas"/>
          <w:rtl/>
          <w:lang w:bidi="fa-IR"/>
        </w:rPr>
        <w:t>ك شود.</w:t>
      </w:r>
      <w:r w:rsidR="00635ED5" w:rsidRPr="00616B2D">
        <w:rPr>
          <w:rFonts w:ascii="Yas" w:hAnsi="Yas"/>
          <w:rtl/>
          <w:lang w:bidi="fa-IR"/>
        </w:rPr>
        <w:t xml:space="preserve"> </w:t>
      </w:r>
      <w:r w:rsidRPr="00616B2D">
        <w:rPr>
          <w:rFonts w:ascii="Yas" w:hAnsi="Yas"/>
          <w:rtl/>
          <w:lang w:bidi="fa-IR"/>
        </w:rPr>
        <w:t>در صورت</w:t>
      </w:r>
      <w:r w:rsidR="004B1ABE" w:rsidRPr="00616B2D">
        <w:rPr>
          <w:rFonts w:ascii="Yas" w:hAnsi="Yas"/>
          <w:rtl/>
          <w:lang w:bidi="fa-IR"/>
        </w:rPr>
        <w:t>ی</w:t>
      </w:r>
      <w:r w:rsidRPr="00616B2D">
        <w:rPr>
          <w:rFonts w:ascii="Yas" w:hAnsi="Yas"/>
          <w:rtl/>
          <w:lang w:bidi="fa-IR"/>
        </w:rPr>
        <w:t xml:space="preserve"> که حجم داده‌ها ز</w:t>
      </w:r>
      <w:r w:rsidR="004B1ABE" w:rsidRPr="00616B2D">
        <w:rPr>
          <w:rFonts w:ascii="Yas" w:hAnsi="Yas"/>
          <w:rtl/>
          <w:lang w:bidi="fa-IR"/>
        </w:rPr>
        <w:t>ی</w:t>
      </w:r>
      <w:r w:rsidRPr="00616B2D">
        <w:rPr>
          <w:rFonts w:ascii="Yas" w:hAnsi="Yas"/>
          <w:rtl/>
          <w:lang w:bidi="fa-IR"/>
        </w:rPr>
        <w:t xml:space="preserve">اد باشد، بهتر است به صورت نمودار </w:t>
      </w:r>
      <w:r w:rsidR="004B1ABE" w:rsidRPr="00616B2D">
        <w:rPr>
          <w:rFonts w:ascii="Yas" w:hAnsi="Yas"/>
          <w:rtl/>
          <w:lang w:bidi="fa-IR"/>
        </w:rPr>
        <w:t>ی</w:t>
      </w:r>
      <w:r w:rsidRPr="00616B2D">
        <w:rPr>
          <w:rFonts w:ascii="Yas" w:hAnsi="Yas"/>
          <w:rtl/>
          <w:lang w:bidi="fa-IR"/>
        </w:rPr>
        <w:t>ا در قالب ضم</w:t>
      </w:r>
      <w:r w:rsidR="004B1ABE" w:rsidRPr="00616B2D">
        <w:rPr>
          <w:rFonts w:ascii="Yas" w:hAnsi="Yas"/>
          <w:rtl/>
          <w:lang w:bidi="fa-IR"/>
        </w:rPr>
        <w:t>ی</w:t>
      </w:r>
      <w:r w:rsidRPr="00616B2D">
        <w:rPr>
          <w:rFonts w:ascii="Yas" w:hAnsi="Yas"/>
          <w:rtl/>
          <w:lang w:bidi="fa-IR"/>
        </w:rPr>
        <w:t>مه ارائه نشده و فقط نمونه‌ها در متن آورده شود.</w:t>
      </w:r>
      <w:r w:rsidR="0079297A">
        <w:rPr>
          <w:rFonts w:ascii="Yas" w:hAnsi="Yas" w:hint="cs"/>
          <w:rtl/>
          <w:lang w:bidi="fa-IR"/>
        </w:rPr>
        <w:t xml:space="preserve"> </w:t>
      </w:r>
      <w:r w:rsidRPr="00616B2D">
        <w:rPr>
          <w:rFonts w:ascii="Yas" w:hAnsi="Yas"/>
          <w:rtl/>
          <w:lang w:bidi="fa-IR"/>
        </w:rPr>
        <w:t>ا</w:t>
      </w:r>
      <w:r w:rsidR="004B1ABE" w:rsidRPr="00616B2D">
        <w:rPr>
          <w:rFonts w:ascii="Yas" w:hAnsi="Yas"/>
          <w:rtl/>
          <w:lang w:bidi="fa-IR"/>
        </w:rPr>
        <w:t>ی</w:t>
      </w:r>
      <w:r w:rsidRPr="00616B2D">
        <w:rPr>
          <w:rFonts w:ascii="Yas" w:hAnsi="Yas"/>
          <w:rtl/>
          <w:lang w:bidi="fa-IR"/>
        </w:rPr>
        <w:t>ن فصل فقط با</w:t>
      </w:r>
      <w:r w:rsidR="004B1ABE" w:rsidRPr="00616B2D">
        <w:rPr>
          <w:rFonts w:ascii="Yas" w:hAnsi="Yas"/>
          <w:rtl/>
          <w:lang w:bidi="fa-IR"/>
        </w:rPr>
        <w:t>ی</w:t>
      </w:r>
      <w:r w:rsidRPr="00616B2D">
        <w:rPr>
          <w:rFonts w:ascii="Yas" w:hAnsi="Yas"/>
          <w:rtl/>
          <w:lang w:bidi="fa-IR"/>
        </w:rPr>
        <w:t>د به جمع‌بند</w:t>
      </w:r>
      <w:r w:rsidR="004B1ABE" w:rsidRPr="00616B2D">
        <w:rPr>
          <w:rFonts w:ascii="Yas" w:hAnsi="Yas"/>
          <w:rtl/>
          <w:lang w:bidi="fa-IR"/>
        </w:rPr>
        <w:t>ی</w:t>
      </w:r>
      <w:r w:rsidRPr="00616B2D">
        <w:rPr>
          <w:rFonts w:ascii="Yas" w:hAnsi="Yas"/>
          <w:rtl/>
          <w:lang w:bidi="fa-IR"/>
        </w:rPr>
        <w:t xml:space="preserve"> دست‌آوردها</w:t>
      </w:r>
      <w:r w:rsidR="004B1ABE" w:rsidRPr="00616B2D">
        <w:rPr>
          <w:rFonts w:ascii="Yas" w:hAnsi="Yas"/>
          <w:rtl/>
          <w:lang w:bidi="fa-IR"/>
        </w:rPr>
        <w:t>ی</w:t>
      </w:r>
      <w:r w:rsidRPr="00616B2D">
        <w:rPr>
          <w:rFonts w:ascii="Yas" w:hAnsi="Yas"/>
          <w:rtl/>
          <w:lang w:bidi="fa-IR"/>
        </w:rPr>
        <w:t xml:space="preserve"> فصل‌ها</w:t>
      </w:r>
      <w:r w:rsidR="004B1ABE" w:rsidRPr="00616B2D">
        <w:rPr>
          <w:rFonts w:ascii="Yas" w:hAnsi="Yas"/>
          <w:rtl/>
          <w:lang w:bidi="fa-IR"/>
        </w:rPr>
        <w:t>ی</w:t>
      </w:r>
      <w:r w:rsidRPr="00616B2D">
        <w:rPr>
          <w:rFonts w:ascii="Yas" w:hAnsi="Yas"/>
          <w:rtl/>
          <w:lang w:bidi="fa-IR"/>
        </w:rPr>
        <w:t xml:space="preserve"> چهارم و پنجم محدود و از ذكر موارد جد</w:t>
      </w:r>
      <w:r w:rsidR="004B1ABE" w:rsidRPr="00616B2D">
        <w:rPr>
          <w:rFonts w:ascii="Yas" w:hAnsi="Yas"/>
          <w:rtl/>
          <w:lang w:bidi="fa-IR"/>
        </w:rPr>
        <w:t>ی</w:t>
      </w:r>
      <w:r w:rsidRPr="00616B2D">
        <w:rPr>
          <w:rFonts w:ascii="Yas" w:hAnsi="Yas"/>
          <w:rtl/>
          <w:lang w:bidi="fa-IR"/>
        </w:rPr>
        <w:t>د در آن خوددار</w:t>
      </w:r>
      <w:r w:rsidR="004B1ABE" w:rsidRPr="00616B2D">
        <w:rPr>
          <w:rFonts w:ascii="Yas" w:hAnsi="Yas"/>
          <w:rtl/>
          <w:lang w:bidi="fa-IR"/>
        </w:rPr>
        <w:t>ی</w:t>
      </w:r>
      <w:r w:rsidRPr="00616B2D">
        <w:rPr>
          <w:rFonts w:ascii="Yas" w:hAnsi="Yas"/>
          <w:rtl/>
          <w:lang w:bidi="fa-IR"/>
        </w:rPr>
        <w:t xml:space="preserve"> شود. در عنوان ا</w:t>
      </w:r>
      <w:r w:rsidR="004B1ABE" w:rsidRPr="00616B2D">
        <w:rPr>
          <w:rFonts w:ascii="Yas" w:hAnsi="Yas"/>
          <w:rtl/>
          <w:lang w:bidi="fa-IR"/>
        </w:rPr>
        <w:t>ی</w:t>
      </w:r>
      <w:r w:rsidRPr="00616B2D">
        <w:rPr>
          <w:rFonts w:ascii="Yas" w:hAnsi="Yas"/>
          <w:rtl/>
          <w:lang w:bidi="fa-IR"/>
        </w:rPr>
        <w:t>ن فصل، به جا</w:t>
      </w:r>
      <w:r w:rsidR="004B1ABE" w:rsidRPr="00616B2D">
        <w:rPr>
          <w:rFonts w:ascii="Yas" w:hAnsi="Yas"/>
          <w:rtl/>
          <w:lang w:bidi="fa-IR"/>
        </w:rPr>
        <w:t>ی</w:t>
      </w:r>
      <w:r w:rsidRPr="00616B2D">
        <w:rPr>
          <w:rFonts w:ascii="Yas" w:hAnsi="Yas"/>
          <w:rtl/>
          <w:lang w:bidi="fa-IR"/>
        </w:rPr>
        <w:t xml:space="preserve"> کلمه‌</w:t>
      </w:r>
      <w:r w:rsidR="004B1ABE" w:rsidRPr="00616B2D">
        <w:rPr>
          <w:rFonts w:ascii="Yas" w:hAnsi="Yas"/>
          <w:rtl/>
          <w:lang w:bidi="fa-IR"/>
        </w:rPr>
        <w:t>ی</w:t>
      </w:r>
      <w:r w:rsidRPr="00616B2D">
        <w:rPr>
          <w:rFonts w:ascii="Yas" w:hAnsi="Yas"/>
          <w:rtl/>
          <w:lang w:bidi="fa-IR"/>
        </w:rPr>
        <w:t xml:space="preserve"> «تفس</w:t>
      </w:r>
      <w:r w:rsidR="004B1ABE" w:rsidRPr="00616B2D">
        <w:rPr>
          <w:rFonts w:ascii="Yas" w:hAnsi="Yas"/>
          <w:rtl/>
          <w:lang w:bidi="fa-IR"/>
        </w:rPr>
        <w:t>ی</w:t>
      </w:r>
      <w:r w:rsidRPr="00616B2D">
        <w:rPr>
          <w:rFonts w:ascii="Yas" w:hAnsi="Yas"/>
          <w:rtl/>
          <w:lang w:bidi="fa-IR"/>
        </w:rPr>
        <w:t>ر» م</w:t>
      </w:r>
      <w:r w:rsidR="004B1ABE" w:rsidRPr="00616B2D">
        <w:rPr>
          <w:rFonts w:ascii="Yas" w:hAnsi="Yas"/>
          <w:rtl/>
          <w:lang w:bidi="fa-IR"/>
        </w:rPr>
        <w:t>ی</w:t>
      </w:r>
      <w:r w:rsidRPr="00616B2D">
        <w:rPr>
          <w:rFonts w:ascii="Yas" w:hAnsi="Yas"/>
          <w:rtl/>
          <w:lang w:bidi="fa-IR"/>
        </w:rPr>
        <w:t>‌توان از واژگان «بحث» و «تحل</w:t>
      </w:r>
      <w:r w:rsidR="004B1ABE" w:rsidRPr="00616B2D">
        <w:rPr>
          <w:rFonts w:ascii="Yas" w:hAnsi="Yas"/>
          <w:rtl/>
          <w:lang w:bidi="fa-IR"/>
        </w:rPr>
        <w:t>ی</w:t>
      </w:r>
      <w:r w:rsidRPr="00616B2D">
        <w:rPr>
          <w:rFonts w:ascii="Yas" w:hAnsi="Yas"/>
          <w:rtl/>
          <w:lang w:bidi="fa-IR"/>
        </w:rPr>
        <w:t>ل» هم استفاده کرد.</w:t>
      </w:r>
      <w:r w:rsidR="00A844CD" w:rsidRPr="00616B2D">
        <w:rPr>
          <w:rFonts w:ascii="Yas" w:hAnsi="Yas"/>
          <w:rtl/>
          <w:lang w:bidi="fa-IR"/>
        </w:rPr>
        <w:t xml:space="preserve"> </w:t>
      </w:r>
      <w:r w:rsidRPr="00616B2D">
        <w:rPr>
          <w:rFonts w:ascii="Yas" w:hAnsi="Yas"/>
          <w:rtl/>
          <w:lang w:bidi="fa-IR"/>
        </w:rPr>
        <w:t>ا</w:t>
      </w:r>
      <w:r w:rsidR="004B1ABE" w:rsidRPr="00616B2D">
        <w:rPr>
          <w:rFonts w:ascii="Yas" w:hAnsi="Yas"/>
          <w:rtl/>
          <w:lang w:bidi="fa-IR"/>
        </w:rPr>
        <w:t>ی</w:t>
      </w:r>
      <w:r w:rsidR="00A844CD" w:rsidRPr="00616B2D">
        <w:rPr>
          <w:rFonts w:ascii="Yas" w:hAnsi="Yas"/>
          <w:rtl/>
          <w:lang w:bidi="fa-IR"/>
        </w:rPr>
        <w:t>ن فصل حدود ۴۰</w:t>
      </w:r>
      <w:r w:rsidRPr="00616B2D">
        <w:rPr>
          <w:rFonts w:ascii="Yas" w:hAnsi="Yas"/>
          <w:rtl/>
          <w:lang w:bidi="fa-IR"/>
        </w:rPr>
        <w:t xml:space="preserve"> صفحه است.</w:t>
      </w:r>
    </w:p>
    <w:p w14:paraId="43A72044" w14:textId="02A0307E" w:rsidR="00180A9F" w:rsidRPr="00616B2D" w:rsidRDefault="00180A9F" w:rsidP="00C5502A">
      <w:pPr>
        <w:pStyle w:val="Heading2"/>
        <w:rPr>
          <w:rFonts w:ascii="Yas" w:hAnsi="Yas"/>
          <w:rtl/>
        </w:rPr>
      </w:pPr>
      <w:bookmarkStart w:id="27" w:name="_Toc209236410"/>
      <w:bookmarkStart w:id="28" w:name="_Toc77259397"/>
      <w:r w:rsidRPr="00616B2D">
        <w:rPr>
          <w:rFonts w:ascii="Yas" w:hAnsi="Yas"/>
          <w:rtl/>
        </w:rPr>
        <w:t>محتوا</w:t>
      </w:r>
      <w:bookmarkEnd w:id="27"/>
      <w:bookmarkEnd w:id="28"/>
    </w:p>
    <w:p w14:paraId="7D8DB7F3" w14:textId="30298D40" w:rsidR="003A344F" w:rsidRPr="00616B2D" w:rsidRDefault="00E916DE" w:rsidP="00A844CD">
      <w:pPr>
        <w:rPr>
          <w:rFonts w:ascii="Yas" w:hAnsi="Yas"/>
          <w:rtl/>
          <w:lang w:bidi="fa-IR"/>
        </w:rPr>
      </w:pPr>
      <w:r w:rsidRPr="00616B2D">
        <w:rPr>
          <w:rFonts w:ascii="Yas" w:hAnsi="Yas"/>
          <w:rtl/>
          <w:lang w:bidi="fa-IR"/>
        </w:rPr>
        <w:t>پیشنهاد می</w:t>
      </w:r>
      <w:r w:rsidRPr="00616B2D">
        <w:rPr>
          <w:rFonts w:ascii="Yas" w:hAnsi="Yas"/>
          <w:rtl/>
          <w:lang w:bidi="fa-IR"/>
        </w:rPr>
        <w:softHyphen/>
        <w:t>شود</w:t>
      </w:r>
      <w:r w:rsidR="00C90342" w:rsidRPr="00616B2D">
        <w:rPr>
          <w:rFonts w:ascii="Yas" w:hAnsi="Yas"/>
          <w:rtl/>
          <w:lang w:bidi="fa-IR"/>
        </w:rPr>
        <w:t xml:space="preserve"> </w:t>
      </w:r>
      <w:r w:rsidRPr="00616B2D">
        <w:rPr>
          <w:rFonts w:ascii="Yas" w:hAnsi="Yas"/>
          <w:rtl/>
          <w:lang w:bidi="fa-IR"/>
        </w:rPr>
        <w:t>که پایان</w:t>
      </w:r>
      <w:r w:rsidRPr="00616B2D">
        <w:rPr>
          <w:rFonts w:ascii="Yas" w:hAnsi="Yas"/>
          <w:rtl/>
          <w:lang w:bidi="fa-IR"/>
        </w:rPr>
        <w:softHyphen/>
        <w:t xml:space="preserve"> نامه</w:t>
      </w:r>
      <w:r w:rsidRPr="00616B2D">
        <w:rPr>
          <w:rFonts w:ascii="Yas" w:hAnsi="Yas"/>
          <w:rtl/>
          <w:lang w:bidi="fa-IR"/>
        </w:rPr>
        <w:softHyphen/>
        <w:t xml:space="preserve"> کارشناسی ارشد در </w:t>
      </w:r>
      <w:r w:rsidR="00A844CD" w:rsidRPr="00616B2D">
        <w:rPr>
          <w:rFonts w:ascii="Yas" w:hAnsi="Yas"/>
          <w:rtl/>
          <w:lang w:bidi="fa-IR"/>
        </w:rPr>
        <w:t>۴</w:t>
      </w:r>
      <w:r w:rsidRPr="00616B2D">
        <w:rPr>
          <w:rFonts w:ascii="Yas" w:hAnsi="Yas"/>
          <w:rtl/>
          <w:lang w:bidi="fa-IR"/>
        </w:rPr>
        <w:t xml:space="preserve"> فصل به همراه یک فصل نتیجه</w:t>
      </w:r>
      <w:r w:rsidRPr="00616B2D">
        <w:rPr>
          <w:rFonts w:ascii="Yas" w:hAnsi="Yas"/>
          <w:rtl/>
          <w:lang w:bidi="fa-IR"/>
        </w:rPr>
        <w:softHyphen/>
        <w:t xml:space="preserve">گیری تنظیم شوند و رساله دکتری حداکثر در </w:t>
      </w:r>
      <w:r w:rsidR="00A844CD" w:rsidRPr="00616B2D">
        <w:rPr>
          <w:rFonts w:ascii="Yas" w:hAnsi="Yas"/>
          <w:rtl/>
          <w:lang w:bidi="fa-IR"/>
        </w:rPr>
        <w:t>۵</w:t>
      </w:r>
      <w:r w:rsidRPr="00616B2D">
        <w:rPr>
          <w:rFonts w:ascii="Yas" w:hAnsi="Yas"/>
          <w:rtl/>
          <w:lang w:bidi="fa-IR"/>
        </w:rPr>
        <w:t xml:space="preserve"> فصل به همراه یک فصل نتیجه گیری نوشته شو</w:t>
      </w:r>
      <w:r w:rsidR="00077E6E" w:rsidRPr="00616B2D">
        <w:rPr>
          <w:rFonts w:ascii="Yas" w:hAnsi="Yas"/>
          <w:rtl/>
          <w:lang w:bidi="fa-IR"/>
        </w:rPr>
        <w:t>ن</w:t>
      </w:r>
      <w:r w:rsidRPr="00616B2D">
        <w:rPr>
          <w:rFonts w:ascii="Yas" w:hAnsi="Yas"/>
          <w:rtl/>
          <w:lang w:bidi="fa-IR"/>
        </w:rPr>
        <w:t>د.</w:t>
      </w:r>
    </w:p>
    <w:p w14:paraId="40D6F105" w14:textId="527E7436" w:rsidR="00180A9F" w:rsidRPr="00616B2D" w:rsidRDefault="00180A9F" w:rsidP="00C5502A">
      <w:pPr>
        <w:pStyle w:val="Heading2"/>
        <w:rPr>
          <w:rFonts w:ascii="Yas" w:hAnsi="Yas"/>
          <w:rtl/>
        </w:rPr>
      </w:pPr>
      <w:bookmarkStart w:id="29" w:name="_Toc209236411"/>
      <w:bookmarkStart w:id="30" w:name="_Toc77259398"/>
      <w:r w:rsidRPr="00616B2D">
        <w:rPr>
          <w:rFonts w:ascii="Yas" w:hAnsi="Yas"/>
          <w:rtl/>
        </w:rPr>
        <w:t>تول</w:t>
      </w:r>
      <w:r w:rsidR="004B1ABE" w:rsidRPr="00616B2D">
        <w:rPr>
          <w:rFonts w:ascii="Yas" w:hAnsi="Yas"/>
          <w:rtl/>
        </w:rPr>
        <w:t>ی</w:t>
      </w:r>
      <w:r w:rsidRPr="00616B2D">
        <w:rPr>
          <w:rFonts w:ascii="Yas" w:hAnsi="Yas"/>
          <w:rtl/>
        </w:rPr>
        <w:t>د داده‌ها</w:t>
      </w:r>
      <w:bookmarkEnd w:id="29"/>
      <w:bookmarkEnd w:id="30"/>
    </w:p>
    <w:p w14:paraId="0649FCBB" w14:textId="17650448" w:rsidR="00C62440" w:rsidRPr="00616B2D" w:rsidRDefault="00180A9F" w:rsidP="00077807">
      <w:pPr>
        <w:rPr>
          <w:rFonts w:ascii="Yas" w:hAnsi="Yas"/>
          <w:rtl/>
          <w:lang w:bidi="fa-IR"/>
        </w:rPr>
      </w:pPr>
      <w:r w:rsidRPr="00616B2D">
        <w:rPr>
          <w:rFonts w:ascii="Yas" w:hAnsi="Yas"/>
          <w:rtl/>
          <w:lang w:bidi="fa-IR"/>
        </w:rPr>
        <w:t>‌ارائه‌</w:t>
      </w:r>
      <w:r w:rsidR="004B1ABE" w:rsidRPr="00616B2D">
        <w:rPr>
          <w:rFonts w:ascii="Yas" w:hAnsi="Yas"/>
          <w:rtl/>
          <w:lang w:bidi="fa-IR"/>
        </w:rPr>
        <w:t>ی</w:t>
      </w:r>
      <w:r w:rsidRPr="00616B2D">
        <w:rPr>
          <w:rFonts w:ascii="Yas" w:hAnsi="Yas"/>
          <w:rtl/>
          <w:lang w:bidi="fa-IR"/>
        </w:rPr>
        <w:t xml:space="preserve"> داده‌ها و نتا</w:t>
      </w:r>
      <w:r w:rsidR="004B1ABE" w:rsidRPr="00616B2D">
        <w:rPr>
          <w:rFonts w:ascii="Yas" w:hAnsi="Yas"/>
          <w:rtl/>
          <w:lang w:bidi="fa-IR"/>
        </w:rPr>
        <w:t>ی</w:t>
      </w:r>
      <w:r w:rsidRPr="00616B2D">
        <w:rPr>
          <w:rFonts w:ascii="Yas" w:hAnsi="Yas"/>
          <w:rtl/>
          <w:lang w:bidi="fa-IR"/>
        </w:rPr>
        <w:t>ج به‌ صورت تابع</w:t>
      </w:r>
      <w:r w:rsidR="004B1ABE" w:rsidRPr="00616B2D">
        <w:rPr>
          <w:rFonts w:ascii="Yas" w:hAnsi="Yas"/>
          <w:rtl/>
          <w:lang w:bidi="fa-IR"/>
        </w:rPr>
        <w:t>ی</w:t>
      </w:r>
      <w:r w:rsidRPr="00616B2D">
        <w:rPr>
          <w:rFonts w:ascii="Yas" w:hAnsi="Yas"/>
          <w:rtl/>
          <w:lang w:bidi="fa-IR"/>
        </w:rPr>
        <w:t xml:space="preserve"> از پارامترها</w:t>
      </w:r>
      <w:r w:rsidR="004B1ABE" w:rsidRPr="00616B2D">
        <w:rPr>
          <w:rFonts w:ascii="Yas" w:hAnsi="Yas"/>
          <w:rtl/>
          <w:lang w:bidi="fa-IR"/>
        </w:rPr>
        <w:t>ی</w:t>
      </w:r>
      <w:r w:rsidR="00077807" w:rsidRPr="00616B2D">
        <w:rPr>
          <w:rFonts w:ascii="Yas" w:hAnsi="Yas"/>
          <w:rtl/>
          <w:lang w:bidi="fa-IR"/>
        </w:rPr>
        <w:t xml:space="preserve"> مستقل است.</w:t>
      </w:r>
    </w:p>
    <w:p w14:paraId="43DCE12E" w14:textId="77777777" w:rsidR="00BC77C4" w:rsidRDefault="00BC77C4" w:rsidP="00180A9F">
      <w:pPr>
        <w:pStyle w:val="aa"/>
        <w:rPr>
          <w:rFonts w:ascii="Yas" w:hAnsi="Yas" w:cs="Yas"/>
          <w:rtl/>
          <w:lang w:bidi="fa-IR"/>
        </w:rPr>
      </w:pPr>
    </w:p>
    <w:p w14:paraId="0BB7709D" w14:textId="77777777" w:rsidR="00BC77C4" w:rsidRDefault="00BC77C4" w:rsidP="00180A9F">
      <w:pPr>
        <w:pStyle w:val="aa"/>
        <w:rPr>
          <w:rFonts w:ascii="Yas" w:hAnsi="Yas" w:cs="Yas"/>
          <w:lang w:bidi="fa-IR"/>
        </w:rPr>
      </w:pPr>
    </w:p>
    <w:p w14:paraId="1767F4C7" w14:textId="77777777" w:rsidR="00BC77C4" w:rsidRPr="00616B2D" w:rsidRDefault="00BC77C4" w:rsidP="00180A9F">
      <w:pPr>
        <w:pStyle w:val="aa"/>
        <w:rPr>
          <w:rFonts w:ascii="Yas" w:hAnsi="Yas" w:cs="Yas"/>
          <w:rtl/>
          <w:lang w:bidi="fa-IR"/>
        </w:rPr>
        <w:sectPr w:rsidR="00BC77C4" w:rsidRPr="00616B2D" w:rsidSect="00BA312F">
          <w:headerReference w:type="default" r:id="rId31"/>
          <w:footnotePr>
            <w:numRestart w:val="eachPage"/>
          </w:footnotePr>
          <w:pgSz w:w="11906" w:h="16838" w:code="9"/>
          <w:pgMar w:top="1440" w:right="1440" w:bottom="1440" w:left="1440" w:header="1021" w:footer="1021" w:gutter="0"/>
          <w:cols w:space="708"/>
          <w:titlePg/>
          <w:bidi/>
          <w:rtlGutter/>
          <w:docGrid w:linePitch="360"/>
        </w:sectPr>
      </w:pPr>
    </w:p>
    <w:p w14:paraId="5B8FB28C" w14:textId="4990D466" w:rsidR="00180A9F" w:rsidRPr="00616B2D" w:rsidRDefault="00BA312F" w:rsidP="00471A58">
      <w:pPr>
        <w:pStyle w:val="Heading1"/>
        <w:rPr>
          <w:rFonts w:ascii="Yas" w:hAnsi="Yas"/>
          <w:rtl/>
        </w:rPr>
      </w:pPr>
      <w:r w:rsidRPr="00616B2D">
        <w:rPr>
          <w:rFonts w:ascii="Yas" w:hAnsi="Yas"/>
          <w:rtl/>
        </w:rPr>
        <w:lastRenderedPageBreak/>
        <w:br/>
      </w:r>
      <w:bookmarkStart w:id="31" w:name="_Toc77259399"/>
      <w:r w:rsidRPr="00616B2D">
        <w:rPr>
          <w:rFonts w:ascii="Yas" w:hAnsi="Yas"/>
          <w:rtl/>
        </w:rPr>
        <w:t>نتیجه</w:t>
      </w:r>
      <w:r w:rsidR="003E6ECD" w:rsidRPr="00616B2D">
        <w:rPr>
          <w:rFonts w:ascii="Yas" w:hAnsi="Yas"/>
          <w:rtl/>
        </w:rPr>
        <w:t>‌گیری</w:t>
      </w:r>
      <w:r w:rsidRPr="00616B2D">
        <w:rPr>
          <w:rFonts w:ascii="Yas" w:hAnsi="Yas"/>
          <w:rtl/>
        </w:rPr>
        <w:t xml:space="preserve"> و بحث</w:t>
      </w:r>
      <w:bookmarkEnd w:id="31"/>
    </w:p>
    <w:p w14:paraId="76A93C4D" w14:textId="60675ED5" w:rsidR="00180A9F" w:rsidRPr="00616B2D" w:rsidRDefault="00180A9F" w:rsidP="003E6ECD">
      <w:pPr>
        <w:pStyle w:val="Heading2"/>
        <w:rPr>
          <w:rFonts w:ascii="Yas" w:hAnsi="Yas"/>
          <w:rtl/>
        </w:rPr>
      </w:pPr>
      <w:bookmarkStart w:id="32" w:name="_Toc209236413"/>
      <w:bookmarkStart w:id="33" w:name="_Toc77259400"/>
      <w:r w:rsidRPr="00616B2D">
        <w:rPr>
          <w:rFonts w:ascii="Yas" w:hAnsi="Yas"/>
          <w:rtl/>
        </w:rPr>
        <w:t>مقدمه</w:t>
      </w:r>
      <w:bookmarkEnd w:id="32"/>
      <w:bookmarkEnd w:id="33"/>
    </w:p>
    <w:p w14:paraId="557B4C5C" w14:textId="070DFE96" w:rsidR="00180A9F" w:rsidRPr="00616B2D" w:rsidRDefault="00180A9F" w:rsidP="00A844CD">
      <w:pPr>
        <w:rPr>
          <w:rFonts w:ascii="Yas" w:hAnsi="Yas"/>
          <w:rtl/>
          <w:lang w:bidi="fa-IR"/>
        </w:rPr>
      </w:pPr>
      <w:r w:rsidRPr="00616B2D">
        <w:rPr>
          <w:rFonts w:ascii="Yas" w:hAnsi="Yas"/>
          <w:rtl/>
          <w:lang w:bidi="fa-IR"/>
        </w:rPr>
        <w:t>ارائه‌</w:t>
      </w:r>
      <w:r w:rsidR="004B1ABE" w:rsidRPr="00616B2D">
        <w:rPr>
          <w:rFonts w:ascii="Yas" w:hAnsi="Yas"/>
          <w:rtl/>
          <w:lang w:bidi="fa-IR"/>
        </w:rPr>
        <w:t>ی</w:t>
      </w:r>
      <w:r w:rsidRPr="00616B2D">
        <w:rPr>
          <w:rFonts w:ascii="Yas" w:hAnsi="Yas"/>
          <w:rtl/>
          <w:lang w:bidi="fa-IR"/>
        </w:rPr>
        <w:t xml:space="preserve"> خلاصه‌ا</w:t>
      </w:r>
      <w:r w:rsidR="004B1ABE" w:rsidRPr="00616B2D">
        <w:rPr>
          <w:rFonts w:ascii="Yas" w:hAnsi="Yas"/>
          <w:rtl/>
          <w:lang w:bidi="fa-IR"/>
        </w:rPr>
        <w:t>ی</w:t>
      </w:r>
      <w:r w:rsidRPr="00616B2D">
        <w:rPr>
          <w:rFonts w:ascii="Yas" w:hAnsi="Yas"/>
          <w:rtl/>
          <w:lang w:bidi="fa-IR"/>
        </w:rPr>
        <w:t xml:space="preserve"> از </w:t>
      </w:r>
      <w:r w:rsidR="004B1ABE" w:rsidRPr="00616B2D">
        <w:rPr>
          <w:rFonts w:ascii="Yas" w:hAnsi="Yas"/>
          <w:rtl/>
          <w:lang w:bidi="fa-IR"/>
        </w:rPr>
        <w:t>ی</w:t>
      </w:r>
      <w:r w:rsidRPr="00616B2D">
        <w:rPr>
          <w:rFonts w:ascii="Yas" w:hAnsi="Yas"/>
          <w:rtl/>
          <w:lang w:bidi="fa-IR"/>
        </w:rPr>
        <w:t>افته‌ه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 جار</w:t>
      </w:r>
      <w:r w:rsidR="004B1ABE" w:rsidRPr="00616B2D">
        <w:rPr>
          <w:rFonts w:ascii="Yas" w:hAnsi="Yas"/>
          <w:rtl/>
          <w:lang w:bidi="fa-IR"/>
        </w:rPr>
        <w:t>ی</w:t>
      </w:r>
      <w:r w:rsidRPr="00616B2D">
        <w:rPr>
          <w:rFonts w:ascii="Yas" w:hAnsi="Yas"/>
          <w:rtl/>
          <w:lang w:bidi="fa-IR"/>
        </w:rPr>
        <w:t xml:space="preserve"> است.</w:t>
      </w:r>
      <w:r w:rsidR="0079297A">
        <w:rPr>
          <w:rFonts w:ascii="Yas" w:hAnsi="Yas" w:hint="cs"/>
          <w:rtl/>
          <w:lang w:bidi="fa-IR"/>
        </w:rPr>
        <w:t xml:space="preserve"> </w:t>
      </w:r>
      <w:r w:rsidRPr="00616B2D">
        <w:rPr>
          <w:rFonts w:ascii="Yas" w:hAnsi="Yas"/>
          <w:rtl/>
          <w:lang w:bidi="fa-IR"/>
        </w:rPr>
        <w:t>ا</w:t>
      </w:r>
      <w:r w:rsidR="004B1ABE" w:rsidRPr="00616B2D">
        <w:rPr>
          <w:rFonts w:ascii="Yas" w:hAnsi="Yas"/>
          <w:rtl/>
          <w:lang w:bidi="fa-IR"/>
        </w:rPr>
        <w:t>ی</w:t>
      </w:r>
      <w:r w:rsidRPr="00616B2D">
        <w:rPr>
          <w:rFonts w:ascii="Yas" w:hAnsi="Yas"/>
          <w:rtl/>
          <w:lang w:bidi="fa-IR"/>
        </w:rPr>
        <w:t>ن فصل م</w:t>
      </w:r>
      <w:r w:rsidR="004B1ABE" w:rsidRPr="00616B2D">
        <w:rPr>
          <w:rFonts w:ascii="Yas" w:hAnsi="Yas"/>
          <w:rtl/>
          <w:lang w:bidi="fa-IR"/>
        </w:rPr>
        <w:t>ی</w:t>
      </w:r>
      <w:r w:rsidRPr="00616B2D">
        <w:rPr>
          <w:rFonts w:ascii="Yas" w:hAnsi="Yas"/>
          <w:rtl/>
          <w:lang w:bidi="fa-IR"/>
        </w:rPr>
        <w:t>‌تواند حاو</w:t>
      </w:r>
      <w:r w:rsidR="004B1ABE" w:rsidRPr="00616B2D">
        <w:rPr>
          <w:rFonts w:ascii="Yas" w:hAnsi="Yas"/>
          <w:rtl/>
          <w:lang w:bidi="fa-IR"/>
        </w:rPr>
        <w:t>ی</w:t>
      </w:r>
      <w:r w:rsidRPr="00616B2D">
        <w:rPr>
          <w:rFonts w:ascii="Yas" w:hAnsi="Yas"/>
          <w:rtl/>
          <w:lang w:bidi="fa-IR"/>
        </w:rPr>
        <w:t xml:space="preserve"> </w:t>
      </w:r>
      <w:r w:rsidR="004B1ABE" w:rsidRPr="00616B2D">
        <w:rPr>
          <w:rFonts w:ascii="Yas" w:hAnsi="Yas"/>
          <w:rtl/>
          <w:lang w:bidi="fa-IR"/>
        </w:rPr>
        <w:t>ی</w:t>
      </w:r>
      <w:r w:rsidRPr="00616B2D">
        <w:rPr>
          <w:rFonts w:ascii="Yas" w:hAnsi="Yas"/>
          <w:rtl/>
          <w:lang w:bidi="fa-IR"/>
        </w:rPr>
        <w:t>ک مقدمه شامل مرور</w:t>
      </w:r>
      <w:r w:rsidR="004B1ABE" w:rsidRPr="00616B2D">
        <w:rPr>
          <w:rFonts w:ascii="Yas" w:hAnsi="Yas"/>
          <w:rtl/>
          <w:lang w:bidi="fa-IR"/>
        </w:rPr>
        <w:t>ی</w:t>
      </w:r>
      <w:r w:rsidRPr="00616B2D">
        <w:rPr>
          <w:rFonts w:ascii="Yas" w:hAnsi="Yas"/>
          <w:rtl/>
          <w:lang w:bidi="fa-IR"/>
        </w:rPr>
        <w:t xml:space="preserve"> اجمال</w:t>
      </w:r>
      <w:r w:rsidR="004B1ABE" w:rsidRPr="00616B2D">
        <w:rPr>
          <w:rFonts w:ascii="Yas" w:hAnsi="Yas"/>
          <w:rtl/>
          <w:lang w:bidi="fa-IR"/>
        </w:rPr>
        <w:t>ی</w:t>
      </w:r>
      <w:r w:rsidRPr="00616B2D">
        <w:rPr>
          <w:rFonts w:ascii="Yas" w:hAnsi="Yas"/>
          <w:rtl/>
          <w:lang w:bidi="fa-IR"/>
        </w:rPr>
        <w:t xml:space="preserve"> بر مراحل انجام تحق</w:t>
      </w:r>
      <w:r w:rsidR="004B1ABE" w:rsidRPr="00616B2D">
        <w:rPr>
          <w:rFonts w:ascii="Yas" w:hAnsi="Yas"/>
          <w:rtl/>
          <w:lang w:bidi="fa-IR"/>
        </w:rPr>
        <w:t>ی</w:t>
      </w:r>
      <w:r w:rsidRPr="00616B2D">
        <w:rPr>
          <w:rFonts w:ascii="Yas" w:hAnsi="Yas"/>
          <w:rtl/>
          <w:lang w:bidi="fa-IR"/>
        </w:rPr>
        <w:t xml:space="preserve">ق باشد (حدود </w:t>
      </w:r>
      <w:r w:rsidR="004B1ABE" w:rsidRPr="00616B2D">
        <w:rPr>
          <w:rFonts w:ascii="Yas" w:hAnsi="Yas"/>
          <w:rtl/>
          <w:lang w:bidi="fa-IR"/>
        </w:rPr>
        <w:t>ی</w:t>
      </w:r>
      <w:r w:rsidRPr="00616B2D">
        <w:rPr>
          <w:rFonts w:ascii="Yas" w:hAnsi="Yas"/>
          <w:rtl/>
          <w:lang w:bidi="fa-IR"/>
        </w:rPr>
        <w:t>ک صفحه).</w:t>
      </w:r>
      <w:r w:rsidR="00A844CD" w:rsidRPr="00616B2D">
        <w:rPr>
          <w:rFonts w:ascii="Yas" w:hAnsi="Yas"/>
          <w:rtl/>
          <w:lang w:bidi="fa-IR"/>
        </w:rPr>
        <w:t xml:space="preserve"> </w:t>
      </w:r>
      <w:r w:rsidRPr="00616B2D">
        <w:rPr>
          <w:rFonts w:ascii="Yas" w:hAnsi="Yas"/>
          <w:rtl/>
          <w:lang w:bidi="fa-IR"/>
        </w:rPr>
        <w:t>مطالب پاراگراف‌بند</w:t>
      </w:r>
      <w:r w:rsidR="004B1ABE" w:rsidRPr="00616B2D">
        <w:rPr>
          <w:rFonts w:ascii="Yas" w:hAnsi="Yas"/>
          <w:rtl/>
          <w:lang w:bidi="fa-IR"/>
        </w:rPr>
        <w:t>ی</w:t>
      </w:r>
      <w:r w:rsidRPr="00616B2D">
        <w:rPr>
          <w:rFonts w:ascii="Yas" w:hAnsi="Yas"/>
          <w:rtl/>
          <w:lang w:bidi="fa-IR"/>
        </w:rPr>
        <w:t xml:space="preserve"> شود و هر پاراگراف به </w:t>
      </w:r>
      <w:r w:rsidR="004B1ABE" w:rsidRPr="00616B2D">
        <w:rPr>
          <w:rFonts w:ascii="Yas" w:hAnsi="Yas"/>
          <w:rtl/>
          <w:lang w:bidi="fa-IR"/>
        </w:rPr>
        <w:t>ی</w:t>
      </w:r>
      <w:r w:rsidRPr="00616B2D">
        <w:rPr>
          <w:rFonts w:ascii="Yas" w:hAnsi="Yas"/>
          <w:rtl/>
          <w:lang w:bidi="fa-IR"/>
        </w:rPr>
        <w:t xml:space="preserve">ك موضوع مستقل اختصاص </w:t>
      </w:r>
      <w:r w:rsidR="004B1ABE" w:rsidRPr="00616B2D">
        <w:rPr>
          <w:rFonts w:ascii="Yas" w:hAnsi="Yas"/>
          <w:rtl/>
          <w:lang w:bidi="fa-IR"/>
        </w:rPr>
        <w:t>ی</w:t>
      </w:r>
      <w:r w:rsidRPr="00616B2D">
        <w:rPr>
          <w:rFonts w:ascii="Yas" w:hAnsi="Yas"/>
          <w:rtl/>
          <w:lang w:bidi="fa-IR"/>
        </w:rPr>
        <w:t>ابد.</w:t>
      </w:r>
      <w:r w:rsidR="0079297A">
        <w:rPr>
          <w:rFonts w:ascii="Yas" w:hAnsi="Yas" w:hint="cs"/>
          <w:rtl/>
          <w:lang w:bidi="fa-IR"/>
        </w:rPr>
        <w:t xml:space="preserve"> </w:t>
      </w:r>
      <w:r w:rsidRPr="00616B2D">
        <w:rPr>
          <w:rFonts w:ascii="Yas" w:hAnsi="Yas"/>
          <w:rtl/>
          <w:lang w:bidi="fa-IR"/>
        </w:rPr>
        <w:t>فقط به ارائه‌</w:t>
      </w:r>
      <w:r w:rsidR="004B1ABE" w:rsidRPr="00616B2D">
        <w:rPr>
          <w:rFonts w:ascii="Yas" w:hAnsi="Yas"/>
          <w:rtl/>
          <w:lang w:bidi="fa-IR"/>
        </w:rPr>
        <w:t>ی</w:t>
      </w:r>
      <w:r w:rsidRPr="00616B2D">
        <w:rPr>
          <w:rFonts w:ascii="Yas" w:hAnsi="Yas"/>
          <w:rtl/>
          <w:lang w:bidi="fa-IR"/>
        </w:rPr>
        <w:t xml:space="preserve"> </w:t>
      </w:r>
      <w:r w:rsidR="004B1ABE" w:rsidRPr="00616B2D">
        <w:rPr>
          <w:rFonts w:ascii="Yas" w:hAnsi="Yas"/>
          <w:rtl/>
          <w:lang w:bidi="fa-IR"/>
        </w:rPr>
        <w:t>ی</w:t>
      </w:r>
      <w:r w:rsidRPr="00616B2D">
        <w:rPr>
          <w:rFonts w:ascii="Yas" w:hAnsi="Yas"/>
          <w:rtl/>
          <w:lang w:bidi="fa-IR"/>
        </w:rPr>
        <w:t>افته‌ها و دست‌آوردها بسنده شود و از تعم</w:t>
      </w:r>
      <w:r w:rsidR="004B1ABE" w:rsidRPr="00616B2D">
        <w:rPr>
          <w:rFonts w:ascii="Yas" w:hAnsi="Yas"/>
          <w:rtl/>
          <w:lang w:bidi="fa-IR"/>
        </w:rPr>
        <w:t>ی</w:t>
      </w:r>
      <w:r w:rsidRPr="00616B2D">
        <w:rPr>
          <w:rFonts w:ascii="Yas" w:hAnsi="Yas"/>
          <w:rtl/>
          <w:lang w:bidi="fa-IR"/>
        </w:rPr>
        <w:t>م ب</w:t>
      </w:r>
      <w:r w:rsidR="004B1ABE" w:rsidRPr="00616B2D">
        <w:rPr>
          <w:rFonts w:ascii="Yas" w:hAnsi="Yas"/>
          <w:rtl/>
          <w:lang w:bidi="fa-IR"/>
        </w:rPr>
        <w:t>ی</w:t>
      </w:r>
      <w:r w:rsidRPr="00616B2D">
        <w:rPr>
          <w:rFonts w:ascii="Yas" w:hAnsi="Yas"/>
          <w:rtl/>
          <w:lang w:bidi="fa-IR"/>
        </w:rPr>
        <w:t>‌مورد نتا</w:t>
      </w:r>
      <w:r w:rsidR="004B1ABE" w:rsidRPr="00616B2D">
        <w:rPr>
          <w:rFonts w:ascii="Yas" w:hAnsi="Yas"/>
          <w:rtl/>
          <w:lang w:bidi="fa-IR"/>
        </w:rPr>
        <w:t>ی</w:t>
      </w:r>
      <w:r w:rsidRPr="00616B2D">
        <w:rPr>
          <w:rFonts w:ascii="Yas" w:hAnsi="Yas"/>
          <w:rtl/>
          <w:lang w:bidi="fa-IR"/>
        </w:rPr>
        <w:t>ج خوددار</w:t>
      </w:r>
      <w:r w:rsidR="004B1ABE" w:rsidRPr="00616B2D">
        <w:rPr>
          <w:rFonts w:ascii="Yas" w:hAnsi="Yas"/>
          <w:rtl/>
          <w:lang w:bidi="fa-IR"/>
        </w:rPr>
        <w:t>ی</w:t>
      </w:r>
      <w:r w:rsidRPr="00616B2D">
        <w:rPr>
          <w:rFonts w:ascii="Yas" w:hAnsi="Yas"/>
          <w:rtl/>
          <w:lang w:bidi="fa-IR"/>
        </w:rPr>
        <w:t xml:space="preserve"> شود.</w:t>
      </w:r>
      <w:r w:rsidR="00542150">
        <w:rPr>
          <w:rFonts w:ascii="Yas" w:hAnsi="Yas" w:hint="cs"/>
          <w:rtl/>
          <w:lang w:bidi="fa-IR"/>
        </w:rPr>
        <w:t xml:space="preserve"> </w:t>
      </w:r>
      <w:r w:rsidRPr="00616B2D">
        <w:rPr>
          <w:rFonts w:ascii="Yas" w:hAnsi="Yas"/>
          <w:rtl/>
          <w:lang w:bidi="fa-IR"/>
        </w:rPr>
        <w:t>از ارائه‌</w:t>
      </w:r>
      <w:r w:rsidR="004B1ABE" w:rsidRPr="00616B2D">
        <w:rPr>
          <w:rFonts w:ascii="Yas" w:hAnsi="Yas"/>
          <w:rtl/>
          <w:lang w:bidi="fa-IR"/>
        </w:rPr>
        <w:t>ی</w:t>
      </w:r>
      <w:r w:rsidRPr="00616B2D">
        <w:rPr>
          <w:rFonts w:ascii="Yas" w:hAnsi="Yas"/>
          <w:rtl/>
          <w:lang w:bidi="fa-IR"/>
        </w:rPr>
        <w:t xml:space="preserve"> جداول و نمودارها اجتناب شود.</w:t>
      </w:r>
      <w:r w:rsidR="00A10882">
        <w:rPr>
          <w:rFonts w:ascii="Yas" w:hAnsi="Yas" w:hint="cs"/>
          <w:rtl/>
          <w:lang w:bidi="fa-IR"/>
        </w:rPr>
        <w:t xml:space="preserve"> </w:t>
      </w:r>
      <w:r w:rsidRPr="00616B2D">
        <w:rPr>
          <w:rFonts w:ascii="Yas" w:hAnsi="Yas"/>
          <w:rtl/>
          <w:lang w:bidi="fa-IR"/>
        </w:rPr>
        <w:t>از ارائه‌</w:t>
      </w:r>
      <w:r w:rsidR="004B1ABE" w:rsidRPr="00616B2D">
        <w:rPr>
          <w:rFonts w:ascii="Yas" w:hAnsi="Yas"/>
          <w:rtl/>
          <w:lang w:bidi="fa-IR"/>
        </w:rPr>
        <w:t>ی</w:t>
      </w:r>
      <w:r w:rsidRPr="00616B2D">
        <w:rPr>
          <w:rFonts w:ascii="Yas" w:hAnsi="Yas"/>
          <w:rtl/>
          <w:lang w:bidi="fa-IR"/>
        </w:rPr>
        <w:t xml:space="preserve"> عناو</w:t>
      </w:r>
      <w:r w:rsidR="004B1ABE" w:rsidRPr="00616B2D">
        <w:rPr>
          <w:rFonts w:ascii="Yas" w:hAnsi="Yas"/>
          <w:rtl/>
          <w:lang w:bidi="fa-IR"/>
        </w:rPr>
        <w:t>ی</w:t>
      </w:r>
      <w:r w:rsidRPr="00616B2D">
        <w:rPr>
          <w:rFonts w:ascii="Yas" w:hAnsi="Yas"/>
          <w:rtl/>
          <w:lang w:bidi="fa-IR"/>
        </w:rPr>
        <w:t>ن كل</w:t>
      </w:r>
      <w:r w:rsidR="004B1ABE" w:rsidRPr="00616B2D">
        <w:rPr>
          <w:rFonts w:ascii="Yas" w:hAnsi="Yas"/>
          <w:rtl/>
          <w:lang w:bidi="fa-IR"/>
        </w:rPr>
        <w:t>ی</w:t>
      </w:r>
      <w:r w:rsidRPr="00616B2D">
        <w:rPr>
          <w:rFonts w:ascii="Yas" w:hAnsi="Yas"/>
          <w:rtl/>
          <w:lang w:bidi="fa-IR"/>
        </w:rPr>
        <w:t xml:space="preserve"> در حوزه‌</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 و پ</w:t>
      </w:r>
      <w:r w:rsidR="004B1ABE" w:rsidRPr="00616B2D">
        <w:rPr>
          <w:rFonts w:ascii="Yas" w:hAnsi="Yas"/>
          <w:rtl/>
          <w:lang w:bidi="fa-IR"/>
        </w:rPr>
        <w:t>ی</w:t>
      </w:r>
      <w:r w:rsidRPr="00616B2D">
        <w:rPr>
          <w:rFonts w:ascii="Yas" w:hAnsi="Yas"/>
          <w:rtl/>
          <w:lang w:bidi="fa-IR"/>
        </w:rPr>
        <w:t>شنهاد تحق</w:t>
      </w:r>
      <w:r w:rsidR="004B1ABE" w:rsidRPr="00616B2D">
        <w:rPr>
          <w:rFonts w:ascii="Yas" w:hAnsi="Yas"/>
          <w:rtl/>
          <w:lang w:bidi="fa-IR"/>
        </w:rPr>
        <w:t>ی</w:t>
      </w:r>
      <w:r w:rsidRPr="00616B2D">
        <w:rPr>
          <w:rFonts w:ascii="Yas" w:hAnsi="Yas"/>
          <w:rtl/>
          <w:lang w:bidi="fa-IR"/>
        </w:rPr>
        <w:t>قات آت</w:t>
      </w:r>
      <w:r w:rsidR="004B1ABE" w:rsidRPr="00616B2D">
        <w:rPr>
          <w:rFonts w:ascii="Yas" w:hAnsi="Yas"/>
          <w:rtl/>
          <w:lang w:bidi="fa-IR"/>
        </w:rPr>
        <w:t>ی</w:t>
      </w:r>
      <w:r w:rsidRPr="00616B2D">
        <w:rPr>
          <w:rFonts w:ascii="Yas" w:hAnsi="Yas"/>
          <w:rtl/>
          <w:lang w:bidi="fa-IR"/>
        </w:rPr>
        <w:t xml:space="preserve"> خوددار</w:t>
      </w:r>
      <w:r w:rsidR="004B1ABE" w:rsidRPr="00616B2D">
        <w:rPr>
          <w:rFonts w:ascii="Yas" w:hAnsi="Yas"/>
          <w:rtl/>
          <w:lang w:bidi="fa-IR"/>
        </w:rPr>
        <w:t>ی</w:t>
      </w:r>
      <w:r w:rsidRPr="00616B2D">
        <w:rPr>
          <w:rFonts w:ascii="Yas" w:hAnsi="Yas"/>
          <w:rtl/>
          <w:lang w:bidi="fa-IR"/>
        </w:rPr>
        <w:t xml:space="preserve"> شود و كاملاً در چارچوب و زم</w:t>
      </w:r>
      <w:r w:rsidR="004B1ABE" w:rsidRPr="00616B2D">
        <w:rPr>
          <w:rFonts w:ascii="Yas" w:hAnsi="Yas"/>
          <w:rtl/>
          <w:lang w:bidi="fa-IR"/>
        </w:rPr>
        <w:t>ی</w:t>
      </w:r>
      <w:r w:rsidRPr="00616B2D">
        <w:rPr>
          <w:rFonts w:ascii="Yas" w:hAnsi="Yas"/>
          <w:rtl/>
          <w:lang w:bidi="fa-IR"/>
        </w:rPr>
        <w:t>نه‌</w:t>
      </w:r>
      <w:r w:rsidR="004B1ABE" w:rsidRPr="00616B2D">
        <w:rPr>
          <w:rFonts w:ascii="Yas" w:hAnsi="Yas"/>
          <w:rtl/>
          <w:lang w:bidi="fa-IR"/>
        </w:rPr>
        <w:t>ی</w:t>
      </w:r>
      <w:r w:rsidRPr="00616B2D">
        <w:rPr>
          <w:rFonts w:ascii="Yas" w:hAnsi="Yas"/>
          <w:rtl/>
          <w:lang w:bidi="fa-IR"/>
        </w:rPr>
        <w:t xml:space="preserve"> مربوط به تحق</w:t>
      </w:r>
      <w:r w:rsidR="004B1ABE" w:rsidRPr="00616B2D">
        <w:rPr>
          <w:rFonts w:ascii="Yas" w:hAnsi="Yas"/>
          <w:rtl/>
          <w:lang w:bidi="fa-IR"/>
        </w:rPr>
        <w:t>ی</w:t>
      </w:r>
      <w:r w:rsidRPr="00616B2D">
        <w:rPr>
          <w:rFonts w:ascii="Yas" w:hAnsi="Yas"/>
          <w:rtl/>
          <w:lang w:bidi="fa-IR"/>
        </w:rPr>
        <w:t>ق جار</w:t>
      </w:r>
      <w:r w:rsidR="004B1ABE" w:rsidRPr="00616B2D">
        <w:rPr>
          <w:rFonts w:ascii="Yas" w:hAnsi="Yas"/>
          <w:rtl/>
          <w:lang w:bidi="fa-IR"/>
        </w:rPr>
        <w:t>ی</w:t>
      </w:r>
      <w:r w:rsidRPr="00616B2D">
        <w:rPr>
          <w:rFonts w:ascii="Yas" w:hAnsi="Yas"/>
          <w:rtl/>
          <w:lang w:bidi="fa-IR"/>
        </w:rPr>
        <w:t xml:space="preserve"> باشد.</w:t>
      </w:r>
      <w:r w:rsidR="0079297A">
        <w:rPr>
          <w:rFonts w:ascii="Yas" w:hAnsi="Yas" w:hint="cs"/>
          <w:rtl/>
          <w:lang w:bidi="fa-IR"/>
        </w:rPr>
        <w:t xml:space="preserve"> </w:t>
      </w:r>
      <w:r w:rsidRPr="00616B2D">
        <w:rPr>
          <w:rFonts w:ascii="Yas" w:hAnsi="Yas"/>
          <w:rtl/>
          <w:lang w:bidi="fa-IR"/>
        </w:rPr>
        <w:t>ا</w:t>
      </w:r>
      <w:r w:rsidR="004B1ABE" w:rsidRPr="00616B2D">
        <w:rPr>
          <w:rFonts w:ascii="Yas" w:hAnsi="Yas"/>
          <w:rtl/>
          <w:lang w:bidi="fa-IR"/>
        </w:rPr>
        <w:t>ی</w:t>
      </w:r>
      <w:r w:rsidRPr="00616B2D">
        <w:rPr>
          <w:rFonts w:ascii="Yas" w:hAnsi="Yas"/>
          <w:rtl/>
          <w:lang w:bidi="fa-IR"/>
        </w:rPr>
        <w:t xml:space="preserve">ن فصل حدود </w:t>
      </w:r>
      <w:r w:rsidR="00A844CD" w:rsidRPr="00616B2D">
        <w:rPr>
          <w:rFonts w:ascii="Yas" w:hAnsi="Yas"/>
          <w:rtl/>
          <w:lang w:bidi="fa-IR"/>
        </w:rPr>
        <w:t>۵</w:t>
      </w:r>
      <w:r w:rsidRPr="00616B2D">
        <w:rPr>
          <w:rFonts w:ascii="Yas" w:hAnsi="Yas"/>
          <w:rtl/>
          <w:lang w:bidi="fa-IR"/>
        </w:rPr>
        <w:t xml:space="preserve"> صفحه است.</w:t>
      </w:r>
    </w:p>
    <w:p w14:paraId="762D3EF5" w14:textId="47C1A28F" w:rsidR="00180A9F" w:rsidRPr="00616B2D" w:rsidRDefault="00180A9F" w:rsidP="003E6ECD">
      <w:pPr>
        <w:pStyle w:val="Heading2"/>
        <w:rPr>
          <w:rFonts w:ascii="Yas" w:hAnsi="Yas"/>
          <w:rtl/>
        </w:rPr>
      </w:pPr>
      <w:bookmarkStart w:id="34" w:name="_Toc209236414"/>
      <w:bookmarkStart w:id="35" w:name="_Toc77259401"/>
      <w:r w:rsidRPr="00616B2D">
        <w:rPr>
          <w:rFonts w:ascii="Yas" w:hAnsi="Yas"/>
          <w:rtl/>
        </w:rPr>
        <w:t>محتوا</w:t>
      </w:r>
      <w:bookmarkEnd w:id="34"/>
      <w:bookmarkEnd w:id="35"/>
    </w:p>
    <w:p w14:paraId="40D53F87" w14:textId="2BB44263" w:rsidR="00180A9F" w:rsidRPr="00616B2D" w:rsidRDefault="00180A9F" w:rsidP="0062028D">
      <w:pPr>
        <w:rPr>
          <w:rFonts w:ascii="Yas" w:hAnsi="Yas"/>
          <w:rtl/>
          <w:lang w:bidi="fa-IR"/>
        </w:rPr>
      </w:pPr>
      <w:r w:rsidRPr="00616B2D">
        <w:rPr>
          <w:rFonts w:ascii="Yas" w:hAnsi="Yas"/>
          <w:rtl/>
        </w:rPr>
        <w:t>به ترت</w:t>
      </w:r>
      <w:r w:rsidR="004B1ABE" w:rsidRPr="00616B2D">
        <w:rPr>
          <w:rFonts w:ascii="Yas" w:hAnsi="Yas"/>
          <w:rtl/>
        </w:rPr>
        <w:t>ی</w:t>
      </w:r>
      <w:r w:rsidRPr="00616B2D">
        <w:rPr>
          <w:rFonts w:ascii="Yas" w:hAnsi="Yas"/>
          <w:rtl/>
        </w:rPr>
        <w:t>ب شامل موارد ز</w:t>
      </w:r>
      <w:r w:rsidR="004B1ABE" w:rsidRPr="00616B2D">
        <w:rPr>
          <w:rFonts w:ascii="Yas" w:hAnsi="Yas"/>
          <w:rtl/>
        </w:rPr>
        <w:t>ی</w:t>
      </w:r>
      <w:r w:rsidRPr="00616B2D">
        <w:rPr>
          <w:rFonts w:ascii="Yas" w:hAnsi="Yas"/>
          <w:rtl/>
        </w:rPr>
        <w:t>ر است:</w:t>
      </w:r>
    </w:p>
    <w:p w14:paraId="4FF30811" w14:textId="081BCA6E" w:rsidR="00180A9F" w:rsidRPr="00616B2D" w:rsidRDefault="00180A9F" w:rsidP="00C5502A">
      <w:pPr>
        <w:pStyle w:val="Heading2"/>
        <w:rPr>
          <w:rFonts w:ascii="Yas" w:hAnsi="Yas"/>
          <w:rtl/>
        </w:rPr>
      </w:pPr>
      <w:bookmarkStart w:id="36" w:name="_Toc209236415"/>
      <w:bookmarkStart w:id="37" w:name="_Toc77259402"/>
      <w:r w:rsidRPr="00616B2D">
        <w:rPr>
          <w:rFonts w:ascii="Yas" w:hAnsi="Yas"/>
          <w:rtl/>
        </w:rPr>
        <w:t>جمع‌بند</w:t>
      </w:r>
      <w:r w:rsidR="004B1ABE" w:rsidRPr="00616B2D">
        <w:rPr>
          <w:rFonts w:ascii="Yas" w:hAnsi="Yas"/>
          <w:rtl/>
        </w:rPr>
        <w:t>ی</w:t>
      </w:r>
      <w:bookmarkEnd w:id="36"/>
      <w:bookmarkEnd w:id="37"/>
    </w:p>
    <w:p w14:paraId="39894ED7" w14:textId="09BB800A" w:rsidR="00180A9F" w:rsidRPr="00616B2D" w:rsidRDefault="00180A9F" w:rsidP="0062028D">
      <w:pPr>
        <w:rPr>
          <w:rFonts w:ascii="Yas" w:hAnsi="Yas"/>
          <w:rtl/>
          <w:lang w:bidi="fa-IR"/>
        </w:rPr>
      </w:pPr>
      <w:r w:rsidRPr="00616B2D">
        <w:rPr>
          <w:rFonts w:ascii="Yas" w:hAnsi="Yas"/>
          <w:rtl/>
          <w:lang w:bidi="fa-IR"/>
        </w:rPr>
        <w:t>خلاصه‌ا</w:t>
      </w:r>
      <w:r w:rsidR="004B1ABE" w:rsidRPr="00616B2D">
        <w:rPr>
          <w:rFonts w:ascii="Yas" w:hAnsi="Yas"/>
          <w:rtl/>
          <w:lang w:bidi="fa-IR"/>
        </w:rPr>
        <w:t>ی</w:t>
      </w:r>
      <w:r w:rsidRPr="00616B2D">
        <w:rPr>
          <w:rFonts w:ascii="Yas" w:hAnsi="Yas"/>
          <w:rtl/>
          <w:lang w:bidi="fa-IR"/>
        </w:rPr>
        <w:t xml:space="preserve"> از تمام </w:t>
      </w:r>
      <w:r w:rsidR="004B1ABE" w:rsidRPr="00616B2D">
        <w:rPr>
          <w:rFonts w:ascii="Yas" w:hAnsi="Yas"/>
          <w:rtl/>
          <w:lang w:bidi="fa-IR"/>
        </w:rPr>
        <w:t>ی</w:t>
      </w:r>
      <w:r w:rsidRPr="00616B2D">
        <w:rPr>
          <w:rFonts w:ascii="Yas" w:hAnsi="Yas"/>
          <w:rtl/>
          <w:lang w:bidi="fa-IR"/>
        </w:rPr>
        <w:t>افته‌ها و دست‌آورده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 جار</w:t>
      </w:r>
      <w:r w:rsidR="004B1ABE" w:rsidRPr="00616B2D">
        <w:rPr>
          <w:rFonts w:ascii="Yas" w:hAnsi="Yas"/>
          <w:rtl/>
          <w:lang w:bidi="fa-IR"/>
        </w:rPr>
        <w:t>ی</w:t>
      </w:r>
      <w:r w:rsidRPr="00616B2D">
        <w:rPr>
          <w:rFonts w:ascii="Yas" w:hAnsi="Yas"/>
          <w:rtl/>
          <w:lang w:bidi="fa-IR"/>
        </w:rPr>
        <w:t xml:space="preserve"> است.</w:t>
      </w:r>
    </w:p>
    <w:p w14:paraId="63A25FB3" w14:textId="46CAD551" w:rsidR="00180A9F" w:rsidRPr="00616B2D" w:rsidRDefault="00180A9F" w:rsidP="0062028D">
      <w:pPr>
        <w:pStyle w:val="Heading3"/>
        <w:rPr>
          <w:rFonts w:ascii="Yas" w:hAnsi="Yas"/>
          <w:rtl/>
        </w:rPr>
      </w:pPr>
      <w:bookmarkStart w:id="38" w:name="_Toc77259403"/>
      <w:r w:rsidRPr="00616B2D">
        <w:rPr>
          <w:rFonts w:ascii="Yas" w:hAnsi="Yas"/>
          <w:rtl/>
        </w:rPr>
        <w:t>نوآور</w:t>
      </w:r>
      <w:r w:rsidR="004B1ABE" w:rsidRPr="00616B2D">
        <w:rPr>
          <w:rFonts w:ascii="Yas" w:hAnsi="Yas"/>
          <w:rtl/>
        </w:rPr>
        <w:t>ی</w:t>
      </w:r>
      <w:bookmarkEnd w:id="38"/>
    </w:p>
    <w:p w14:paraId="3389716B" w14:textId="3AD0E0CD" w:rsidR="00C62440" w:rsidRPr="00616B2D" w:rsidRDefault="00180A9F" w:rsidP="00C62440">
      <w:pPr>
        <w:rPr>
          <w:rFonts w:ascii="Yas" w:hAnsi="Yas"/>
          <w:rtl/>
          <w:lang w:bidi="fa-IR"/>
        </w:rPr>
      </w:pPr>
      <w:r w:rsidRPr="00616B2D">
        <w:rPr>
          <w:rFonts w:ascii="Yas" w:hAnsi="Yas"/>
          <w:rtl/>
          <w:lang w:bidi="fa-IR"/>
        </w:rPr>
        <w:t>نوآور</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 xml:space="preserve">ق را بر اساس </w:t>
      </w:r>
      <w:r w:rsidR="004B1ABE" w:rsidRPr="00616B2D">
        <w:rPr>
          <w:rFonts w:ascii="Yas" w:hAnsi="Yas"/>
          <w:rtl/>
          <w:lang w:bidi="fa-IR"/>
        </w:rPr>
        <w:t>ی</w:t>
      </w:r>
      <w:r w:rsidRPr="00616B2D">
        <w:rPr>
          <w:rFonts w:ascii="Yas" w:hAnsi="Yas"/>
          <w:rtl/>
          <w:lang w:bidi="fa-IR"/>
        </w:rPr>
        <w:t>افته‌ها</w:t>
      </w:r>
      <w:r w:rsidR="004B1ABE" w:rsidRPr="00616B2D">
        <w:rPr>
          <w:rFonts w:ascii="Yas" w:hAnsi="Yas"/>
          <w:rtl/>
          <w:lang w:bidi="fa-IR"/>
        </w:rPr>
        <w:t>ی</w:t>
      </w:r>
      <w:r w:rsidRPr="00616B2D">
        <w:rPr>
          <w:rFonts w:ascii="Yas" w:hAnsi="Yas"/>
          <w:rtl/>
          <w:lang w:bidi="fa-IR"/>
        </w:rPr>
        <w:t xml:space="preserve"> آن تشر</w:t>
      </w:r>
      <w:r w:rsidR="004B1ABE" w:rsidRPr="00616B2D">
        <w:rPr>
          <w:rFonts w:ascii="Yas" w:hAnsi="Yas"/>
          <w:rtl/>
          <w:lang w:bidi="fa-IR"/>
        </w:rPr>
        <w:t>ی</w:t>
      </w:r>
      <w:r w:rsidRPr="00616B2D">
        <w:rPr>
          <w:rFonts w:ascii="Yas" w:hAnsi="Yas"/>
          <w:rtl/>
          <w:lang w:bidi="fa-IR"/>
        </w:rPr>
        <w:t>ح م</w:t>
      </w:r>
      <w:r w:rsidR="004B1ABE" w:rsidRPr="00616B2D">
        <w:rPr>
          <w:rFonts w:ascii="Yas" w:hAnsi="Yas"/>
          <w:rtl/>
          <w:lang w:bidi="fa-IR"/>
        </w:rPr>
        <w:t>ی</w:t>
      </w:r>
      <w:r w:rsidRPr="00616B2D">
        <w:rPr>
          <w:rFonts w:ascii="Yas" w:hAnsi="Yas"/>
          <w:rtl/>
          <w:lang w:bidi="fa-IR"/>
        </w:rPr>
        <w:t>‌کند.</w:t>
      </w:r>
    </w:p>
    <w:p w14:paraId="5C6253E8" w14:textId="71149C79" w:rsidR="00180A9F" w:rsidRPr="00616B2D" w:rsidRDefault="00180A9F" w:rsidP="00A950BB">
      <w:pPr>
        <w:pStyle w:val="Heading3"/>
        <w:rPr>
          <w:rFonts w:ascii="Yas" w:hAnsi="Yas"/>
          <w:rtl/>
          <w:lang w:bidi="fa-IR"/>
        </w:rPr>
      </w:pPr>
      <w:bookmarkStart w:id="39" w:name="_Toc77259404"/>
      <w:r w:rsidRPr="00616B2D">
        <w:rPr>
          <w:rFonts w:ascii="Yas" w:hAnsi="Yas"/>
          <w:rtl/>
          <w:lang w:bidi="fa-IR"/>
        </w:rPr>
        <w:lastRenderedPageBreak/>
        <w:t>پ</w:t>
      </w:r>
      <w:r w:rsidR="004B1ABE" w:rsidRPr="00616B2D">
        <w:rPr>
          <w:rFonts w:ascii="Yas" w:hAnsi="Yas"/>
          <w:rtl/>
          <w:lang w:bidi="fa-IR"/>
        </w:rPr>
        <w:t>ی</w:t>
      </w:r>
      <w:r w:rsidRPr="00616B2D">
        <w:rPr>
          <w:rFonts w:ascii="Yas" w:hAnsi="Yas"/>
          <w:rtl/>
          <w:lang w:bidi="fa-IR"/>
        </w:rPr>
        <w:t>شنهادها</w:t>
      </w:r>
      <w:bookmarkEnd w:id="39"/>
    </w:p>
    <w:p w14:paraId="4339DD06" w14:textId="65DEFEA4" w:rsidR="00180A9F" w:rsidRPr="00616B2D" w:rsidRDefault="00180A9F" w:rsidP="004762DD">
      <w:pPr>
        <w:rPr>
          <w:rFonts w:ascii="Yas" w:hAnsi="Yas"/>
          <w:rtl/>
          <w:lang w:bidi="fa-IR"/>
        </w:rPr>
      </w:pPr>
      <w:r w:rsidRPr="00616B2D">
        <w:rPr>
          <w:rFonts w:ascii="Yas" w:hAnsi="Yas"/>
          <w:rtl/>
          <w:lang w:bidi="fa-IR"/>
        </w:rPr>
        <w:t>عناو</w:t>
      </w:r>
      <w:r w:rsidR="004B1ABE" w:rsidRPr="00616B2D">
        <w:rPr>
          <w:rFonts w:ascii="Yas" w:hAnsi="Yas"/>
          <w:rtl/>
          <w:lang w:bidi="fa-IR"/>
        </w:rPr>
        <w:t>ی</w:t>
      </w:r>
      <w:r w:rsidRPr="00616B2D">
        <w:rPr>
          <w:rFonts w:ascii="Yas" w:hAnsi="Yas"/>
          <w:rtl/>
          <w:lang w:bidi="fa-IR"/>
        </w:rPr>
        <w:t>ن و موضوعات پ</w:t>
      </w:r>
      <w:r w:rsidR="004B1ABE" w:rsidRPr="00616B2D">
        <w:rPr>
          <w:rFonts w:ascii="Yas" w:hAnsi="Yas"/>
          <w:rtl/>
          <w:lang w:bidi="fa-IR"/>
        </w:rPr>
        <w:t>ی</w:t>
      </w:r>
      <w:r w:rsidRPr="00616B2D">
        <w:rPr>
          <w:rFonts w:ascii="Yas" w:hAnsi="Yas"/>
          <w:rtl/>
          <w:lang w:bidi="fa-IR"/>
        </w:rPr>
        <w:t>شنهاد</w:t>
      </w:r>
      <w:r w:rsidR="004B1ABE" w:rsidRPr="00616B2D">
        <w:rPr>
          <w:rFonts w:ascii="Yas" w:hAnsi="Yas"/>
          <w:rtl/>
          <w:lang w:bidi="fa-IR"/>
        </w:rPr>
        <w:t>ی</w:t>
      </w:r>
      <w:r w:rsidRPr="00616B2D">
        <w:rPr>
          <w:rFonts w:ascii="Yas" w:hAnsi="Yas"/>
          <w:rtl/>
          <w:lang w:bidi="fa-IR"/>
        </w:rPr>
        <w:t xml:space="preserve"> را برا</w:t>
      </w:r>
      <w:r w:rsidR="004B1ABE" w:rsidRPr="00616B2D">
        <w:rPr>
          <w:rFonts w:ascii="Yas" w:hAnsi="Yas"/>
          <w:rtl/>
          <w:lang w:bidi="fa-IR"/>
        </w:rPr>
        <w:t>ی</w:t>
      </w:r>
      <w:r w:rsidRPr="00616B2D">
        <w:rPr>
          <w:rFonts w:ascii="Yas" w:hAnsi="Yas"/>
          <w:rtl/>
          <w:lang w:bidi="fa-IR"/>
        </w:rPr>
        <w:t xml:space="preserve"> تحق</w:t>
      </w:r>
      <w:r w:rsidR="004B1ABE" w:rsidRPr="00616B2D">
        <w:rPr>
          <w:rFonts w:ascii="Yas" w:hAnsi="Yas"/>
          <w:rtl/>
          <w:lang w:bidi="fa-IR"/>
        </w:rPr>
        <w:t>ی</w:t>
      </w:r>
      <w:r w:rsidRPr="00616B2D">
        <w:rPr>
          <w:rFonts w:ascii="Yas" w:hAnsi="Yas"/>
          <w:rtl/>
          <w:lang w:bidi="fa-IR"/>
        </w:rPr>
        <w:t>قات آت</w:t>
      </w:r>
      <w:r w:rsidR="004B1ABE" w:rsidRPr="00616B2D">
        <w:rPr>
          <w:rFonts w:ascii="Yas" w:hAnsi="Yas"/>
          <w:rtl/>
          <w:lang w:bidi="fa-IR"/>
        </w:rPr>
        <w:t>ی</w:t>
      </w:r>
      <w:r w:rsidRPr="00616B2D">
        <w:rPr>
          <w:rFonts w:ascii="Yas" w:hAnsi="Yas"/>
          <w:rtl/>
          <w:lang w:bidi="fa-IR"/>
        </w:rPr>
        <w:t xml:space="preserve">  ب</w:t>
      </w:r>
      <w:r w:rsidR="004B1ABE" w:rsidRPr="00616B2D">
        <w:rPr>
          <w:rFonts w:ascii="Yas" w:hAnsi="Yas"/>
          <w:rtl/>
          <w:lang w:bidi="fa-IR"/>
        </w:rPr>
        <w:t>ی</w:t>
      </w:r>
      <w:r w:rsidRPr="00616B2D">
        <w:rPr>
          <w:rFonts w:ascii="Yas" w:hAnsi="Yas"/>
          <w:rtl/>
          <w:lang w:bidi="fa-IR"/>
        </w:rPr>
        <w:t>شتر در زم</w:t>
      </w:r>
      <w:r w:rsidR="004B1ABE" w:rsidRPr="00616B2D">
        <w:rPr>
          <w:rFonts w:ascii="Yas" w:hAnsi="Yas"/>
          <w:rtl/>
          <w:lang w:bidi="fa-IR"/>
        </w:rPr>
        <w:t>ی</w:t>
      </w:r>
      <w:r w:rsidRPr="00616B2D">
        <w:rPr>
          <w:rFonts w:ascii="Yas" w:hAnsi="Yas"/>
          <w:rtl/>
          <w:lang w:bidi="fa-IR"/>
        </w:rPr>
        <w:t>نه‌</w:t>
      </w:r>
      <w:r w:rsidR="004B1ABE" w:rsidRPr="00616B2D">
        <w:rPr>
          <w:rFonts w:ascii="Yas" w:hAnsi="Yas"/>
          <w:rtl/>
          <w:lang w:bidi="fa-IR"/>
        </w:rPr>
        <w:t>ی</w:t>
      </w:r>
      <w:r w:rsidR="004762DD" w:rsidRPr="00616B2D">
        <w:rPr>
          <w:rFonts w:ascii="Yas" w:hAnsi="Yas"/>
          <w:rtl/>
          <w:lang w:bidi="fa-IR"/>
        </w:rPr>
        <w:t xml:space="preserve"> مورد بحث در آ</w:t>
      </w:r>
      <w:r w:rsidR="004B1ABE" w:rsidRPr="00616B2D">
        <w:rPr>
          <w:rFonts w:ascii="Yas" w:hAnsi="Yas"/>
          <w:rtl/>
          <w:lang w:bidi="fa-IR"/>
        </w:rPr>
        <w:t>ی</w:t>
      </w:r>
      <w:r w:rsidR="004762DD" w:rsidRPr="00616B2D">
        <w:rPr>
          <w:rFonts w:ascii="Yas" w:hAnsi="Yas"/>
          <w:rtl/>
          <w:lang w:bidi="fa-IR"/>
        </w:rPr>
        <w:t>نده ارائه م</w:t>
      </w:r>
      <w:r w:rsidR="004B1ABE" w:rsidRPr="00616B2D">
        <w:rPr>
          <w:rFonts w:ascii="Yas" w:hAnsi="Yas"/>
          <w:rtl/>
          <w:lang w:bidi="fa-IR"/>
        </w:rPr>
        <w:t>ی</w:t>
      </w:r>
      <w:r w:rsidR="004762DD" w:rsidRPr="00616B2D">
        <w:rPr>
          <w:rFonts w:ascii="Yas" w:hAnsi="Yas"/>
          <w:rtl/>
          <w:lang w:bidi="fa-IR"/>
        </w:rPr>
        <w:t>‌کند.</w:t>
      </w:r>
    </w:p>
    <w:p w14:paraId="43CBC8BE" w14:textId="77777777" w:rsidR="00BA312F" w:rsidRPr="00616B2D" w:rsidRDefault="00BA312F" w:rsidP="004762DD">
      <w:pPr>
        <w:rPr>
          <w:rFonts w:ascii="Yas" w:hAnsi="Yas"/>
          <w:rtl/>
          <w:lang w:bidi="fa-IR"/>
        </w:rPr>
      </w:pPr>
    </w:p>
    <w:p w14:paraId="382051FA" w14:textId="77777777" w:rsidR="00C90342" w:rsidRPr="00616B2D" w:rsidRDefault="00C90342" w:rsidP="004762DD">
      <w:pPr>
        <w:rPr>
          <w:rFonts w:ascii="Yas" w:hAnsi="Yas"/>
          <w:rtl/>
          <w:lang w:bidi="fa-IR"/>
        </w:rPr>
      </w:pPr>
    </w:p>
    <w:p w14:paraId="7DD41FC5" w14:textId="77777777" w:rsidR="003E6ECD" w:rsidRPr="00616B2D" w:rsidRDefault="003E6ECD" w:rsidP="004762DD">
      <w:pPr>
        <w:rPr>
          <w:rFonts w:ascii="Yas" w:hAnsi="Yas"/>
          <w:rtl/>
          <w:lang w:bidi="fa-IR"/>
        </w:rPr>
      </w:pPr>
    </w:p>
    <w:p w14:paraId="5A43C710" w14:textId="77777777" w:rsidR="00BA312F" w:rsidRPr="00616B2D" w:rsidRDefault="00BA312F" w:rsidP="004762DD">
      <w:pPr>
        <w:rPr>
          <w:rFonts w:ascii="Yas" w:hAnsi="Yas"/>
          <w:rtl/>
          <w:lang w:bidi="fa-IR"/>
        </w:rPr>
        <w:sectPr w:rsidR="00BA312F" w:rsidRPr="00616B2D" w:rsidSect="00BA312F">
          <w:headerReference w:type="default" r:id="rId32"/>
          <w:footnotePr>
            <w:numRestart w:val="eachPage"/>
          </w:footnotePr>
          <w:pgSz w:w="11906" w:h="16838" w:code="9"/>
          <w:pgMar w:top="1440" w:right="1440" w:bottom="1440" w:left="1440" w:header="1021" w:footer="1021" w:gutter="0"/>
          <w:cols w:space="708"/>
          <w:titlePg/>
          <w:bidi/>
          <w:rtlGutter/>
          <w:docGrid w:linePitch="360"/>
        </w:sectPr>
      </w:pPr>
    </w:p>
    <w:p w14:paraId="50F33DE3" w14:textId="77777777" w:rsidR="00180A9F" w:rsidRPr="00616B2D" w:rsidRDefault="00180A9F" w:rsidP="00404300">
      <w:pPr>
        <w:jc w:val="left"/>
        <w:rPr>
          <w:rFonts w:ascii="Yas" w:hAnsi="Yas"/>
          <w:b/>
          <w:bCs/>
          <w:sz w:val="56"/>
          <w:szCs w:val="56"/>
          <w:rtl/>
        </w:rPr>
      </w:pPr>
      <w:bookmarkStart w:id="40" w:name="_Toc209236420"/>
      <w:bookmarkStart w:id="41" w:name="_Toc209240164"/>
      <w:bookmarkStart w:id="42" w:name="_Toc209240176"/>
      <w:r w:rsidRPr="00616B2D">
        <w:rPr>
          <w:rFonts w:ascii="Yas" w:hAnsi="Yas"/>
          <w:b/>
          <w:bCs/>
          <w:sz w:val="56"/>
          <w:szCs w:val="56"/>
          <w:rtl/>
        </w:rPr>
        <w:lastRenderedPageBreak/>
        <w:t>مراجع</w:t>
      </w:r>
      <w:bookmarkEnd w:id="40"/>
      <w:bookmarkEnd w:id="41"/>
      <w:bookmarkEnd w:id="42"/>
    </w:p>
    <w:p w14:paraId="408A646B" w14:textId="3FD694FF" w:rsidR="008E5DD1" w:rsidRPr="00616B2D" w:rsidRDefault="008E5DD1" w:rsidP="006E6C5F">
      <w:pPr>
        <w:rPr>
          <w:rFonts w:ascii="Yas" w:hAnsi="Yas"/>
          <w:rtl/>
          <w:lang w:bidi="fa-IR"/>
        </w:rPr>
      </w:pPr>
      <w:r w:rsidRPr="00616B2D">
        <w:rPr>
          <w:rFonts w:ascii="Yas" w:hAnsi="Yas"/>
          <w:rtl/>
          <w:lang w:bidi="fa-IR"/>
        </w:rPr>
        <w:t>در این قسمت، تمامی مراجع استفاده شده در متن فهرست می‌شوند. تمام مراجع مندرج در این بخش، باید حداقل یک‌بار در متن اصلی استفاده شده باشند. توجه شود که در صورت ارجاع مستقیم و عینی مطلبی از یک منبع، لازم است تا تمامی آن‌ مطلب داخل گیومه قرار گیرد.</w:t>
      </w:r>
    </w:p>
    <w:p w14:paraId="183B3E6E" w14:textId="246EC51D" w:rsidR="008E5DD1" w:rsidRPr="00616B2D" w:rsidRDefault="008E5DD1" w:rsidP="00542150">
      <w:pPr>
        <w:rPr>
          <w:rFonts w:ascii="Yas" w:hAnsi="Yas"/>
        </w:rPr>
      </w:pPr>
      <w:r w:rsidRPr="00616B2D">
        <w:rPr>
          <w:rFonts w:ascii="Yas" w:hAnsi="Yas"/>
          <w:rtl/>
          <w:lang w:bidi="fa-IR"/>
        </w:rPr>
        <w:tab/>
        <w:t xml:space="preserve">دو روش برای </w:t>
      </w:r>
      <w:r w:rsidRPr="00616B2D">
        <w:rPr>
          <w:rFonts w:ascii="Yas" w:hAnsi="Yas"/>
          <w:rtl/>
          <w:cs/>
          <w:lang w:bidi="fa-IR"/>
        </w:rPr>
        <w:t xml:space="preserve">ارجاع مرسوم است. در روش اول، هنگام ارجاع در متن، نام نویسنده و سال انتشار منبع مورد استفاده در پرانتز آورده می‌شود و در فهرست مراجع، عناوین به ترتیب الفبایی بر اساس نام مولف مرتب می‌شوند. </w:t>
      </w:r>
      <w:r w:rsidRPr="00616B2D">
        <w:rPr>
          <w:rFonts w:ascii="Yas" w:hAnsi="Yas"/>
          <w:rtl/>
          <w:lang w:bidi="fa-IR"/>
        </w:rPr>
        <w:t>ارجاع در این روش</w:t>
      </w:r>
      <w:r w:rsidRPr="00616B2D">
        <w:rPr>
          <w:rFonts w:ascii="Yas" w:hAnsi="Yas"/>
          <w:rtl/>
          <w:cs/>
          <w:lang w:bidi="fa-IR"/>
        </w:rPr>
        <w:t xml:space="preserve"> در صورتی که نام نویسنده جزیی از متن باشد، به صورت «</w:t>
      </w:r>
      <w:r w:rsidRPr="00616B2D">
        <w:rPr>
          <w:rFonts w:ascii="Yas" w:hAnsi="Yas"/>
          <w:i/>
          <w:iCs/>
          <w:rtl/>
          <w:cs/>
          <w:lang w:bidi="fa-IR"/>
        </w:rPr>
        <w:t>اسمیت</w:t>
      </w:r>
      <w:r w:rsidRPr="00616B2D">
        <w:rPr>
          <w:rFonts w:ascii="Yas" w:hAnsi="Yas"/>
          <w:i/>
          <w:iCs/>
          <w:vertAlign w:val="superscript"/>
          <w:rtl/>
          <w:cs/>
          <w:lang w:bidi="fa-IR"/>
        </w:rPr>
        <w:footnoteReference w:id="9"/>
      </w:r>
      <w:r w:rsidRPr="00616B2D">
        <w:rPr>
          <w:rFonts w:ascii="Yas" w:hAnsi="Yas"/>
          <w:i/>
          <w:iCs/>
          <w:rtl/>
          <w:cs/>
          <w:lang w:bidi="fa-IR"/>
        </w:rPr>
        <w:t xml:space="preserve"> و همکاران (2014) نشان دادند که...</w:t>
      </w:r>
      <w:r w:rsidRPr="00616B2D">
        <w:rPr>
          <w:rFonts w:ascii="Yas" w:hAnsi="Yas"/>
          <w:rtl/>
          <w:cs/>
          <w:lang w:bidi="fa-IR"/>
        </w:rPr>
        <w:t>» و در صورتی که نام نویسنده جزیی از متن نباشد، به صورت «</w:t>
      </w:r>
      <w:r w:rsidRPr="00616B2D">
        <w:rPr>
          <w:rFonts w:ascii="Yas" w:hAnsi="Yas"/>
          <w:i/>
          <w:iCs/>
          <w:rtl/>
          <w:cs/>
          <w:lang w:bidi="fa-IR"/>
        </w:rPr>
        <w:t>تحقیقات پیشین در این</w:t>
      </w:r>
      <w:r w:rsidRPr="00616B2D">
        <w:rPr>
          <w:rFonts w:ascii="Yas" w:hAnsi="Yas"/>
          <w:i/>
          <w:iCs/>
          <w:rtl/>
          <w:lang w:bidi="fa-IR"/>
        </w:rPr>
        <w:t xml:space="preserve"> </w:t>
      </w:r>
      <w:r w:rsidRPr="00616B2D">
        <w:rPr>
          <w:rFonts w:ascii="Yas" w:hAnsi="Yas"/>
          <w:i/>
          <w:iCs/>
          <w:rtl/>
          <w:cs/>
          <w:lang w:bidi="fa-IR"/>
        </w:rPr>
        <w:t>زمینه (اسمیت و همکاران 2014) نشان داده است که...</w:t>
      </w:r>
      <w:r w:rsidRPr="00616B2D">
        <w:rPr>
          <w:rFonts w:ascii="Yas" w:hAnsi="Yas"/>
          <w:rtl/>
          <w:cs/>
          <w:lang w:bidi="fa-IR"/>
        </w:rPr>
        <w:t xml:space="preserve">» انجام می‌گیرد. </w:t>
      </w:r>
      <w:r w:rsidRPr="00616B2D">
        <w:rPr>
          <w:rFonts w:ascii="Yas" w:hAnsi="Yas"/>
          <w:rtl/>
          <w:lang w:bidi="fa-IR"/>
        </w:rPr>
        <w:t>در این نوع از ارجاع، نام نویسندگان در متن حداکثر تا دو نویسنده درج می‌شود و در صورت وجود بیش از دو نویسنده، تنها از نام نویسنده اصلی به همراه عبارت «و همکاران» استفاده می‌گردد. توجه فرمایید که مطابق نمونه نمایش داده شده در بالا، در صورتی که نام لاتین به فارسی برگردانده می‌شود، می‌بایست در اولین ارجاع به آن نام، اصل لاتین آن در پاورقی درج شود.</w:t>
      </w:r>
    </w:p>
    <w:p w14:paraId="33D6C878" w14:textId="488CA421" w:rsidR="008E5DD1" w:rsidRPr="00616B2D" w:rsidRDefault="008E5DD1" w:rsidP="00542150">
      <w:pPr>
        <w:rPr>
          <w:rFonts w:ascii="Yas" w:hAnsi="Yas"/>
        </w:rPr>
      </w:pPr>
      <w:r w:rsidRPr="00616B2D">
        <w:rPr>
          <w:rFonts w:ascii="Yas" w:hAnsi="Yas"/>
          <w:rtl/>
          <w:cs/>
          <w:lang w:bidi="fa-IR"/>
        </w:rPr>
        <w:tab/>
        <w:t>در روش دوم، هر ارجاع در متن اصلی به صورت</w:t>
      </w:r>
      <w:r w:rsidRPr="00616B2D">
        <w:rPr>
          <w:rFonts w:ascii="Yas" w:hAnsi="Yas"/>
          <w:rtl/>
          <w:lang w:bidi="fa-IR"/>
        </w:rPr>
        <w:t xml:space="preserve"> یک شماره درون قلاب</w:t>
      </w:r>
      <w:r w:rsidRPr="00616B2D">
        <w:rPr>
          <w:rFonts w:ascii="Yas" w:hAnsi="Yas"/>
          <w:vertAlign w:val="superscript"/>
          <w:rtl/>
          <w:lang w:bidi="fa-IR"/>
        </w:rPr>
        <w:footnoteReference w:id="10"/>
      </w:r>
      <w:r w:rsidRPr="00616B2D">
        <w:rPr>
          <w:rFonts w:ascii="Yas" w:hAnsi="Yas"/>
          <w:rtl/>
          <w:lang w:bidi="fa-IR"/>
        </w:rPr>
        <w:t xml:space="preserve"> نمایش داده می‌شود که شماره مزبور بیانگر ترتیب ظهور ارجاع در متن است. در این حالت، فهرست مراجع به ترتیب همین شماره‌گذاری ارائه می‌گردد. در این روش، ارجاع در متن به صورت «</w:t>
      </w:r>
      <w:r w:rsidRPr="00616B2D">
        <w:rPr>
          <w:rFonts w:ascii="Yas" w:hAnsi="Yas"/>
          <w:i/>
          <w:iCs/>
          <w:rtl/>
          <w:cs/>
          <w:lang w:bidi="fa-IR"/>
        </w:rPr>
        <w:t xml:space="preserve">تحقیقات پیشین </w:t>
      </w:r>
      <w:r w:rsidRPr="00616B2D">
        <w:rPr>
          <w:rFonts w:ascii="Yas" w:hAnsi="Yas"/>
          <w:i/>
          <w:iCs/>
          <w:rtl/>
          <w:lang w:bidi="fa-IR"/>
        </w:rPr>
        <w:fldChar w:fldCharType="begin" w:fldLock="1"/>
      </w:r>
      <w:r w:rsidRPr="00616B2D">
        <w:rPr>
          <w:rFonts w:ascii="Yas" w:hAnsi="Yas"/>
          <w:i/>
          <w:iCs/>
        </w:rPr>
        <w:instrText>ADDIN CSL_CITATION { "citationItems" : [ { "id" : "ITEM-1", "itemData" : { "DOI" : "10.1193/1.3280377", "author" : [ { "family" : "Mansouri", "given" : "Babak" }, { "family" : "Ghafory-Ashtiany", "given" : "Mohsen" }, { "family" : "Amini-Hosseini", "given" : "Kambod" }, { "family" : "Nourjou", "given" : "Reza" }, { "family" : "Mousavi", "given" : "Mehdi" } ], "container-title" : "Earthquake Spectra", "id" : "ITEM-1", "issue" : "1", "issued" : { "date-parts" : [ [ "2010", "2" ] ] }, "page" : "153-168", "title" : "Building Seismic Loss Model for Tehran", "type" : "article-journal", "volume" : "26" }, "uris" : [ "http://www.mendeley.com/documents/?uuid=41f31b86-383a-43f5-b521-6b41c8eb12b1" ] } ], "mendeley" : { "previouslyFormattedCitation" : "[1]" }, "properties" : { "noteIndex" : 0 }, "schema" : "https://github.com/citation-style-language/schema/raw/master/csl-citation.json" }</w:instrText>
      </w:r>
      <w:r w:rsidRPr="00616B2D">
        <w:rPr>
          <w:rFonts w:ascii="Yas" w:hAnsi="Yas"/>
          <w:i/>
          <w:iCs/>
          <w:rtl/>
          <w:lang w:bidi="fa-IR"/>
        </w:rPr>
        <w:fldChar w:fldCharType="separate"/>
      </w:r>
      <w:r w:rsidRPr="00616B2D">
        <w:rPr>
          <w:rFonts w:ascii="Yas" w:hAnsi="Yas"/>
          <w:i/>
          <w:iCs/>
          <w:rtl/>
          <w:lang w:bidi="fa-IR"/>
        </w:rPr>
        <w:t>[1]</w:t>
      </w:r>
      <w:r w:rsidRPr="00616B2D">
        <w:rPr>
          <w:rFonts w:ascii="Yas" w:hAnsi="Yas"/>
          <w:rtl/>
        </w:rPr>
        <w:fldChar w:fldCharType="end"/>
      </w:r>
      <w:r w:rsidRPr="00616B2D">
        <w:rPr>
          <w:rFonts w:ascii="Yas" w:hAnsi="Yas"/>
          <w:i/>
          <w:iCs/>
          <w:rtl/>
          <w:lang w:bidi="fa-IR"/>
        </w:rPr>
        <w:t xml:space="preserve"> </w:t>
      </w:r>
      <w:r w:rsidRPr="00616B2D">
        <w:rPr>
          <w:rFonts w:ascii="Yas" w:hAnsi="Yas"/>
          <w:i/>
          <w:iCs/>
          <w:rtl/>
          <w:cs/>
          <w:lang w:bidi="fa-IR"/>
        </w:rPr>
        <w:t>نشان داده است که...</w:t>
      </w:r>
      <w:r w:rsidRPr="00616B2D">
        <w:rPr>
          <w:rFonts w:ascii="Yas" w:hAnsi="Yas"/>
          <w:rtl/>
          <w:cs/>
          <w:lang w:bidi="fa-IR"/>
        </w:rPr>
        <w:t xml:space="preserve">» انجام می‌پذیرد. </w:t>
      </w:r>
      <w:r w:rsidRPr="00616B2D">
        <w:rPr>
          <w:rFonts w:ascii="Yas" w:hAnsi="Yas"/>
          <w:rtl/>
          <w:lang w:bidi="fa-IR"/>
        </w:rPr>
        <w:t>سپس در قسمت مراجع، مشخصات کامل منبع با همان شماره به صورت زیر فهرست می‌گردد:</w:t>
      </w:r>
    </w:p>
    <w:p w14:paraId="51D57A83" w14:textId="789F9401" w:rsidR="008E5DD1" w:rsidRPr="00C94C81" w:rsidRDefault="008E5DD1" w:rsidP="008E5DD1">
      <w:pPr>
        <w:bidi w:val="0"/>
        <w:jc w:val="both"/>
        <w:rPr>
          <w:rFonts w:cs="Times New Roman"/>
          <w:rtl/>
        </w:rPr>
      </w:pPr>
      <w:r w:rsidRPr="00C94C81">
        <w:rPr>
          <w:rFonts w:cs="Times New Roman"/>
        </w:rPr>
        <w:t xml:space="preserve"> [1]</w:t>
      </w:r>
      <w:r w:rsidRPr="00C94C81">
        <w:rPr>
          <w:rFonts w:cs="Times New Roman"/>
        </w:rPr>
        <w:tab/>
        <w:t>Smith</w:t>
      </w:r>
      <w:r w:rsidRPr="00C94C81">
        <w:rPr>
          <w:rFonts w:cs="Times New Roman"/>
          <w:rtl/>
        </w:rPr>
        <w:t xml:space="preserve"> </w:t>
      </w:r>
      <w:r w:rsidRPr="00C94C81">
        <w:rPr>
          <w:rFonts w:cs="Times New Roman"/>
        </w:rPr>
        <w:t>J., Jones</w:t>
      </w:r>
      <w:r w:rsidRPr="00C94C81">
        <w:rPr>
          <w:rFonts w:cs="Times New Roman"/>
          <w:rtl/>
        </w:rPr>
        <w:t xml:space="preserve"> </w:t>
      </w:r>
      <w:r w:rsidRPr="00C94C81">
        <w:rPr>
          <w:rFonts w:cs="Times New Roman"/>
        </w:rPr>
        <w:t>A., Andersen</w:t>
      </w:r>
      <w:r w:rsidRPr="00C94C81">
        <w:rPr>
          <w:rFonts w:cs="Times New Roman"/>
          <w:rtl/>
        </w:rPr>
        <w:t xml:space="preserve"> </w:t>
      </w:r>
      <w:r w:rsidRPr="00C94C81">
        <w:rPr>
          <w:rFonts w:cs="Times New Roman"/>
        </w:rPr>
        <w:t>P., Jameson</w:t>
      </w:r>
      <w:r w:rsidRPr="00C94C81">
        <w:rPr>
          <w:rFonts w:cs="Times New Roman"/>
          <w:rtl/>
        </w:rPr>
        <w:t xml:space="preserve"> </w:t>
      </w:r>
      <w:r w:rsidRPr="00C94C81">
        <w:rPr>
          <w:rFonts w:cs="Times New Roman"/>
        </w:rPr>
        <w:t xml:space="preserve">G., “Here is the title of this particular journal paper,” </w:t>
      </w:r>
      <w:r w:rsidRPr="00C94C81">
        <w:rPr>
          <w:rFonts w:cs="Times New Roman"/>
          <w:i/>
          <w:iCs/>
        </w:rPr>
        <w:t>Journal Name</w:t>
      </w:r>
      <w:r w:rsidRPr="00C94C81">
        <w:rPr>
          <w:rFonts w:cs="Times New Roman"/>
        </w:rPr>
        <w:t>, 31(2), 105–112, 2015.</w:t>
      </w:r>
    </w:p>
    <w:p w14:paraId="05C9C20B" w14:textId="6B80E1B1" w:rsidR="008E5DD1" w:rsidRPr="00616B2D" w:rsidRDefault="008E5DD1" w:rsidP="008E5DD1">
      <w:pPr>
        <w:rPr>
          <w:rFonts w:ascii="Yas" w:hAnsi="Yas"/>
          <w:rtl/>
        </w:rPr>
      </w:pPr>
    </w:p>
    <w:p w14:paraId="34C0D1DE" w14:textId="68D556D6" w:rsidR="00077E6E" w:rsidRPr="00616B2D" w:rsidRDefault="008E5DD1" w:rsidP="008E5DD1">
      <w:pPr>
        <w:rPr>
          <w:rFonts w:ascii="Yas" w:hAnsi="Yas"/>
          <w:rtl/>
          <w:lang w:bidi="fa-IR"/>
        </w:rPr>
      </w:pPr>
      <w:r w:rsidRPr="00616B2D">
        <w:rPr>
          <w:rFonts w:ascii="Yas" w:hAnsi="Yas"/>
          <w:rtl/>
          <w:lang w:bidi="fa-IR"/>
        </w:rPr>
        <w:t>ترجیح در ارجاع به روش دوم است، زیرا به استفاده از نام‌های لاتین در میانه یک متن فارسی نیاز ندارد.</w:t>
      </w:r>
    </w:p>
    <w:p w14:paraId="2825DA4B" w14:textId="025636FA" w:rsidR="008E5DD1" w:rsidRPr="00616B2D" w:rsidRDefault="00077E6E" w:rsidP="008E5DD1">
      <w:pPr>
        <w:rPr>
          <w:rFonts w:ascii="Yas" w:hAnsi="Yas"/>
        </w:rPr>
      </w:pPr>
      <w:r w:rsidRPr="00616B2D">
        <w:rPr>
          <w:rFonts w:ascii="Yas" w:hAnsi="Yas"/>
          <w:noProof/>
        </w:rPr>
        <mc:AlternateContent>
          <mc:Choice Requires="wps">
            <w:drawing>
              <wp:anchor distT="0" distB="0" distL="114300" distR="114300" simplePos="0" relativeHeight="251685888" behindDoc="0" locked="0" layoutInCell="1" allowOverlap="1" wp14:anchorId="794C54FB" wp14:editId="144991C9">
                <wp:simplePos x="0" y="0"/>
                <wp:positionH relativeFrom="page">
                  <wp:posOffset>1409700</wp:posOffset>
                </wp:positionH>
                <wp:positionV relativeFrom="paragraph">
                  <wp:posOffset>160655</wp:posOffset>
                </wp:positionV>
                <wp:extent cx="5749925" cy="2514600"/>
                <wp:effectExtent l="57150" t="209550" r="79375" b="95250"/>
                <wp:wrapNone/>
                <wp:docPr id="7"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2514600"/>
                        </a:xfrm>
                        <a:prstGeom prst="wedgeRectCallout">
                          <a:avLst>
                            <a:gd name="adj1" fmla="val 6441"/>
                            <a:gd name="adj2" fmla="val -57523"/>
                          </a:avLst>
                        </a:prstGeom>
                        <a:gradFill rotWithShape="1">
                          <a:gsLst>
                            <a:gs pos="0">
                              <a:srgbClr val="4BACC6">
                                <a:tint val="50000"/>
                                <a:satMod val="300000"/>
                              </a:srgbClr>
                            </a:gs>
                            <a:gs pos="35000">
                              <a:srgbClr val="4BACC6">
                                <a:tint val="37000"/>
                                <a:satMod val="300000"/>
                              </a:srgbClr>
                            </a:gs>
                            <a:gs pos="100000">
                              <a:srgbClr val="4BACC6">
                                <a:tint val="15000"/>
                                <a:satMod val="350000"/>
                              </a:srgbClr>
                            </a:gs>
                          </a:gsLst>
                          <a:lin ang="16200000" scaled="1"/>
                        </a:gradFill>
                        <a:ln w="9525" cap="flat" cmpd="sng" algn="ctr">
                          <a:solidFill>
                            <a:srgbClr val="4BACC6">
                              <a:shade val="95000"/>
                              <a:satMod val="105000"/>
                            </a:srgbClr>
                          </a:solidFill>
                          <a:prstDash val="solid"/>
                          <a:headEnd/>
                          <a:tailEnd/>
                        </a:ln>
                        <a:effectLst>
                          <a:outerShdw blurRad="40000" dist="20000" dir="5400000" rotWithShape="0">
                            <a:srgbClr val="000000">
                              <a:alpha val="38000"/>
                            </a:srgbClr>
                          </a:outerShdw>
                        </a:effectLst>
                      </wps:spPr>
                      <wps:txbx>
                        <w:txbxContent>
                          <w:p w14:paraId="068FF387" w14:textId="77777777" w:rsidR="00F67F96" w:rsidRPr="003A344F" w:rsidRDefault="00F67F96" w:rsidP="00077E6E">
                            <w:pPr>
                              <w:rPr>
                                <w:sz w:val="20"/>
                                <w:rtl/>
                              </w:rPr>
                            </w:pPr>
                            <w:r w:rsidRPr="003A344F">
                              <w:rPr>
                                <w:rFonts w:hint="cs"/>
                                <w:sz w:val="20"/>
                                <w:rtl/>
                              </w:rPr>
                              <w:t xml:space="preserve">برای سهولت در امر ارجاع‌ توصیه می‌شود از نرم افزار </w:t>
                            </w:r>
                            <w:r w:rsidRPr="003A344F">
                              <w:rPr>
                                <w:sz w:val="20"/>
                              </w:rPr>
                              <w:t>“Mendeley Desktop”</w:t>
                            </w:r>
                            <w:r w:rsidRPr="003A344F">
                              <w:rPr>
                                <w:rFonts w:hint="cs"/>
                                <w:sz w:val="20"/>
                                <w:rtl/>
                              </w:rPr>
                              <w:t xml:space="preserve"> و یا </w:t>
                            </w:r>
                            <w:r w:rsidRPr="003A344F">
                              <w:rPr>
                                <w:sz w:val="20"/>
                              </w:rPr>
                              <w:t>“EndNote”</w:t>
                            </w:r>
                            <w:r w:rsidRPr="003A344F">
                              <w:rPr>
                                <w:rFonts w:hint="cs"/>
                                <w:sz w:val="20"/>
                                <w:rtl/>
                              </w:rPr>
                              <w:t xml:space="preserve"> استفاده شود. در این نرم‌افزارها، تعداد بسیاری از الگوهای متداول موجود هستند. یک نمونه الگوی ارائه مراجع فارسی و لاتین به صورت زیر است:</w:t>
                            </w:r>
                          </w:p>
                          <w:p w14:paraId="5B7E464D" w14:textId="77777777" w:rsidR="00F67F96" w:rsidRPr="00542150" w:rsidRDefault="00F67F96" w:rsidP="00077E6E">
                            <w:pPr>
                              <w:pStyle w:val="ListParagraph"/>
                              <w:numPr>
                                <w:ilvl w:val="0"/>
                                <w:numId w:val="11"/>
                              </w:numPr>
                              <w:tabs>
                                <w:tab w:val="left" w:pos="397"/>
                              </w:tabs>
                              <w:bidi/>
                              <w:spacing w:after="0" w:line="240" w:lineRule="auto"/>
                              <w:contextualSpacing w:val="0"/>
                              <w:jc w:val="both"/>
                              <w:rPr>
                                <w:rFonts w:ascii="Yas" w:hAnsi="Yas" w:cs="Yas"/>
                                <w:szCs w:val="24"/>
                              </w:rPr>
                            </w:pPr>
                            <w:r w:rsidRPr="00542150">
                              <w:rPr>
                                <w:rFonts w:ascii="Yas" w:hAnsi="Yas" w:cs="Yas"/>
                                <w:szCs w:val="24"/>
                                <w:rtl/>
                              </w:rPr>
                              <w:t xml:space="preserve">کتاب فارسی: نام خانوادگی، نام (مولفان و مترجمان)، </w:t>
                            </w:r>
                            <w:r w:rsidRPr="00542150">
                              <w:rPr>
                                <w:rFonts w:ascii="Yas" w:hAnsi="Yas" w:cs="Yas"/>
                                <w:i/>
                                <w:iCs/>
                                <w:szCs w:val="24"/>
                                <w:rtl/>
                              </w:rPr>
                              <w:t>عنوان كتاب</w:t>
                            </w:r>
                            <w:r w:rsidRPr="00542150">
                              <w:rPr>
                                <w:rFonts w:ascii="Yas" w:hAnsi="Yas" w:cs="Yas"/>
                                <w:szCs w:val="24"/>
                                <w:rtl/>
                              </w:rPr>
                              <w:t>، ناشر، محل انتشار، شماره جلد، شماره ويرايش، سال انتشار.‌</w:t>
                            </w:r>
                          </w:p>
                          <w:p w14:paraId="165BE406" w14:textId="37BA73BB" w:rsidR="00F67F96" w:rsidRPr="00542150" w:rsidRDefault="00F67F96" w:rsidP="00EA7BB1">
                            <w:pPr>
                              <w:pStyle w:val="ListParagraph"/>
                              <w:numPr>
                                <w:ilvl w:val="0"/>
                                <w:numId w:val="11"/>
                              </w:numPr>
                              <w:tabs>
                                <w:tab w:val="left" w:pos="397"/>
                              </w:tabs>
                              <w:bidi/>
                              <w:spacing w:after="0" w:line="240" w:lineRule="auto"/>
                              <w:contextualSpacing w:val="0"/>
                              <w:jc w:val="both"/>
                              <w:rPr>
                                <w:rFonts w:ascii="Yas" w:hAnsi="Yas" w:cs="Yas"/>
                                <w:szCs w:val="24"/>
                              </w:rPr>
                            </w:pPr>
                            <w:r w:rsidRPr="00542150">
                              <w:rPr>
                                <w:rFonts w:ascii="Yas" w:hAnsi="Yas" w:cs="Yas"/>
                                <w:szCs w:val="24"/>
                                <w:rtl/>
                              </w:rPr>
                              <w:t>مقاله فارسی: نام خانوادگی مولف اول، نام؛ نام‌ ‌خانوادگی مولف دوم، نام؛ ...؛ «عنوان مقاله به‌صورت عاد</w:t>
                            </w:r>
                            <w:r>
                              <w:rPr>
                                <w:rFonts w:ascii="Yas" w:hAnsi="Yas" w:cs="Yas" w:hint="cs"/>
                                <w:szCs w:val="24"/>
                                <w:rtl/>
                              </w:rPr>
                              <w:t>ی</w:t>
                            </w:r>
                            <w:r>
                              <w:rPr>
                                <w:rFonts w:ascii="Yas" w:hAnsi="Yas" w:cs="Yas"/>
                                <w:szCs w:val="24"/>
                                <w:rtl/>
                              </w:rPr>
                              <w:t xml:space="preserve"> در داخل گ</w:t>
                            </w:r>
                            <w:r>
                              <w:rPr>
                                <w:rFonts w:ascii="Yas" w:hAnsi="Yas" w:cs="Yas" w:hint="cs"/>
                                <w:szCs w:val="24"/>
                                <w:rtl/>
                              </w:rPr>
                              <w:t>ی</w:t>
                            </w:r>
                            <w:r w:rsidRPr="00542150">
                              <w:rPr>
                                <w:rFonts w:ascii="Yas" w:hAnsi="Yas" w:cs="Yas"/>
                                <w:szCs w:val="24"/>
                                <w:rtl/>
                              </w:rPr>
                              <w:t xml:space="preserve">ومه»، </w:t>
                            </w:r>
                            <w:r w:rsidRPr="00542150">
                              <w:rPr>
                                <w:rFonts w:ascii="Yas" w:hAnsi="Yas" w:cs="Yas"/>
                                <w:i/>
                                <w:iCs/>
                                <w:szCs w:val="24"/>
                                <w:rtl/>
                              </w:rPr>
                              <w:t>عنوان مجله</w:t>
                            </w:r>
                            <w:r w:rsidRPr="00542150">
                              <w:rPr>
                                <w:rFonts w:ascii="Yas" w:hAnsi="Yas" w:cs="Yas"/>
                                <w:szCs w:val="24"/>
                                <w:rtl/>
                              </w:rPr>
                              <w:t>، شماره دوره</w:t>
                            </w:r>
                            <w:r>
                              <w:rPr>
                                <w:rFonts w:ascii="Yas" w:hAnsi="Yas" w:cs="Yas" w:hint="cs"/>
                                <w:szCs w:val="24"/>
                                <w:rtl/>
                              </w:rPr>
                              <w:t xml:space="preserve"> (ش</w:t>
                            </w:r>
                            <w:r w:rsidRPr="00542150">
                              <w:rPr>
                                <w:rFonts w:ascii="Yas" w:hAnsi="Yas" w:cs="Yas"/>
                                <w:szCs w:val="24"/>
                                <w:rtl/>
                              </w:rPr>
                              <w:t>ماره مجله</w:t>
                            </w:r>
                            <w:r>
                              <w:rPr>
                                <w:rFonts w:ascii="Yas" w:hAnsi="Yas" w:cs="Yas" w:hint="cs"/>
                                <w:szCs w:val="24"/>
                                <w:rtl/>
                              </w:rPr>
                              <w:t>)</w:t>
                            </w:r>
                            <w:r w:rsidRPr="00542150">
                              <w:rPr>
                                <w:rFonts w:ascii="Yas" w:hAnsi="Yas" w:cs="Yas"/>
                                <w:szCs w:val="24"/>
                                <w:rtl/>
                              </w:rPr>
                              <w:t>، شماره صفحات، سال انتشار‌.‌</w:t>
                            </w:r>
                          </w:p>
                          <w:p w14:paraId="5E476ACE" w14:textId="77777777" w:rsidR="00F67F96" w:rsidRPr="00542150" w:rsidRDefault="00F67F96" w:rsidP="00077E6E">
                            <w:pPr>
                              <w:pStyle w:val="ListParagraph"/>
                              <w:numPr>
                                <w:ilvl w:val="0"/>
                                <w:numId w:val="11"/>
                              </w:numPr>
                              <w:tabs>
                                <w:tab w:val="left" w:pos="397"/>
                              </w:tabs>
                              <w:spacing w:after="0" w:line="240" w:lineRule="auto"/>
                              <w:contextualSpacing w:val="0"/>
                              <w:jc w:val="both"/>
                              <w:rPr>
                                <w:rFonts w:asciiTheme="majorBidi" w:hAnsiTheme="majorBidi" w:cstheme="majorBidi"/>
                                <w:sz w:val="20"/>
                                <w:szCs w:val="20"/>
                              </w:rPr>
                            </w:pPr>
                            <w:r w:rsidRPr="00542150">
                              <w:rPr>
                                <w:rFonts w:asciiTheme="majorBidi" w:hAnsiTheme="majorBidi" w:cstheme="majorBidi"/>
                                <w:sz w:val="20"/>
                                <w:szCs w:val="20"/>
                              </w:rPr>
                              <w:t>Latin book: Author’s last name and initial, “</w:t>
                            </w:r>
                            <w:r w:rsidRPr="00542150">
                              <w:rPr>
                                <w:rFonts w:asciiTheme="majorBidi" w:hAnsiTheme="majorBidi" w:cstheme="majorBidi"/>
                                <w:i/>
                                <w:iCs/>
                                <w:sz w:val="20"/>
                                <w:szCs w:val="20"/>
                              </w:rPr>
                              <w:t>Book title</w:t>
                            </w:r>
                            <w:r w:rsidRPr="00542150">
                              <w:rPr>
                                <w:rFonts w:asciiTheme="majorBidi" w:hAnsiTheme="majorBidi" w:cstheme="majorBidi"/>
                                <w:sz w:val="20"/>
                                <w:szCs w:val="20"/>
                              </w:rPr>
                              <w:t>,” Edition number, Publisher, Year of publication.</w:t>
                            </w:r>
                          </w:p>
                          <w:p w14:paraId="74D95C9D" w14:textId="06F69A7D" w:rsidR="00F67F96" w:rsidRPr="00542150" w:rsidRDefault="00F67F96" w:rsidP="00077E6E">
                            <w:pPr>
                              <w:widowControl w:val="0"/>
                              <w:numPr>
                                <w:ilvl w:val="0"/>
                                <w:numId w:val="11"/>
                              </w:numPr>
                              <w:bidi w:val="0"/>
                              <w:spacing w:line="240" w:lineRule="auto"/>
                              <w:jc w:val="both"/>
                              <w:rPr>
                                <w:rFonts w:asciiTheme="majorBidi" w:hAnsiTheme="majorBidi" w:cstheme="majorBidi"/>
                                <w:sz w:val="20"/>
                                <w:szCs w:val="20"/>
                              </w:rPr>
                            </w:pPr>
                            <w:r w:rsidRPr="00542150">
                              <w:rPr>
                                <w:rFonts w:asciiTheme="majorBidi" w:hAnsiTheme="majorBidi" w:cstheme="majorBidi"/>
                                <w:sz w:val="20"/>
                                <w:szCs w:val="20"/>
                              </w:rPr>
                              <w:t xml:space="preserve">Latin paper: First authors’ last name and initial, Second Author’s last name and initial, …, “The paper title in normal font inside double quotes,” </w:t>
                            </w:r>
                            <w:r w:rsidRPr="00542150">
                              <w:rPr>
                                <w:rFonts w:asciiTheme="majorBidi" w:hAnsiTheme="majorBidi" w:cstheme="majorBidi"/>
                                <w:i/>
                                <w:iCs/>
                                <w:sz w:val="20"/>
                                <w:szCs w:val="20"/>
                              </w:rPr>
                              <w:t>Journal title</w:t>
                            </w:r>
                            <w:r w:rsidRPr="00542150">
                              <w:rPr>
                                <w:rFonts w:asciiTheme="majorBidi" w:hAnsiTheme="majorBidi" w:cstheme="majorBidi"/>
                                <w:sz w:val="20"/>
                                <w:szCs w:val="20"/>
                              </w:rPr>
                              <w:t>, Volume number</w:t>
                            </w:r>
                            <w:r>
                              <w:rPr>
                                <w:rFonts w:asciiTheme="majorBidi" w:hAnsiTheme="majorBidi" w:cstheme="majorBidi" w:hint="cs"/>
                                <w:sz w:val="20"/>
                                <w:szCs w:val="20"/>
                                <w:rtl/>
                              </w:rPr>
                              <w:t xml:space="preserve"> </w:t>
                            </w:r>
                            <w:r w:rsidRPr="00542150">
                              <w:rPr>
                                <w:rFonts w:asciiTheme="majorBidi" w:hAnsiTheme="majorBidi" w:cstheme="majorBidi"/>
                                <w:sz w:val="20"/>
                                <w:szCs w:val="20"/>
                              </w:rPr>
                              <w:t>(Issue Number), Page numbers, Year of publication.</w:t>
                            </w:r>
                          </w:p>
                          <w:p w14:paraId="51C2F5EF" w14:textId="77777777" w:rsidR="00F67F96" w:rsidRPr="003A344F" w:rsidRDefault="00F67F96" w:rsidP="00077E6E">
                            <w:pPr>
                              <w:bidi w:val="0"/>
                              <w:ind w:left="360"/>
                              <w:jc w:val="left"/>
                              <w:rPr>
                                <w:sz w:val="20"/>
                                <w:szCs w:val="20"/>
                                <w:rtl/>
                              </w:rPr>
                            </w:pPr>
                          </w:p>
                          <w:p w14:paraId="3F61B840" w14:textId="77777777" w:rsidR="00F67F96" w:rsidRPr="003A344F" w:rsidRDefault="00F67F96" w:rsidP="00077E6E">
                            <w:pPr>
                              <w:jc w:val="left"/>
                              <w:rPr>
                                <w:sz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4C54FB" id="AutoShape 17" o:spid="_x0000_s1047" type="#_x0000_t61" style="position:absolute;left:0;text-align:left;margin-left:111pt;margin-top:12.65pt;width:452.75pt;height:198pt;z-index:251685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" adj="12191,-1625" fillcolor="#9eeaff" strokecolor="#46aac5">
                <v:fill color2="#e4f9ff" rotate="t" angle="180" colors="0 #9eeaff;22938f #bbefff;1 #e4f9ff" focus="100%" type="gradient"/>
                <v:shadow on="t" color="black" opacity="24903f" origin=",.5" offset="0,.55556mm"/>
                <v:textbox>
                  <w:txbxContent>
                    <w:p w14:paraId="068FF387" w14:textId="77777777" w:rsidR="00F67F96" w:rsidRPr="003A344F" w:rsidRDefault="00F67F96" w:rsidP="00077E6E">
                      <w:pPr>
                        <w:rPr>
                          <w:sz w:val="20"/>
                          <w:rtl/>
                        </w:rPr>
                      </w:pPr>
                      <w:r w:rsidRPr="003A344F">
                        <w:rPr>
                          <w:rFonts w:hint="cs"/>
                          <w:sz w:val="20"/>
                          <w:rtl/>
                        </w:rPr>
                        <w:t xml:space="preserve">برای سهولت در امر ارجاع‌ توصیه می‌شود از نرم افزار </w:t>
                      </w:r>
                      <w:r w:rsidRPr="003A344F">
                        <w:rPr>
                          <w:sz w:val="20"/>
                        </w:rPr>
                        <w:t>“Mendeley Desktop”</w:t>
                      </w:r>
                      <w:r w:rsidRPr="003A344F">
                        <w:rPr>
                          <w:rFonts w:hint="cs"/>
                          <w:sz w:val="20"/>
                          <w:rtl/>
                        </w:rPr>
                        <w:t xml:space="preserve"> و یا </w:t>
                      </w:r>
                      <w:r w:rsidRPr="003A344F">
                        <w:rPr>
                          <w:sz w:val="20"/>
                        </w:rPr>
                        <w:t>“EndNote”</w:t>
                      </w:r>
                      <w:r w:rsidRPr="003A344F">
                        <w:rPr>
                          <w:rFonts w:hint="cs"/>
                          <w:sz w:val="20"/>
                          <w:rtl/>
                        </w:rPr>
                        <w:t xml:space="preserve"> استفاده شود. در این نرم‌افزارها، تعداد بسیاری از الگوهای متداول موجود هستند. یک نمونه الگوی ارائه مراجع فارسی و لاتین به صورت زیر است:</w:t>
                      </w:r>
                    </w:p>
                    <w:p w14:paraId="5B7E464D" w14:textId="77777777" w:rsidR="00F67F96" w:rsidRPr="00542150" w:rsidRDefault="00F67F96" w:rsidP="00077E6E">
                      <w:pPr>
                        <w:pStyle w:val="ListParagraph"/>
                        <w:numPr>
                          <w:ilvl w:val="0"/>
                          <w:numId w:val="11"/>
                        </w:numPr>
                        <w:tabs>
                          <w:tab w:val="left" w:pos="397"/>
                        </w:tabs>
                        <w:bidi/>
                        <w:spacing w:after="0" w:line="240" w:lineRule="auto"/>
                        <w:contextualSpacing w:val="0"/>
                        <w:jc w:val="both"/>
                        <w:rPr>
                          <w:rFonts w:ascii="Yas" w:hAnsi="Yas" w:cs="Yas"/>
                          <w:szCs w:val="24"/>
                        </w:rPr>
                      </w:pPr>
                      <w:r w:rsidRPr="00542150">
                        <w:rPr>
                          <w:rFonts w:ascii="Yas" w:hAnsi="Yas" w:cs="Yas"/>
                          <w:szCs w:val="24"/>
                          <w:rtl/>
                        </w:rPr>
                        <w:t xml:space="preserve">کتاب فارسی: نام خانوادگی، نام (مولفان و مترجمان)، </w:t>
                      </w:r>
                      <w:r w:rsidRPr="00542150">
                        <w:rPr>
                          <w:rFonts w:ascii="Yas" w:hAnsi="Yas" w:cs="Yas"/>
                          <w:i/>
                          <w:iCs/>
                          <w:szCs w:val="24"/>
                          <w:rtl/>
                        </w:rPr>
                        <w:t>عنوان كتاب</w:t>
                      </w:r>
                      <w:r w:rsidRPr="00542150">
                        <w:rPr>
                          <w:rFonts w:ascii="Yas" w:hAnsi="Yas" w:cs="Yas"/>
                          <w:szCs w:val="24"/>
                          <w:rtl/>
                        </w:rPr>
                        <w:t>، ناشر، محل انتشار، شماره جلد، شماره ويرايش، سال انتشار.‌</w:t>
                      </w:r>
                    </w:p>
                    <w:p w14:paraId="165BE406" w14:textId="37BA73BB" w:rsidR="00F67F96" w:rsidRPr="00542150" w:rsidRDefault="00F67F96" w:rsidP="00EA7BB1">
                      <w:pPr>
                        <w:pStyle w:val="ListParagraph"/>
                        <w:numPr>
                          <w:ilvl w:val="0"/>
                          <w:numId w:val="11"/>
                        </w:numPr>
                        <w:tabs>
                          <w:tab w:val="left" w:pos="397"/>
                        </w:tabs>
                        <w:bidi/>
                        <w:spacing w:after="0" w:line="240" w:lineRule="auto"/>
                        <w:contextualSpacing w:val="0"/>
                        <w:jc w:val="both"/>
                        <w:rPr>
                          <w:rFonts w:ascii="Yas" w:hAnsi="Yas" w:cs="Yas"/>
                          <w:szCs w:val="24"/>
                        </w:rPr>
                      </w:pPr>
                      <w:r w:rsidRPr="00542150">
                        <w:rPr>
                          <w:rFonts w:ascii="Yas" w:hAnsi="Yas" w:cs="Yas"/>
                          <w:szCs w:val="24"/>
                          <w:rtl/>
                        </w:rPr>
                        <w:t>مقاله فارسی: نام خانوادگی مولف اول، نام؛ نام‌ ‌خانوادگی مولف دوم، نام؛ ...؛ «عنوان مقاله به‌صورت عاد</w:t>
                      </w:r>
                      <w:r>
                        <w:rPr>
                          <w:rFonts w:ascii="Yas" w:hAnsi="Yas" w:cs="Yas" w:hint="cs"/>
                          <w:szCs w:val="24"/>
                          <w:rtl/>
                        </w:rPr>
                        <w:t>ی</w:t>
                      </w:r>
                      <w:r>
                        <w:rPr>
                          <w:rFonts w:ascii="Yas" w:hAnsi="Yas" w:cs="Yas"/>
                          <w:szCs w:val="24"/>
                          <w:rtl/>
                        </w:rPr>
                        <w:t xml:space="preserve"> در داخل گ</w:t>
                      </w:r>
                      <w:r>
                        <w:rPr>
                          <w:rFonts w:ascii="Yas" w:hAnsi="Yas" w:cs="Yas" w:hint="cs"/>
                          <w:szCs w:val="24"/>
                          <w:rtl/>
                        </w:rPr>
                        <w:t>ی</w:t>
                      </w:r>
                      <w:r w:rsidRPr="00542150">
                        <w:rPr>
                          <w:rFonts w:ascii="Yas" w:hAnsi="Yas" w:cs="Yas"/>
                          <w:szCs w:val="24"/>
                          <w:rtl/>
                        </w:rPr>
                        <w:t xml:space="preserve">ومه»، </w:t>
                      </w:r>
                      <w:r w:rsidRPr="00542150">
                        <w:rPr>
                          <w:rFonts w:ascii="Yas" w:hAnsi="Yas" w:cs="Yas"/>
                          <w:i/>
                          <w:iCs/>
                          <w:szCs w:val="24"/>
                          <w:rtl/>
                        </w:rPr>
                        <w:t>عنوان مجله</w:t>
                      </w:r>
                      <w:r w:rsidRPr="00542150">
                        <w:rPr>
                          <w:rFonts w:ascii="Yas" w:hAnsi="Yas" w:cs="Yas"/>
                          <w:szCs w:val="24"/>
                          <w:rtl/>
                        </w:rPr>
                        <w:t>، شماره دوره</w:t>
                      </w:r>
                      <w:r>
                        <w:rPr>
                          <w:rFonts w:ascii="Yas" w:hAnsi="Yas" w:cs="Yas" w:hint="cs"/>
                          <w:szCs w:val="24"/>
                          <w:rtl/>
                        </w:rPr>
                        <w:t xml:space="preserve"> (ش</w:t>
                      </w:r>
                      <w:r w:rsidRPr="00542150">
                        <w:rPr>
                          <w:rFonts w:ascii="Yas" w:hAnsi="Yas" w:cs="Yas"/>
                          <w:szCs w:val="24"/>
                          <w:rtl/>
                        </w:rPr>
                        <w:t>ماره مجله</w:t>
                      </w:r>
                      <w:r>
                        <w:rPr>
                          <w:rFonts w:ascii="Yas" w:hAnsi="Yas" w:cs="Yas" w:hint="cs"/>
                          <w:szCs w:val="24"/>
                          <w:rtl/>
                        </w:rPr>
                        <w:t>)</w:t>
                      </w:r>
                      <w:r w:rsidRPr="00542150">
                        <w:rPr>
                          <w:rFonts w:ascii="Yas" w:hAnsi="Yas" w:cs="Yas"/>
                          <w:szCs w:val="24"/>
                          <w:rtl/>
                        </w:rPr>
                        <w:t>، شماره صفحات، سال انتشار‌.‌</w:t>
                      </w:r>
                    </w:p>
                    <w:p w14:paraId="5E476ACE" w14:textId="77777777" w:rsidR="00F67F96" w:rsidRPr="00542150" w:rsidRDefault="00F67F96" w:rsidP="00077E6E">
                      <w:pPr>
                        <w:pStyle w:val="ListParagraph"/>
                        <w:numPr>
                          <w:ilvl w:val="0"/>
                          <w:numId w:val="11"/>
                        </w:numPr>
                        <w:tabs>
                          <w:tab w:val="left" w:pos="397"/>
                        </w:tabs>
                        <w:spacing w:after="0" w:line="240" w:lineRule="auto"/>
                        <w:contextualSpacing w:val="0"/>
                        <w:jc w:val="both"/>
                        <w:rPr>
                          <w:rFonts w:asciiTheme="majorBidi" w:hAnsiTheme="majorBidi" w:cstheme="majorBidi"/>
                          <w:sz w:val="20"/>
                          <w:szCs w:val="20"/>
                        </w:rPr>
                      </w:pPr>
                      <w:r w:rsidRPr="00542150">
                        <w:rPr>
                          <w:rFonts w:asciiTheme="majorBidi" w:hAnsiTheme="majorBidi" w:cstheme="majorBidi"/>
                          <w:sz w:val="20"/>
                          <w:szCs w:val="20"/>
                        </w:rPr>
                        <w:t>Latin book: Author’s last name and initial, “</w:t>
                      </w:r>
                      <w:r w:rsidRPr="00542150">
                        <w:rPr>
                          <w:rFonts w:asciiTheme="majorBidi" w:hAnsiTheme="majorBidi" w:cstheme="majorBidi"/>
                          <w:i/>
                          <w:iCs/>
                          <w:sz w:val="20"/>
                          <w:szCs w:val="20"/>
                        </w:rPr>
                        <w:t>Book title</w:t>
                      </w:r>
                      <w:r w:rsidRPr="00542150">
                        <w:rPr>
                          <w:rFonts w:asciiTheme="majorBidi" w:hAnsiTheme="majorBidi" w:cstheme="majorBidi"/>
                          <w:sz w:val="20"/>
                          <w:szCs w:val="20"/>
                        </w:rPr>
                        <w:t>,” Edition number, Publisher, Year of publication.</w:t>
                      </w:r>
                    </w:p>
                    <w:p w14:paraId="74D95C9D" w14:textId="06F69A7D" w:rsidR="00F67F96" w:rsidRPr="00542150" w:rsidRDefault="00F67F96" w:rsidP="00077E6E">
                      <w:pPr>
                        <w:widowControl w:val="0"/>
                        <w:numPr>
                          <w:ilvl w:val="0"/>
                          <w:numId w:val="11"/>
                        </w:numPr>
                        <w:bidi w:val="0"/>
                        <w:spacing w:line="240" w:lineRule="auto"/>
                        <w:jc w:val="both"/>
                        <w:rPr>
                          <w:rFonts w:asciiTheme="majorBidi" w:hAnsiTheme="majorBidi" w:cstheme="majorBidi"/>
                          <w:sz w:val="20"/>
                          <w:szCs w:val="20"/>
                        </w:rPr>
                      </w:pPr>
                      <w:r w:rsidRPr="00542150">
                        <w:rPr>
                          <w:rFonts w:asciiTheme="majorBidi" w:hAnsiTheme="majorBidi" w:cstheme="majorBidi"/>
                          <w:sz w:val="20"/>
                          <w:szCs w:val="20"/>
                        </w:rPr>
                        <w:t xml:space="preserve">Latin paper: First authors’ last name and initial, Second Author’s last name and initial, …, “The paper title in normal font inside double quotes,” </w:t>
                      </w:r>
                      <w:r w:rsidRPr="00542150">
                        <w:rPr>
                          <w:rFonts w:asciiTheme="majorBidi" w:hAnsiTheme="majorBidi" w:cstheme="majorBidi"/>
                          <w:i/>
                          <w:iCs/>
                          <w:sz w:val="20"/>
                          <w:szCs w:val="20"/>
                        </w:rPr>
                        <w:t>Journal title</w:t>
                      </w:r>
                      <w:r w:rsidRPr="00542150">
                        <w:rPr>
                          <w:rFonts w:asciiTheme="majorBidi" w:hAnsiTheme="majorBidi" w:cstheme="majorBidi"/>
                          <w:sz w:val="20"/>
                          <w:szCs w:val="20"/>
                        </w:rPr>
                        <w:t>, Volume number</w:t>
                      </w:r>
                      <w:r>
                        <w:rPr>
                          <w:rFonts w:asciiTheme="majorBidi" w:hAnsiTheme="majorBidi" w:cstheme="majorBidi" w:hint="cs"/>
                          <w:sz w:val="20"/>
                          <w:szCs w:val="20"/>
                          <w:rtl/>
                        </w:rPr>
                        <w:t xml:space="preserve"> </w:t>
                      </w:r>
                      <w:r w:rsidRPr="00542150">
                        <w:rPr>
                          <w:rFonts w:asciiTheme="majorBidi" w:hAnsiTheme="majorBidi" w:cstheme="majorBidi"/>
                          <w:sz w:val="20"/>
                          <w:szCs w:val="20"/>
                        </w:rPr>
                        <w:t>(Issue Number), Page numbers, Year of publication.</w:t>
                      </w:r>
                    </w:p>
                    <w:p w14:paraId="51C2F5EF" w14:textId="77777777" w:rsidR="00F67F96" w:rsidRPr="003A344F" w:rsidRDefault="00F67F96" w:rsidP="00077E6E">
                      <w:pPr>
                        <w:bidi w:val="0"/>
                        <w:ind w:left="360"/>
                        <w:jc w:val="left"/>
                        <w:rPr>
                          <w:sz w:val="20"/>
                          <w:szCs w:val="20"/>
                          <w:rtl/>
                        </w:rPr>
                      </w:pPr>
                    </w:p>
                    <w:p w14:paraId="3F61B840" w14:textId="77777777" w:rsidR="00F67F96" w:rsidRPr="003A344F" w:rsidRDefault="00F67F96" w:rsidP="00077E6E">
                      <w:pPr>
                        <w:jc w:val="left"/>
                        <w:rPr>
                          <w:sz w:val="20"/>
                        </w:rPr>
                      </w:pPr>
                    </w:p>
                  </w:txbxContent>
                </v:textbox>
                <w10:wrap anchorx="page"/>
              </v:shape>
            </w:pict>
          </mc:Fallback>
        </mc:AlternateContent>
      </w:r>
      <w:r w:rsidR="008E5DD1" w:rsidRPr="00616B2D">
        <w:rPr>
          <w:rFonts w:ascii="Yas" w:hAnsi="Yas"/>
          <w:rtl/>
          <w:lang w:bidi="fa-IR"/>
        </w:rPr>
        <w:fldChar w:fldCharType="begin"/>
      </w:r>
      <w:r w:rsidR="008E5DD1" w:rsidRPr="00616B2D">
        <w:rPr>
          <w:rFonts w:ascii="Yas" w:hAnsi="Yas"/>
        </w:rPr>
        <w:instrText>ADDIN Mendeley Bibliography CSL_BIBLIOGRAPHY</w:instrText>
      </w:r>
      <w:r w:rsidR="008E5DD1" w:rsidRPr="00616B2D">
        <w:rPr>
          <w:rFonts w:ascii="Yas" w:hAnsi="Yas"/>
          <w:rtl/>
          <w:lang w:bidi="fa-IR"/>
        </w:rPr>
        <w:instrText xml:space="preserve"> </w:instrText>
      </w:r>
      <w:r w:rsidR="008E5DD1" w:rsidRPr="00616B2D">
        <w:rPr>
          <w:rFonts w:ascii="Yas" w:hAnsi="Yas"/>
          <w:rtl/>
        </w:rPr>
        <w:fldChar w:fldCharType="end"/>
      </w:r>
    </w:p>
    <w:p w14:paraId="4F342EDC" w14:textId="5DBF34F0" w:rsidR="008E5DD1" w:rsidRPr="00616B2D" w:rsidRDefault="008E5DD1" w:rsidP="008E5DD1">
      <w:pPr>
        <w:rPr>
          <w:rFonts w:ascii="Yas" w:hAnsi="Yas"/>
        </w:rPr>
      </w:pPr>
    </w:p>
    <w:p w14:paraId="568FA621" w14:textId="77777777" w:rsidR="00077E6E" w:rsidRPr="00616B2D" w:rsidRDefault="00077E6E" w:rsidP="00180A9F">
      <w:pPr>
        <w:pStyle w:val="Title2"/>
        <w:rPr>
          <w:rFonts w:ascii="Yas" w:hAnsi="Yas" w:cs="Yas"/>
          <w:rtl/>
        </w:rPr>
      </w:pPr>
    </w:p>
    <w:p w14:paraId="54C3A8BC" w14:textId="77777777" w:rsidR="00077E6E" w:rsidRPr="00616B2D" w:rsidRDefault="00077E6E" w:rsidP="00180A9F">
      <w:pPr>
        <w:pStyle w:val="Title2"/>
        <w:rPr>
          <w:rFonts w:ascii="Yas" w:hAnsi="Yas" w:cs="Yas"/>
          <w:rtl/>
        </w:rPr>
      </w:pPr>
    </w:p>
    <w:p w14:paraId="1FF68FEE" w14:textId="5FB21D8B" w:rsidR="008E5DD1" w:rsidRPr="00616B2D" w:rsidRDefault="00D15710" w:rsidP="00180A9F">
      <w:pPr>
        <w:pStyle w:val="Title2"/>
        <w:rPr>
          <w:rFonts w:ascii="Yas" w:hAnsi="Yas" w:cs="Yas"/>
          <w:rtl/>
        </w:rPr>
      </w:pPr>
      <w:r>
        <w:rPr>
          <w:rFonts w:ascii="Yas" w:hAnsi="Yas" w:cs="Yas" w:hint="cs"/>
          <w:rtl/>
        </w:rPr>
        <w:lastRenderedPageBreak/>
        <w:t>شیوه‌ی</w:t>
      </w:r>
      <w:r w:rsidR="008E5DD1" w:rsidRPr="00616B2D">
        <w:rPr>
          <w:rFonts w:ascii="Yas" w:hAnsi="Yas" w:cs="Yas"/>
          <w:rtl/>
        </w:rPr>
        <w:t xml:space="preserve"> ارائه مراجع فارسی و انگلیسی</w:t>
      </w:r>
    </w:p>
    <w:p w14:paraId="50FC676A" w14:textId="0C5C6D07" w:rsidR="002D06E7" w:rsidRPr="00616B2D" w:rsidRDefault="002D06E7" w:rsidP="00D15710">
      <w:pPr>
        <w:widowControl w:val="0"/>
        <w:numPr>
          <w:ilvl w:val="0"/>
          <w:numId w:val="10"/>
        </w:numPr>
        <w:spacing w:line="240" w:lineRule="auto"/>
        <w:ind w:left="714" w:hanging="357"/>
        <w:jc w:val="left"/>
        <w:rPr>
          <w:rFonts w:ascii="Yas" w:hAnsi="Yas"/>
          <w:szCs w:val="28"/>
          <w:lang w:bidi="fa-IR"/>
        </w:rPr>
      </w:pPr>
      <w:r w:rsidRPr="00616B2D">
        <w:rPr>
          <w:rFonts w:ascii="Yas" w:hAnsi="Yas"/>
          <w:rtl/>
        </w:rPr>
        <w:t xml:space="preserve">نام خانوادگی، نام (مولفان و مترجمان)؛ </w:t>
      </w:r>
      <w:r w:rsidRPr="00616B2D">
        <w:rPr>
          <w:rFonts w:ascii="Yas" w:hAnsi="Yas"/>
          <w:i/>
          <w:iCs/>
          <w:rtl/>
        </w:rPr>
        <w:t>عنوان اصلی كتاب</w:t>
      </w:r>
      <w:r w:rsidRPr="00616B2D">
        <w:rPr>
          <w:rFonts w:ascii="Yas" w:hAnsi="Yas"/>
          <w:rtl/>
        </w:rPr>
        <w:t>؛ عنوان فرعی كتاب (جزئ</w:t>
      </w:r>
      <w:r w:rsidR="004B1ABE" w:rsidRPr="00616B2D">
        <w:rPr>
          <w:rFonts w:ascii="Yas" w:hAnsi="Yas"/>
          <w:rtl/>
        </w:rPr>
        <w:t>ی</w:t>
      </w:r>
      <w:r w:rsidRPr="00616B2D">
        <w:rPr>
          <w:rFonts w:ascii="Yas" w:hAnsi="Yas"/>
          <w:rtl/>
        </w:rPr>
        <w:t>ات عنوان كتاب در صورت وجود داخل پرانتز)، نام سا</w:t>
      </w:r>
      <w:r w:rsidR="004B1ABE" w:rsidRPr="00616B2D">
        <w:rPr>
          <w:rFonts w:ascii="Yas" w:hAnsi="Yas"/>
          <w:rtl/>
        </w:rPr>
        <w:t>ی</w:t>
      </w:r>
      <w:r w:rsidRPr="00616B2D">
        <w:rPr>
          <w:rFonts w:ascii="Yas" w:hAnsi="Yas"/>
          <w:rtl/>
        </w:rPr>
        <w:t>ر افراد دخ</w:t>
      </w:r>
      <w:r w:rsidR="004B1ABE" w:rsidRPr="00616B2D">
        <w:rPr>
          <w:rFonts w:ascii="Yas" w:hAnsi="Yas"/>
          <w:rtl/>
        </w:rPr>
        <w:t>ی</w:t>
      </w:r>
      <w:r w:rsidRPr="00616B2D">
        <w:rPr>
          <w:rFonts w:ascii="Yas" w:hAnsi="Yas"/>
          <w:rtl/>
        </w:rPr>
        <w:t>ل در تال</w:t>
      </w:r>
      <w:r w:rsidR="004B1ABE" w:rsidRPr="00616B2D">
        <w:rPr>
          <w:rFonts w:ascii="Yas" w:hAnsi="Yas"/>
          <w:rtl/>
        </w:rPr>
        <w:t>ی</w:t>
      </w:r>
      <w:r w:rsidRPr="00616B2D">
        <w:rPr>
          <w:rFonts w:ascii="Yas" w:hAnsi="Yas"/>
          <w:rtl/>
        </w:rPr>
        <w:t xml:space="preserve">ف </w:t>
      </w:r>
      <w:r w:rsidR="004B1ABE" w:rsidRPr="00616B2D">
        <w:rPr>
          <w:rFonts w:ascii="Yas" w:hAnsi="Yas"/>
          <w:rtl/>
        </w:rPr>
        <w:t>ی</w:t>
      </w:r>
      <w:r w:rsidRPr="00616B2D">
        <w:rPr>
          <w:rFonts w:ascii="Yas" w:hAnsi="Yas"/>
          <w:rtl/>
        </w:rPr>
        <w:t>ا ترجمه، ناشر، محل انتشار، شماره جلد، شماره و</w:t>
      </w:r>
      <w:r w:rsidR="004B1ABE" w:rsidRPr="00616B2D">
        <w:rPr>
          <w:rFonts w:ascii="Yas" w:hAnsi="Yas"/>
          <w:rtl/>
        </w:rPr>
        <w:t>ی</w:t>
      </w:r>
      <w:r w:rsidRPr="00616B2D">
        <w:rPr>
          <w:rFonts w:ascii="Yas" w:hAnsi="Yas"/>
          <w:rtl/>
        </w:rPr>
        <w:t>را</w:t>
      </w:r>
      <w:r w:rsidR="004B1ABE" w:rsidRPr="00616B2D">
        <w:rPr>
          <w:rFonts w:ascii="Yas" w:hAnsi="Yas"/>
          <w:rtl/>
        </w:rPr>
        <w:t>ی</w:t>
      </w:r>
      <w:r w:rsidRPr="00616B2D">
        <w:rPr>
          <w:rFonts w:ascii="Yas" w:hAnsi="Yas"/>
          <w:rtl/>
        </w:rPr>
        <w:t>ش، سال انتشار به عدد‌.‌</w:t>
      </w:r>
    </w:p>
    <w:p w14:paraId="7E18320F" w14:textId="1729ED1F" w:rsidR="002D06E7" w:rsidRPr="00616B2D" w:rsidRDefault="002D06E7" w:rsidP="00D15710">
      <w:pPr>
        <w:widowControl w:val="0"/>
        <w:numPr>
          <w:ilvl w:val="0"/>
          <w:numId w:val="10"/>
        </w:numPr>
        <w:spacing w:line="240" w:lineRule="auto"/>
        <w:ind w:left="714" w:hanging="357"/>
        <w:jc w:val="left"/>
        <w:rPr>
          <w:rFonts w:ascii="Yas" w:hAnsi="Yas"/>
          <w:szCs w:val="28"/>
          <w:lang w:bidi="fa-IR"/>
        </w:rPr>
      </w:pPr>
      <w:r w:rsidRPr="00616B2D">
        <w:rPr>
          <w:rFonts w:ascii="Yas" w:hAnsi="Yas"/>
          <w:rtl/>
        </w:rPr>
        <w:t xml:space="preserve">منهاج، محمد‌باقر؛ </w:t>
      </w:r>
      <w:r w:rsidRPr="00616B2D">
        <w:rPr>
          <w:rFonts w:ascii="Yas" w:hAnsi="Yas"/>
          <w:i/>
          <w:iCs/>
          <w:rtl/>
        </w:rPr>
        <w:t>هوش محاسباتی</w:t>
      </w:r>
      <w:r w:rsidRPr="00616B2D">
        <w:rPr>
          <w:rFonts w:ascii="Yas" w:hAnsi="Yas"/>
          <w:rtl/>
        </w:rPr>
        <w:t xml:space="preserve"> (جلد اول: مبانی شبكه‌های عصبی)، انتشارات دانشگاه صنعتی ام</w:t>
      </w:r>
      <w:r w:rsidR="004B1ABE" w:rsidRPr="00616B2D">
        <w:rPr>
          <w:rFonts w:ascii="Yas" w:hAnsi="Yas"/>
          <w:rtl/>
        </w:rPr>
        <w:t>ی</w:t>
      </w:r>
      <w:r w:rsidRPr="00616B2D">
        <w:rPr>
          <w:rFonts w:ascii="Yas" w:hAnsi="Yas"/>
          <w:rtl/>
        </w:rPr>
        <w:t>ر‌كب</w:t>
      </w:r>
      <w:r w:rsidR="004B1ABE" w:rsidRPr="00616B2D">
        <w:rPr>
          <w:rFonts w:ascii="Yas" w:hAnsi="Yas"/>
          <w:rtl/>
        </w:rPr>
        <w:t>ی</w:t>
      </w:r>
      <w:r w:rsidRPr="00616B2D">
        <w:rPr>
          <w:rFonts w:ascii="Yas" w:hAnsi="Yas"/>
          <w:rtl/>
        </w:rPr>
        <w:t>ر، تهران، و</w:t>
      </w:r>
      <w:r w:rsidR="004B1ABE" w:rsidRPr="00616B2D">
        <w:rPr>
          <w:rFonts w:ascii="Yas" w:hAnsi="Yas"/>
          <w:rtl/>
        </w:rPr>
        <w:t>ی</w:t>
      </w:r>
      <w:r w:rsidRPr="00616B2D">
        <w:rPr>
          <w:rFonts w:ascii="Yas" w:hAnsi="Yas"/>
          <w:rtl/>
        </w:rPr>
        <w:t>را</w:t>
      </w:r>
      <w:r w:rsidR="004B1ABE" w:rsidRPr="00616B2D">
        <w:rPr>
          <w:rFonts w:ascii="Yas" w:hAnsi="Yas"/>
          <w:rtl/>
        </w:rPr>
        <w:t>ی</w:t>
      </w:r>
      <w:r w:rsidRPr="00616B2D">
        <w:rPr>
          <w:rFonts w:ascii="Yas" w:hAnsi="Yas"/>
          <w:rtl/>
        </w:rPr>
        <w:t>ش اول، 1379‌.‌</w:t>
      </w:r>
    </w:p>
    <w:p w14:paraId="01456084" w14:textId="52AB776F" w:rsidR="002D06E7" w:rsidRPr="00616B2D" w:rsidRDefault="002D06E7" w:rsidP="00D15710">
      <w:pPr>
        <w:widowControl w:val="0"/>
        <w:numPr>
          <w:ilvl w:val="0"/>
          <w:numId w:val="10"/>
        </w:numPr>
        <w:spacing w:line="240" w:lineRule="auto"/>
        <w:ind w:left="714" w:hanging="357"/>
        <w:jc w:val="left"/>
        <w:rPr>
          <w:rFonts w:ascii="Yas" w:hAnsi="Yas"/>
          <w:szCs w:val="28"/>
          <w:lang w:bidi="fa-IR"/>
        </w:rPr>
      </w:pPr>
      <w:r w:rsidRPr="00616B2D">
        <w:rPr>
          <w:rFonts w:ascii="Yas" w:hAnsi="Yas"/>
          <w:rtl/>
        </w:rPr>
        <w:t>نام خانوادگی، نام؛</w:t>
      </w:r>
      <w:r w:rsidR="00D651AB">
        <w:rPr>
          <w:rFonts w:ascii="Yas" w:hAnsi="Yas" w:hint="cs"/>
          <w:rtl/>
        </w:rPr>
        <w:t xml:space="preserve"> </w:t>
      </w:r>
      <w:r w:rsidRPr="00616B2D">
        <w:rPr>
          <w:rFonts w:ascii="Yas" w:hAnsi="Yas"/>
          <w:rtl/>
        </w:rPr>
        <w:t>نام‌‌خانوادگی و نام مولف دوم؛</w:t>
      </w:r>
      <w:r w:rsidR="00D651AB">
        <w:rPr>
          <w:rFonts w:ascii="Yas" w:hAnsi="Yas" w:hint="cs"/>
          <w:rtl/>
        </w:rPr>
        <w:t xml:space="preserve"> </w:t>
      </w:r>
      <w:r w:rsidRPr="00616B2D">
        <w:rPr>
          <w:rFonts w:ascii="Yas" w:hAnsi="Yas"/>
          <w:rtl/>
        </w:rPr>
        <w:t xml:space="preserve">مولف سوم؛ </w:t>
      </w:r>
      <w:r w:rsidR="00D651AB">
        <w:rPr>
          <w:rFonts w:ascii="Yas" w:hAnsi="Yas" w:hint="cs"/>
          <w:rtl/>
        </w:rPr>
        <w:t>”</w:t>
      </w:r>
      <w:r w:rsidRPr="00616B2D">
        <w:rPr>
          <w:rFonts w:ascii="Yas" w:hAnsi="Yas"/>
          <w:rtl/>
        </w:rPr>
        <w:t>عنوان مقاله به‌صورت عاد</w:t>
      </w:r>
      <w:r w:rsidR="004B1ABE" w:rsidRPr="00616B2D">
        <w:rPr>
          <w:rFonts w:ascii="Yas" w:hAnsi="Yas"/>
          <w:rtl/>
        </w:rPr>
        <w:t>ی</w:t>
      </w:r>
      <w:r w:rsidRPr="00616B2D">
        <w:rPr>
          <w:rFonts w:ascii="Yas" w:hAnsi="Yas"/>
          <w:rtl/>
        </w:rPr>
        <w:t xml:space="preserve"> و داخل گ</w:t>
      </w:r>
      <w:r w:rsidR="004B1ABE" w:rsidRPr="00616B2D">
        <w:rPr>
          <w:rFonts w:ascii="Yas" w:hAnsi="Yas"/>
          <w:rtl/>
        </w:rPr>
        <w:t>ی</w:t>
      </w:r>
      <w:r w:rsidRPr="00616B2D">
        <w:rPr>
          <w:rFonts w:ascii="Yas" w:hAnsi="Yas"/>
          <w:rtl/>
        </w:rPr>
        <w:t>ومه</w:t>
      </w:r>
      <w:r w:rsidR="00D651AB">
        <w:rPr>
          <w:rFonts w:ascii="Yas" w:hAnsi="Yas" w:hint="cs"/>
          <w:rtl/>
        </w:rPr>
        <w:t>“</w:t>
      </w:r>
      <w:r w:rsidRPr="00616B2D">
        <w:rPr>
          <w:rFonts w:ascii="Yas" w:hAnsi="Yas"/>
          <w:rtl/>
        </w:rPr>
        <w:t xml:space="preserve">، </w:t>
      </w:r>
      <w:r w:rsidRPr="00616B2D">
        <w:rPr>
          <w:rFonts w:ascii="Yas" w:hAnsi="Yas"/>
          <w:i/>
          <w:iCs/>
          <w:rtl/>
        </w:rPr>
        <w:t>نام كامل مجله به صورت ا</w:t>
      </w:r>
      <w:r w:rsidR="004B1ABE" w:rsidRPr="00616B2D">
        <w:rPr>
          <w:rFonts w:ascii="Yas" w:hAnsi="Yas"/>
          <w:i/>
          <w:iCs/>
          <w:rtl/>
        </w:rPr>
        <w:t>ی</w:t>
      </w:r>
      <w:r w:rsidRPr="00616B2D">
        <w:rPr>
          <w:rFonts w:ascii="Yas" w:hAnsi="Yas"/>
          <w:i/>
          <w:iCs/>
          <w:rtl/>
        </w:rPr>
        <w:t>تال</w:t>
      </w:r>
      <w:r w:rsidR="004B1ABE" w:rsidRPr="00616B2D">
        <w:rPr>
          <w:rFonts w:ascii="Yas" w:hAnsi="Yas"/>
          <w:i/>
          <w:iCs/>
          <w:rtl/>
        </w:rPr>
        <w:t>ی</w:t>
      </w:r>
      <w:r w:rsidRPr="00616B2D">
        <w:rPr>
          <w:rFonts w:ascii="Yas" w:hAnsi="Yas"/>
          <w:i/>
          <w:iCs/>
          <w:rtl/>
        </w:rPr>
        <w:t>ك</w:t>
      </w:r>
      <w:r w:rsidRPr="00616B2D">
        <w:rPr>
          <w:rFonts w:ascii="Yas" w:hAnsi="Yas"/>
          <w:rtl/>
        </w:rPr>
        <w:t xml:space="preserve">، شماره دوره </w:t>
      </w:r>
      <w:r w:rsidR="004B1ABE" w:rsidRPr="00616B2D">
        <w:rPr>
          <w:rFonts w:ascii="Yas" w:hAnsi="Yas"/>
          <w:rtl/>
        </w:rPr>
        <w:t>ی</w:t>
      </w:r>
      <w:r w:rsidRPr="00616B2D">
        <w:rPr>
          <w:rFonts w:ascii="Yas" w:hAnsi="Yas"/>
          <w:rtl/>
        </w:rPr>
        <w:t>ا جلد، شماره مجله، شماره صفحات، سال انتشار‌.‌</w:t>
      </w:r>
    </w:p>
    <w:p w14:paraId="5D944D31" w14:textId="1711D151" w:rsidR="002D06E7" w:rsidRPr="00616B2D" w:rsidRDefault="002D06E7" w:rsidP="00D15710">
      <w:pPr>
        <w:widowControl w:val="0"/>
        <w:numPr>
          <w:ilvl w:val="0"/>
          <w:numId w:val="10"/>
        </w:numPr>
        <w:spacing w:line="240" w:lineRule="auto"/>
        <w:ind w:left="714" w:hanging="357"/>
        <w:jc w:val="left"/>
        <w:rPr>
          <w:rFonts w:ascii="Yas" w:hAnsi="Yas"/>
          <w:szCs w:val="28"/>
          <w:lang w:bidi="fa-IR"/>
        </w:rPr>
      </w:pPr>
      <w:r w:rsidRPr="00616B2D">
        <w:rPr>
          <w:rFonts w:ascii="Yas" w:hAnsi="Yas"/>
          <w:rtl/>
        </w:rPr>
        <w:t>نام خانوادگی، نام مجری؛</w:t>
      </w:r>
      <w:r w:rsidR="00D651AB">
        <w:rPr>
          <w:rFonts w:ascii="Yas" w:hAnsi="Yas" w:hint="cs"/>
          <w:rtl/>
        </w:rPr>
        <w:t xml:space="preserve"> </w:t>
      </w:r>
      <w:r w:rsidRPr="00616B2D">
        <w:rPr>
          <w:rFonts w:ascii="Yas" w:hAnsi="Yas"/>
          <w:i/>
          <w:iCs/>
          <w:rtl/>
        </w:rPr>
        <w:t>عنوان طرح پژوهشی به‌صورت ا</w:t>
      </w:r>
      <w:r w:rsidR="004B1ABE" w:rsidRPr="00616B2D">
        <w:rPr>
          <w:rFonts w:ascii="Yas" w:hAnsi="Yas"/>
          <w:i/>
          <w:iCs/>
          <w:rtl/>
        </w:rPr>
        <w:t>ی</w:t>
      </w:r>
      <w:r w:rsidRPr="00616B2D">
        <w:rPr>
          <w:rFonts w:ascii="Yas" w:hAnsi="Yas"/>
          <w:i/>
          <w:iCs/>
          <w:rtl/>
        </w:rPr>
        <w:t>تال</w:t>
      </w:r>
      <w:r w:rsidR="004B1ABE" w:rsidRPr="00616B2D">
        <w:rPr>
          <w:rFonts w:ascii="Yas" w:hAnsi="Yas"/>
          <w:i/>
          <w:iCs/>
          <w:rtl/>
        </w:rPr>
        <w:t>ی</w:t>
      </w:r>
      <w:r w:rsidRPr="00616B2D">
        <w:rPr>
          <w:rFonts w:ascii="Yas" w:hAnsi="Yas"/>
          <w:i/>
          <w:iCs/>
          <w:rtl/>
        </w:rPr>
        <w:t>ك</w:t>
      </w:r>
      <w:r w:rsidRPr="00616B2D">
        <w:rPr>
          <w:rFonts w:ascii="Yas" w:hAnsi="Yas"/>
          <w:rtl/>
        </w:rPr>
        <w:t>، شماره ثبت، نام كامل محل انجام و سفارش دهنده، سال انجام طرح‌.‌</w:t>
      </w:r>
    </w:p>
    <w:p w14:paraId="1D623535" w14:textId="453039C7" w:rsidR="002D06E7" w:rsidRPr="00616B2D" w:rsidRDefault="00D15710" w:rsidP="00D15710">
      <w:pPr>
        <w:widowControl w:val="0"/>
        <w:numPr>
          <w:ilvl w:val="0"/>
          <w:numId w:val="10"/>
        </w:numPr>
        <w:spacing w:line="240" w:lineRule="auto"/>
        <w:ind w:left="714" w:hanging="357"/>
        <w:jc w:val="left"/>
        <w:rPr>
          <w:rFonts w:ascii="Yas" w:hAnsi="Yas"/>
          <w:szCs w:val="28"/>
          <w:lang w:bidi="fa-IR"/>
        </w:rPr>
      </w:pPr>
      <w:r>
        <w:rPr>
          <w:rFonts w:ascii="Yas" w:hAnsi="Yas"/>
          <w:rtl/>
        </w:rPr>
        <w:t>نام شركت/</w:t>
      </w:r>
      <w:r w:rsidR="002D06E7" w:rsidRPr="00616B2D">
        <w:rPr>
          <w:rFonts w:ascii="Yas" w:hAnsi="Yas"/>
          <w:rtl/>
        </w:rPr>
        <w:t xml:space="preserve">نام فرد؛ عنوان صفحه؛ </w:t>
      </w:r>
      <w:r w:rsidR="002D06E7" w:rsidRPr="00616B2D">
        <w:rPr>
          <w:rFonts w:ascii="Yas" w:hAnsi="Yas"/>
          <w:i/>
          <w:iCs/>
          <w:rtl/>
        </w:rPr>
        <w:t>آدرس ا</w:t>
      </w:r>
      <w:r w:rsidR="004B1ABE" w:rsidRPr="00616B2D">
        <w:rPr>
          <w:rFonts w:ascii="Yas" w:hAnsi="Yas"/>
          <w:i/>
          <w:iCs/>
          <w:rtl/>
        </w:rPr>
        <w:t>ی</w:t>
      </w:r>
      <w:r w:rsidR="002D06E7" w:rsidRPr="00616B2D">
        <w:rPr>
          <w:rFonts w:ascii="Yas" w:hAnsi="Yas"/>
          <w:i/>
          <w:iCs/>
          <w:rtl/>
        </w:rPr>
        <w:t>نترنت</w:t>
      </w:r>
      <w:r w:rsidR="004B1ABE" w:rsidRPr="00616B2D">
        <w:rPr>
          <w:rFonts w:ascii="Yas" w:hAnsi="Yas"/>
          <w:i/>
          <w:iCs/>
          <w:rtl/>
        </w:rPr>
        <w:t>ی</w:t>
      </w:r>
      <w:r w:rsidR="002D06E7" w:rsidRPr="00616B2D">
        <w:rPr>
          <w:rFonts w:ascii="Yas" w:hAnsi="Yas"/>
          <w:rtl/>
        </w:rPr>
        <w:t>.</w:t>
      </w:r>
    </w:p>
    <w:p w14:paraId="5BA0007A" w14:textId="77777777" w:rsidR="002D06E7" w:rsidRPr="00542150" w:rsidRDefault="002D06E7" w:rsidP="00D15710">
      <w:pPr>
        <w:widowControl w:val="0"/>
        <w:numPr>
          <w:ilvl w:val="0"/>
          <w:numId w:val="10"/>
        </w:numPr>
        <w:bidi w:val="0"/>
        <w:spacing w:line="240" w:lineRule="auto"/>
        <w:ind w:left="714" w:hanging="357"/>
        <w:jc w:val="left"/>
        <w:rPr>
          <w:rFonts w:cs="Times New Roman"/>
          <w:szCs w:val="28"/>
          <w:lang w:bidi="fa-IR"/>
        </w:rPr>
      </w:pPr>
      <w:r w:rsidRPr="00542150">
        <w:rPr>
          <w:rFonts w:cs="Times New Roman"/>
          <w:szCs w:val="28"/>
        </w:rPr>
        <w:t xml:space="preserve">Book authors’ names; </w:t>
      </w:r>
      <w:r w:rsidRPr="00542150">
        <w:rPr>
          <w:rFonts w:cs="Times New Roman"/>
          <w:i/>
          <w:iCs/>
        </w:rPr>
        <w:t>Book Title in Italic</w:t>
      </w:r>
      <w:r w:rsidRPr="00542150">
        <w:rPr>
          <w:rFonts w:cs="Times New Roman"/>
          <w:szCs w:val="28"/>
        </w:rPr>
        <w:t xml:space="preserve"> (and the title components, if any), Edition number, Publisher, Date of publish.</w:t>
      </w:r>
    </w:p>
    <w:p w14:paraId="243F3A70" w14:textId="03574554" w:rsidR="002D06E7" w:rsidRPr="00542150" w:rsidRDefault="002D06E7" w:rsidP="00D15710">
      <w:pPr>
        <w:widowControl w:val="0"/>
        <w:numPr>
          <w:ilvl w:val="0"/>
          <w:numId w:val="10"/>
        </w:numPr>
        <w:bidi w:val="0"/>
        <w:spacing w:line="240" w:lineRule="auto"/>
        <w:ind w:left="714" w:hanging="357"/>
        <w:jc w:val="left"/>
        <w:rPr>
          <w:rFonts w:cs="Times New Roman"/>
          <w:szCs w:val="28"/>
          <w:lang w:bidi="fa-IR"/>
        </w:rPr>
      </w:pPr>
      <w:r w:rsidRPr="00542150">
        <w:rPr>
          <w:rFonts w:cs="Times New Roman"/>
          <w:szCs w:val="28"/>
        </w:rPr>
        <w:t xml:space="preserve">Van de Vegte, J.; </w:t>
      </w:r>
      <w:r w:rsidRPr="00542150">
        <w:rPr>
          <w:rFonts w:cs="Times New Roman"/>
          <w:i/>
          <w:iCs/>
        </w:rPr>
        <w:t>Feedback Control Systems</w:t>
      </w:r>
      <w:r w:rsidRPr="00542150">
        <w:rPr>
          <w:rFonts w:cs="Times New Roman"/>
          <w:szCs w:val="28"/>
        </w:rPr>
        <w:t xml:space="preserve">, 2nd Edition, Prentice </w:t>
      </w:r>
      <w:r w:rsidR="00F07396" w:rsidRPr="00542150">
        <w:rPr>
          <w:rFonts w:cs="Times New Roman"/>
          <w:szCs w:val="28"/>
        </w:rPr>
        <w:t>Hall, 1990</w:t>
      </w:r>
    </w:p>
    <w:p w14:paraId="28B1A6AB" w14:textId="77777777" w:rsidR="002D06E7" w:rsidRPr="00542150" w:rsidRDefault="002D06E7" w:rsidP="00D15710">
      <w:pPr>
        <w:widowControl w:val="0"/>
        <w:numPr>
          <w:ilvl w:val="0"/>
          <w:numId w:val="10"/>
        </w:numPr>
        <w:bidi w:val="0"/>
        <w:spacing w:line="240" w:lineRule="auto"/>
        <w:ind w:left="714" w:hanging="357"/>
        <w:jc w:val="left"/>
        <w:rPr>
          <w:rFonts w:cs="Times New Roman"/>
          <w:lang w:bidi="fa-IR"/>
        </w:rPr>
      </w:pPr>
      <w:r w:rsidRPr="00542150">
        <w:rPr>
          <w:rFonts w:cs="Times New Roman"/>
          <w:lang w:bidi="fa-IR"/>
        </w:rPr>
        <w:t xml:space="preserve">Authors’ names separated by comma-dots; “The paper title in Regular Times New Roman 12pt”, </w:t>
      </w:r>
      <w:r w:rsidRPr="00542150">
        <w:rPr>
          <w:rFonts w:cs="Times New Roman"/>
          <w:i/>
          <w:iCs/>
        </w:rPr>
        <w:t>Paper Address in Italic</w:t>
      </w:r>
      <w:r w:rsidRPr="00542150">
        <w:rPr>
          <w:rFonts w:cs="Times New Roman"/>
          <w:lang w:bidi="fa-IR"/>
        </w:rPr>
        <w:t xml:space="preserve">, </w:t>
      </w:r>
      <w:smartTag w:uri="urn:schemas-microsoft-com:office:smarttags" w:element="Street">
        <w:smartTag w:uri="urn:schemas-microsoft-com:office:smarttags" w:element="address">
          <w:r w:rsidRPr="00542150">
            <w:rPr>
              <w:rFonts w:cs="Times New Roman"/>
              <w:lang w:bidi="fa-IR"/>
            </w:rPr>
            <w:t>Publishing Place</w:t>
          </w:r>
        </w:smartTag>
      </w:smartTag>
      <w:r w:rsidRPr="00542150">
        <w:rPr>
          <w:rFonts w:cs="Times New Roman"/>
          <w:lang w:bidi="fa-IR"/>
        </w:rPr>
        <w:t>, paper page, Year of Publish.</w:t>
      </w:r>
    </w:p>
    <w:p w14:paraId="4253A8A4" w14:textId="77777777" w:rsidR="002D06E7" w:rsidRPr="00542150" w:rsidRDefault="002D06E7" w:rsidP="00D15710">
      <w:pPr>
        <w:widowControl w:val="0"/>
        <w:numPr>
          <w:ilvl w:val="0"/>
          <w:numId w:val="10"/>
        </w:numPr>
        <w:bidi w:val="0"/>
        <w:spacing w:line="240" w:lineRule="auto"/>
        <w:ind w:left="714" w:hanging="357"/>
        <w:jc w:val="left"/>
        <w:rPr>
          <w:rFonts w:cs="Times New Roman"/>
          <w:szCs w:val="28"/>
          <w:lang w:bidi="fa-IR"/>
        </w:rPr>
      </w:pPr>
      <w:r w:rsidRPr="00542150">
        <w:rPr>
          <w:rFonts w:cs="Times New Roman"/>
          <w:szCs w:val="28"/>
        </w:rPr>
        <w:t xml:space="preserve">Safonov, M.; “Stability margins of diagonally perturbed multivariable feedback systems”, </w:t>
      </w:r>
      <w:r w:rsidRPr="00542150">
        <w:rPr>
          <w:rFonts w:cs="Times New Roman"/>
          <w:i/>
          <w:iCs/>
        </w:rPr>
        <w:t>IEEE Proceedings</w:t>
      </w:r>
      <w:r w:rsidRPr="00542150">
        <w:rPr>
          <w:rFonts w:cs="Times New Roman"/>
          <w:szCs w:val="28"/>
        </w:rPr>
        <w:t>, Part D, p. p. 251-256, Nov. 1982.</w:t>
      </w:r>
    </w:p>
    <w:p w14:paraId="1E79701A" w14:textId="77777777" w:rsidR="003C5465" w:rsidRPr="00542150" w:rsidRDefault="002D06E7" w:rsidP="00D15710">
      <w:pPr>
        <w:widowControl w:val="0"/>
        <w:numPr>
          <w:ilvl w:val="0"/>
          <w:numId w:val="10"/>
        </w:numPr>
        <w:bidi w:val="0"/>
        <w:spacing w:line="240" w:lineRule="auto"/>
        <w:ind w:left="714" w:hanging="357"/>
        <w:jc w:val="left"/>
        <w:rPr>
          <w:rFonts w:cs="Times New Roman"/>
        </w:rPr>
      </w:pPr>
      <w:r w:rsidRPr="00542150">
        <w:rPr>
          <w:rFonts w:cs="Times New Roman"/>
          <w:szCs w:val="28"/>
        </w:rPr>
        <w:t xml:space="preserve">Company Name/ Person Name; Page Title; </w:t>
      </w:r>
      <w:r w:rsidRPr="00542150">
        <w:rPr>
          <w:rFonts w:cs="Times New Roman"/>
          <w:i/>
          <w:iCs/>
        </w:rPr>
        <w:t>Internet Address</w:t>
      </w:r>
      <w:r w:rsidRPr="00542150">
        <w:rPr>
          <w:rFonts w:cs="Times New Roman"/>
          <w:szCs w:val="28"/>
        </w:rPr>
        <w:t>.</w:t>
      </w:r>
    </w:p>
    <w:p w14:paraId="5A7B1693" w14:textId="77777777" w:rsidR="001B3C13" w:rsidRPr="00616B2D" w:rsidRDefault="001B3C13" w:rsidP="00180A9F">
      <w:pPr>
        <w:pStyle w:val="aa"/>
        <w:rPr>
          <w:rFonts w:ascii="Yas" w:hAnsi="Yas" w:cs="Yas"/>
          <w:rtl/>
          <w:lang w:bidi="fa-IR"/>
        </w:rPr>
      </w:pPr>
    </w:p>
    <w:p w14:paraId="2CBB65F7" w14:textId="77777777" w:rsidR="00404B18" w:rsidRPr="00616B2D" w:rsidRDefault="00404B18" w:rsidP="00180A9F">
      <w:pPr>
        <w:pStyle w:val="aa"/>
        <w:rPr>
          <w:rFonts w:ascii="Yas" w:hAnsi="Yas" w:cs="Yas"/>
          <w:rtl/>
          <w:lang w:bidi="fa-IR"/>
        </w:rPr>
      </w:pPr>
    </w:p>
    <w:p w14:paraId="14194949" w14:textId="77777777" w:rsidR="00404B18" w:rsidRPr="00616B2D" w:rsidRDefault="00404B18" w:rsidP="00180A9F">
      <w:pPr>
        <w:pStyle w:val="aa"/>
        <w:rPr>
          <w:rFonts w:ascii="Yas" w:hAnsi="Yas" w:cs="Yas"/>
          <w:rtl/>
          <w:lang w:bidi="fa-IR"/>
        </w:rPr>
      </w:pPr>
    </w:p>
    <w:p w14:paraId="668BB7DE" w14:textId="77777777" w:rsidR="00404B18" w:rsidRPr="00616B2D" w:rsidRDefault="00404B18" w:rsidP="00180A9F">
      <w:pPr>
        <w:pStyle w:val="aa"/>
        <w:rPr>
          <w:rFonts w:ascii="Yas" w:hAnsi="Yas" w:cs="Yas"/>
          <w:rtl/>
          <w:lang w:bidi="fa-IR"/>
        </w:rPr>
        <w:sectPr w:rsidR="00404B18" w:rsidRPr="00616B2D" w:rsidSect="00BA312F">
          <w:headerReference w:type="default" r:id="rId33"/>
          <w:headerReference w:type="first" r:id="rId34"/>
          <w:footnotePr>
            <w:numRestart w:val="eachPage"/>
          </w:footnotePr>
          <w:pgSz w:w="11906" w:h="16838" w:code="9"/>
          <w:pgMar w:top="1440" w:right="1440" w:bottom="1440" w:left="1440" w:header="1021" w:footer="1021" w:gutter="0"/>
          <w:cols w:space="708"/>
          <w:titlePg/>
          <w:bidi/>
          <w:rtlGutter/>
          <w:docGrid w:linePitch="360"/>
        </w:sectPr>
      </w:pPr>
    </w:p>
    <w:p w14:paraId="2D598C1D" w14:textId="3D2C9F60" w:rsidR="00180A9F" w:rsidRPr="00616B2D" w:rsidRDefault="00180A9F" w:rsidP="00404300">
      <w:pPr>
        <w:pStyle w:val="a0"/>
        <w:numPr>
          <w:ilvl w:val="0"/>
          <w:numId w:val="0"/>
        </w:numPr>
        <w:jc w:val="left"/>
        <w:rPr>
          <w:rFonts w:ascii="Yas" w:hAnsi="Yas" w:cs="Yas"/>
          <w:sz w:val="48"/>
          <w:szCs w:val="56"/>
        </w:rPr>
      </w:pPr>
      <w:bookmarkStart w:id="43" w:name="_Toc209236421"/>
      <w:bookmarkStart w:id="44" w:name="_Toc209240165"/>
      <w:bookmarkStart w:id="45" w:name="_Toc209240177"/>
      <w:bookmarkStart w:id="46" w:name="_Toc77259405"/>
      <w:r w:rsidRPr="00616B2D">
        <w:rPr>
          <w:rFonts w:ascii="Yas" w:hAnsi="Yas" w:cs="Yas"/>
          <w:sz w:val="48"/>
          <w:szCs w:val="56"/>
          <w:rtl/>
        </w:rPr>
        <w:lastRenderedPageBreak/>
        <w:t>پ</w:t>
      </w:r>
      <w:r w:rsidR="004B1ABE" w:rsidRPr="00616B2D">
        <w:rPr>
          <w:rFonts w:ascii="Yas" w:hAnsi="Yas" w:cs="Yas"/>
          <w:sz w:val="48"/>
          <w:szCs w:val="56"/>
          <w:rtl/>
        </w:rPr>
        <w:t>ی</w:t>
      </w:r>
      <w:r w:rsidRPr="00616B2D">
        <w:rPr>
          <w:rFonts w:ascii="Yas" w:hAnsi="Yas" w:cs="Yas"/>
          <w:sz w:val="48"/>
          <w:szCs w:val="56"/>
          <w:rtl/>
        </w:rPr>
        <w:t>وست</w:t>
      </w:r>
      <w:bookmarkEnd w:id="43"/>
      <w:bookmarkEnd w:id="44"/>
      <w:bookmarkEnd w:id="45"/>
      <w:r w:rsidRPr="00616B2D">
        <w:rPr>
          <w:rFonts w:ascii="Yas" w:hAnsi="Yas" w:cs="Yas"/>
          <w:sz w:val="48"/>
          <w:szCs w:val="56"/>
          <w:rtl/>
        </w:rPr>
        <w:t>‌ها</w:t>
      </w:r>
      <w:bookmarkEnd w:id="46"/>
    </w:p>
    <w:p w14:paraId="39D72686" w14:textId="6DCAB9D7" w:rsidR="003F2B69" w:rsidRPr="00616B2D" w:rsidRDefault="0055568A" w:rsidP="002A2E2A">
      <w:pPr>
        <w:rPr>
          <w:rFonts w:ascii="Yas" w:hAnsi="Yas"/>
          <w:lang w:bidi="fa-IR"/>
        </w:rPr>
      </w:pPr>
      <w:r w:rsidRPr="00616B2D">
        <w:rPr>
          <w:rFonts w:ascii="Yas" w:hAnsi="Yas"/>
          <w:rtl/>
        </w:rPr>
        <w:t xml:space="preserve">در این قسمت مطالبی که مرتبط با متن پایان نامه یا رساله بوده اما ذکر آنها در متن اصلی در اولویت دوم قرار دارد و لذا ممکن است موجب خستگی خواننده یا سردرگمی او شود، گنجانده می شود. </w:t>
      </w:r>
      <w:r w:rsidR="00AF08CD" w:rsidRPr="00616B2D">
        <w:rPr>
          <w:rFonts w:ascii="Yas" w:hAnsi="Yas"/>
          <w:rtl/>
        </w:rPr>
        <w:t>به عنوان مثال اثبات طولانی قضیه</w:t>
      </w:r>
      <w:r w:rsidR="00AF08CD" w:rsidRPr="00616B2D">
        <w:rPr>
          <w:rFonts w:ascii="Yas" w:hAnsi="Yas"/>
          <w:rtl/>
        </w:rPr>
        <w:softHyphen/>
        <w:t>های</w:t>
      </w:r>
      <w:r w:rsidRPr="00616B2D">
        <w:rPr>
          <w:rFonts w:ascii="Yas" w:hAnsi="Yas"/>
          <w:rtl/>
        </w:rPr>
        <w:t xml:space="preserve"> ریاضی مطرح شده در متن مقاله و یا الگوریتم بدست آوردن پارامتری در قسمت </w:t>
      </w:r>
      <w:r w:rsidR="002A2E2A">
        <w:rPr>
          <w:rFonts w:ascii="Yas" w:hAnsi="Yas" w:hint="cs"/>
          <w:rtl/>
        </w:rPr>
        <w:t>پیوست</w:t>
      </w:r>
      <w:r w:rsidRPr="00616B2D">
        <w:rPr>
          <w:rFonts w:ascii="Yas" w:hAnsi="Yas"/>
          <w:rtl/>
        </w:rPr>
        <w:t xml:space="preserve"> قرار داده می شوند. </w:t>
      </w:r>
      <w:r w:rsidR="00AF08CD" w:rsidRPr="00616B2D">
        <w:rPr>
          <w:rFonts w:ascii="Yas" w:hAnsi="Yas"/>
          <w:rtl/>
        </w:rPr>
        <w:t xml:space="preserve">دقت شود که </w:t>
      </w:r>
      <w:r w:rsidR="00A82BA7" w:rsidRPr="00616B2D">
        <w:rPr>
          <w:rFonts w:ascii="Yas" w:hAnsi="Yas"/>
          <w:rtl/>
        </w:rPr>
        <w:t>مطالب</w:t>
      </w:r>
      <w:r w:rsidR="00AF08CD" w:rsidRPr="00616B2D">
        <w:rPr>
          <w:rFonts w:ascii="Yas" w:hAnsi="Yas"/>
          <w:rtl/>
        </w:rPr>
        <w:t xml:space="preserve"> را</w:t>
      </w:r>
      <w:r w:rsidR="00A82BA7" w:rsidRPr="00616B2D">
        <w:rPr>
          <w:rFonts w:ascii="Yas" w:hAnsi="Yas"/>
          <w:rtl/>
        </w:rPr>
        <w:t xml:space="preserve"> به صورت منظم و شماره گذاری شده نگارش کنید.</w:t>
      </w:r>
      <w:r w:rsidR="00A761BC" w:rsidRPr="00616B2D">
        <w:rPr>
          <w:rFonts w:ascii="Yas" w:hAnsi="Yas"/>
          <w:rtl/>
        </w:rPr>
        <w:t xml:space="preserve"> </w:t>
      </w:r>
      <w:r w:rsidR="00077807" w:rsidRPr="00616B2D">
        <w:rPr>
          <w:rFonts w:ascii="Yas" w:hAnsi="Yas"/>
          <w:rtl/>
          <w:lang w:bidi="fa-IR"/>
        </w:rPr>
        <w:t>(</w:t>
      </w:r>
      <w:r w:rsidR="00D96126" w:rsidRPr="00616B2D">
        <w:rPr>
          <w:rFonts w:ascii="Yas" w:hAnsi="Yas"/>
          <w:rtl/>
          <w:lang w:bidi="fa-IR"/>
        </w:rPr>
        <w:t>این قسمت در صورت لزوم و صلاح دید استاد راهنما تنظیم شود.)</w:t>
      </w:r>
    </w:p>
    <w:p w14:paraId="275AA29A" w14:textId="781BBB11" w:rsidR="00180A9F" w:rsidRPr="00616B2D" w:rsidRDefault="00AF08CD" w:rsidP="00D15710">
      <w:pPr>
        <w:pStyle w:val="aa"/>
        <w:rPr>
          <w:rFonts w:ascii="Yas" w:hAnsi="Yas" w:cs="Yas"/>
          <w:rtl/>
          <w:lang w:bidi="fa-IR"/>
        </w:rPr>
      </w:pPr>
      <w:r w:rsidRPr="00616B2D">
        <w:rPr>
          <w:rFonts w:ascii="Yas" w:hAnsi="Yas" w:cs="Yas"/>
          <w:rtl/>
          <w:lang w:bidi="fa-IR"/>
        </w:rPr>
        <w:t>پیوست الف</w:t>
      </w:r>
      <w:r w:rsidR="00A82BA7" w:rsidRPr="00616B2D">
        <w:rPr>
          <w:rFonts w:ascii="Yas" w:hAnsi="Yas" w:cs="Yas"/>
          <w:rtl/>
          <w:lang w:bidi="fa-IR"/>
        </w:rPr>
        <w:t xml:space="preserve">: </w:t>
      </w:r>
      <w:r w:rsidR="00D15710">
        <w:rPr>
          <w:rFonts w:ascii="Yas" w:hAnsi="Yas" w:cs="Yas" w:hint="cs"/>
          <w:rtl/>
          <w:lang w:bidi="fa-IR"/>
        </w:rPr>
        <w:t>عنوان پیوست</w:t>
      </w:r>
    </w:p>
    <w:p w14:paraId="67A34386" w14:textId="77777777" w:rsidR="00404B18" w:rsidRPr="00616B2D" w:rsidRDefault="00404B18" w:rsidP="00404B18">
      <w:pPr>
        <w:pStyle w:val="aa"/>
        <w:rPr>
          <w:rFonts w:ascii="Yas" w:hAnsi="Yas" w:cs="Yas"/>
          <w:rtl/>
          <w:lang w:bidi="fa-IR"/>
        </w:rPr>
      </w:pPr>
    </w:p>
    <w:p w14:paraId="7D6247EA" w14:textId="77777777" w:rsidR="00404B18" w:rsidRPr="00616B2D" w:rsidRDefault="00404B18" w:rsidP="00404B18">
      <w:pPr>
        <w:pStyle w:val="aa"/>
        <w:rPr>
          <w:rFonts w:ascii="Yas" w:hAnsi="Yas" w:cs="Yas"/>
          <w:rtl/>
          <w:lang w:bidi="fa-IR"/>
        </w:rPr>
      </w:pPr>
    </w:p>
    <w:p w14:paraId="1A02F7BB" w14:textId="77777777" w:rsidR="00404B18" w:rsidRPr="00616B2D" w:rsidRDefault="00404B18" w:rsidP="00404B18">
      <w:pPr>
        <w:pStyle w:val="aa"/>
        <w:rPr>
          <w:rFonts w:ascii="Yas" w:hAnsi="Yas" w:cs="Yas"/>
          <w:rtl/>
          <w:lang w:bidi="fa-IR"/>
        </w:rPr>
      </w:pPr>
    </w:p>
    <w:p w14:paraId="7EE6887D" w14:textId="77777777" w:rsidR="00404B18" w:rsidRPr="00616B2D" w:rsidRDefault="00404B18" w:rsidP="00404B18">
      <w:pPr>
        <w:pStyle w:val="aa"/>
        <w:rPr>
          <w:rFonts w:ascii="Yas" w:hAnsi="Yas" w:cs="Yas"/>
          <w:rtl/>
          <w:lang w:bidi="fa-IR"/>
        </w:rPr>
      </w:pPr>
    </w:p>
    <w:p w14:paraId="6D0F0F28" w14:textId="77777777" w:rsidR="00404B18" w:rsidRPr="00616B2D" w:rsidRDefault="00404B18" w:rsidP="00404B18">
      <w:pPr>
        <w:pStyle w:val="aa"/>
        <w:rPr>
          <w:rFonts w:ascii="Yas" w:hAnsi="Yas" w:cs="Yas"/>
          <w:rtl/>
          <w:lang w:bidi="fa-IR"/>
        </w:rPr>
      </w:pPr>
    </w:p>
    <w:p w14:paraId="75C55329" w14:textId="77777777" w:rsidR="00404B18" w:rsidRPr="00616B2D" w:rsidRDefault="00404B18" w:rsidP="00404B18">
      <w:pPr>
        <w:pStyle w:val="aa"/>
        <w:rPr>
          <w:rFonts w:ascii="Yas" w:hAnsi="Yas" w:cs="Yas"/>
          <w:rtl/>
          <w:lang w:bidi="fa-IR"/>
        </w:rPr>
      </w:pPr>
    </w:p>
    <w:p w14:paraId="2E143FCF" w14:textId="77777777" w:rsidR="00404B18" w:rsidRPr="00616B2D" w:rsidRDefault="00404B18" w:rsidP="00404B18">
      <w:pPr>
        <w:pStyle w:val="aa"/>
        <w:rPr>
          <w:rFonts w:ascii="Yas" w:hAnsi="Yas" w:cs="Yas"/>
          <w:rtl/>
          <w:lang w:bidi="fa-IR"/>
        </w:rPr>
      </w:pPr>
    </w:p>
    <w:p w14:paraId="59E0C209" w14:textId="77777777" w:rsidR="00404B18" w:rsidRPr="00616B2D" w:rsidRDefault="00404B18" w:rsidP="00404B18">
      <w:pPr>
        <w:pStyle w:val="aa"/>
        <w:rPr>
          <w:rFonts w:ascii="Yas" w:hAnsi="Yas" w:cs="Yas"/>
          <w:rtl/>
          <w:lang w:bidi="fa-IR"/>
        </w:rPr>
      </w:pPr>
    </w:p>
    <w:p w14:paraId="1E80CB4F" w14:textId="77777777" w:rsidR="00404B18" w:rsidRPr="00616B2D" w:rsidRDefault="00404B18" w:rsidP="00404B18">
      <w:pPr>
        <w:pStyle w:val="aa"/>
        <w:rPr>
          <w:rFonts w:ascii="Yas" w:hAnsi="Yas" w:cs="Yas"/>
          <w:rtl/>
          <w:lang w:bidi="fa-IR"/>
        </w:rPr>
      </w:pPr>
    </w:p>
    <w:p w14:paraId="4E0448BA" w14:textId="77777777" w:rsidR="00404B18" w:rsidRPr="00616B2D" w:rsidRDefault="00404B18" w:rsidP="00404B18">
      <w:pPr>
        <w:pStyle w:val="aa"/>
        <w:rPr>
          <w:rFonts w:ascii="Yas" w:hAnsi="Yas" w:cs="Yas"/>
          <w:rtl/>
          <w:lang w:bidi="fa-IR"/>
        </w:rPr>
      </w:pPr>
    </w:p>
    <w:p w14:paraId="1566D5CC" w14:textId="77777777" w:rsidR="00404B18" w:rsidRPr="00616B2D" w:rsidRDefault="00404B18" w:rsidP="00404B18">
      <w:pPr>
        <w:pStyle w:val="aa"/>
        <w:rPr>
          <w:rFonts w:ascii="Yas" w:hAnsi="Yas" w:cs="Yas"/>
          <w:rtl/>
          <w:lang w:bidi="fa-IR"/>
        </w:rPr>
      </w:pPr>
    </w:p>
    <w:p w14:paraId="2524BEDD" w14:textId="77777777" w:rsidR="00404B18" w:rsidRPr="00616B2D" w:rsidRDefault="00404B18" w:rsidP="00404B18">
      <w:pPr>
        <w:pStyle w:val="aa"/>
        <w:rPr>
          <w:rFonts w:ascii="Yas" w:hAnsi="Yas" w:cs="Yas"/>
          <w:rtl/>
          <w:lang w:bidi="fa-IR"/>
        </w:rPr>
      </w:pPr>
    </w:p>
    <w:p w14:paraId="0DBAF044" w14:textId="77777777" w:rsidR="00404B18" w:rsidRPr="00616B2D" w:rsidRDefault="00404B18" w:rsidP="00404B18">
      <w:pPr>
        <w:pStyle w:val="aa"/>
        <w:rPr>
          <w:rFonts w:ascii="Yas" w:hAnsi="Yas" w:cs="Yas"/>
          <w:rtl/>
          <w:lang w:bidi="fa-IR"/>
        </w:rPr>
      </w:pPr>
    </w:p>
    <w:p w14:paraId="57A01B39" w14:textId="77777777" w:rsidR="00404B18" w:rsidRPr="00616B2D" w:rsidRDefault="00404B18" w:rsidP="00404B18">
      <w:pPr>
        <w:pStyle w:val="aa"/>
        <w:rPr>
          <w:rFonts w:ascii="Yas" w:hAnsi="Yas" w:cs="Yas"/>
          <w:rtl/>
          <w:lang w:bidi="fa-IR"/>
        </w:rPr>
      </w:pPr>
    </w:p>
    <w:p w14:paraId="34412E3A" w14:textId="77777777" w:rsidR="00404B18" w:rsidRPr="00616B2D" w:rsidRDefault="00404B18" w:rsidP="00404B18">
      <w:pPr>
        <w:pStyle w:val="aa"/>
        <w:rPr>
          <w:rFonts w:ascii="Yas" w:hAnsi="Yas" w:cs="Yas"/>
          <w:rtl/>
          <w:lang w:bidi="fa-IR"/>
        </w:rPr>
      </w:pPr>
    </w:p>
    <w:p w14:paraId="43973CB7" w14:textId="77777777" w:rsidR="00404B18" w:rsidRPr="00616B2D" w:rsidRDefault="00404B18" w:rsidP="00404B18">
      <w:pPr>
        <w:pStyle w:val="aa"/>
        <w:rPr>
          <w:rFonts w:ascii="Yas" w:hAnsi="Yas" w:cs="Yas"/>
          <w:rtl/>
          <w:lang w:bidi="fa-IR"/>
        </w:rPr>
      </w:pPr>
    </w:p>
    <w:p w14:paraId="275C3C24" w14:textId="77777777" w:rsidR="00097A50" w:rsidRPr="00616B2D" w:rsidRDefault="00097A50" w:rsidP="00180A9F">
      <w:pPr>
        <w:pStyle w:val="Title2"/>
        <w:rPr>
          <w:rFonts w:ascii="Yas" w:hAnsi="Yas" w:cs="Yas"/>
          <w:b w:val="0"/>
          <w:bCs w:val="0"/>
          <w:sz w:val="24"/>
          <w:szCs w:val="28"/>
          <w:rtl/>
        </w:rPr>
      </w:pPr>
    </w:p>
    <w:p w14:paraId="4CCB61F1" w14:textId="317931C5" w:rsidR="00BC413A" w:rsidRDefault="00180A9F" w:rsidP="00BC413A">
      <w:pPr>
        <w:rPr>
          <w:b/>
          <w:bCs/>
          <w:sz w:val="40"/>
          <w:szCs w:val="40"/>
          <w:rtl/>
        </w:rPr>
      </w:pPr>
      <w:r w:rsidRPr="00DA3943">
        <w:rPr>
          <w:b/>
          <w:bCs/>
          <w:sz w:val="40"/>
          <w:szCs w:val="40"/>
          <w:rtl/>
        </w:rPr>
        <w:lastRenderedPageBreak/>
        <w:t>پ</w:t>
      </w:r>
      <w:r w:rsidR="004B1ABE" w:rsidRPr="00DA3943">
        <w:rPr>
          <w:b/>
          <w:bCs/>
          <w:sz w:val="40"/>
          <w:szCs w:val="40"/>
          <w:rtl/>
        </w:rPr>
        <w:t>ی</w:t>
      </w:r>
      <w:r w:rsidRPr="00DA3943">
        <w:rPr>
          <w:b/>
          <w:bCs/>
          <w:sz w:val="40"/>
          <w:szCs w:val="40"/>
          <w:rtl/>
        </w:rPr>
        <w:t>وست الف</w:t>
      </w:r>
    </w:p>
    <w:p w14:paraId="11771688" w14:textId="7A84F9FF" w:rsidR="00BC413A" w:rsidRDefault="00D15710" w:rsidP="00BC413A">
      <w:pPr>
        <w:rPr>
          <w:b/>
          <w:bCs/>
          <w:sz w:val="40"/>
          <w:szCs w:val="40"/>
          <w:rtl/>
        </w:rPr>
      </w:pPr>
      <w:r>
        <w:rPr>
          <w:rFonts w:hint="cs"/>
          <w:b/>
          <w:bCs/>
          <w:sz w:val="40"/>
          <w:szCs w:val="40"/>
          <w:rtl/>
        </w:rPr>
        <w:t>عنوان پیوست</w:t>
      </w:r>
    </w:p>
    <w:p w14:paraId="20A80938" w14:textId="77777777" w:rsidR="00BC413A" w:rsidRPr="00DA3943" w:rsidRDefault="00BC413A" w:rsidP="00BC413A">
      <w:pPr>
        <w:rPr>
          <w:b/>
          <w:bCs/>
          <w:sz w:val="40"/>
          <w:szCs w:val="40"/>
          <w:rtl/>
        </w:rPr>
      </w:pPr>
    </w:p>
    <w:p w14:paraId="0CFF3A66" w14:textId="77777777" w:rsidR="00A761BC" w:rsidRPr="00616B2D" w:rsidRDefault="00A761BC" w:rsidP="00180A9F">
      <w:pPr>
        <w:pStyle w:val="aa"/>
        <w:rPr>
          <w:rFonts w:ascii="Yas" w:hAnsi="Yas" w:cs="Yas"/>
          <w:rtl/>
          <w:lang w:bidi="fa-IR"/>
        </w:rPr>
      </w:pPr>
    </w:p>
    <w:p w14:paraId="0C8EBB9C" w14:textId="77777777" w:rsidR="00077807" w:rsidRPr="00616B2D" w:rsidRDefault="00077807" w:rsidP="00180A9F">
      <w:pPr>
        <w:pStyle w:val="aa"/>
        <w:rPr>
          <w:rFonts w:ascii="Yas" w:hAnsi="Yas" w:cs="Yas"/>
          <w:rtl/>
          <w:lang w:bidi="fa-IR"/>
        </w:rPr>
      </w:pPr>
    </w:p>
    <w:p w14:paraId="36700F35" w14:textId="77777777" w:rsidR="00A761BC" w:rsidRPr="00616B2D" w:rsidRDefault="00A761BC" w:rsidP="00180A9F">
      <w:pPr>
        <w:pStyle w:val="aa"/>
        <w:rPr>
          <w:rFonts w:ascii="Yas" w:hAnsi="Yas" w:cs="Yas"/>
          <w:rtl/>
          <w:lang w:bidi="fa-IR"/>
        </w:rPr>
      </w:pPr>
    </w:p>
    <w:p w14:paraId="25878CE7" w14:textId="77777777" w:rsidR="00180A9F" w:rsidRPr="00616B2D" w:rsidRDefault="00180A9F" w:rsidP="00180A9F">
      <w:pPr>
        <w:pStyle w:val="aa"/>
        <w:rPr>
          <w:rFonts w:ascii="Yas" w:hAnsi="Yas" w:cs="Yas"/>
          <w:rtl/>
          <w:lang w:bidi="fa-IR"/>
        </w:rPr>
      </w:pPr>
    </w:p>
    <w:p w14:paraId="5C353E67" w14:textId="77777777" w:rsidR="00180A9F" w:rsidRPr="00616B2D" w:rsidRDefault="00180A9F" w:rsidP="00180A9F">
      <w:pPr>
        <w:pStyle w:val="aa"/>
        <w:rPr>
          <w:rFonts w:ascii="Yas" w:hAnsi="Yas" w:cs="Yas"/>
          <w:rtl/>
          <w:lang w:bidi="fa-IR"/>
        </w:rPr>
        <w:sectPr w:rsidR="00180A9F" w:rsidRPr="00616B2D" w:rsidSect="00097A50">
          <w:headerReference w:type="default" r:id="rId35"/>
          <w:footnotePr>
            <w:numRestart w:val="eachPage"/>
          </w:footnotePr>
          <w:pgSz w:w="11906" w:h="16838" w:code="9"/>
          <w:pgMar w:top="1440" w:right="1440" w:bottom="1440" w:left="1440" w:header="1021" w:footer="1021" w:gutter="0"/>
          <w:cols w:space="708"/>
          <w:titlePg/>
          <w:bidi/>
          <w:rtlGutter/>
          <w:docGrid w:linePitch="360"/>
        </w:sectPr>
      </w:pPr>
    </w:p>
    <w:p w14:paraId="4198249A" w14:textId="77777777" w:rsidR="00CA41BD" w:rsidRPr="00616B2D" w:rsidRDefault="00CA41BD" w:rsidP="00701009">
      <w:pPr>
        <w:pStyle w:val="aa"/>
        <w:bidi w:val="0"/>
        <w:spacing w:after="360"/>
        <w:jc w:val="left"/>
        <w:rPr>
          <w:rFonts w:ascii="Yas" w:hAnsi="Yas" w:cs="Yas"/>
          <w:b/>
          <w:bCs/>
          <w:sz w:val="28"/>
          <w:lang w:bidi="fa-IR"/>
        </w:rPr>
      </w:pPr>
      <w:r w:rsidRPr="00616B2D">
        <w:rPr>
          <w:rFonts w:ascii="Yas" w:hAnsi="Yas" w:cs="Yas"/>
          <w:b/>
          <w:bCs/>
          <w:sz w:val="28"/>
          <w:lang w:bidi="fa-IR"/>
        </w:rPr>
        <w:lastRenderedPageBreak/>
        <w:t>Abstract:</w:t>
      </w:r>
    </w:p>
    <w:p w14:paraId="10CA13C5" w14:textId="5C781A88" w:rsidR="00387E82" w:rsidRDefault="00404300" w:rsidP="001A1DDC">
      <w:pPr>
        <w:bidi w:val="0"/>
        <w:rPr>
          <w:rFonts w:ascii="Yas" w:hAnsi="Yas"/>
          <w:lang w:bidi="fa-IR"/>
        </w:rPr>
      </w:pPr>
      <w:r w:rsidRPr="00404300">
        <w:rPr>
          <w:rFonts w:ascii="Yas" w:hAnsi="Yas"/>
          <w:lang w:bidi="fa-IR"/>
        </w:rPr>
        <w:t>Each thesis offered for a graduate degree must include an abstract, preferably one single-spaced page, but never more than two pages (generally less than 3</w:t>
      </w:r>
      <w:r w:rsidR="005B4B46">
        <w:rPr>
          <w:rFonts w:ascii="Yas" w:hAnsi="Yas"/>
          <w:lang w:bidi="fa-IR"/>
        </w:rPr>
        <w:t>0</w:t>
      </w:r>
      <w:r w:rsidRPr="00404300">
        <w:rPr>
          <w:rFonts w:ascii="Yas" w:hAnsi="Yas"/>
          <w:lang w:bidi="fa-IR"/>
        </w:rPr>
        <w:t>0 words). The abstract should be thought of as a brief descriptive summary rather than a lengthy introduction to the thesis. Doctoral abstracts are submitted for inclu</w:t>
      </w:r>
      <w:r w:rsidR="005B4B46">
        <w:rPr>
          <w:rFonts w:ascii="Yas" w:hAnsi="Yas"/>
          <w:lang w:bidi="fa-IR"/>
        </w:rPr>
        <w:t xml:space="preserve">sion in </w:t>
      </w:r>
      <w:r w:rsidR="001A1DDC">
        <w:rPr>
          <w:rFonts w:ascii="Yas" w:hAnsi="Yas"/>
          <w:lang w:bidi="fa-IR"/>
        </w:rPr>
        <w:t>Irandoc</w:t>
      </w:r>
      <w:r w:rsidR="005B4B46">
        <w:rPr>
          <w:rFonts w:ascii="Yas" w:hAnsi="Yas"/>
          <w:lang w:bidi="fa-IR"/>
        </w:rPr>
        <w:t xml:space="preserve"> Dissertations </w:t>
      </w:r>
      <w:r w:rsidRPr="00404300">
        <w:rPr>
          <w:rFonts w:ascii="Yas" w:hAnsi="Yas"/>
          <w:lang w:bidi="fa-IR"/>
        </w:rPr>
        <w:t>&amp; Theses Global. Doctoral candidates should keep their abstracts under 3</w:t>
      </w:r>
      <w:r w:rsidR="005B4B46">
        <w:rPr>
          <w:rFonts w:ascii="Yas" w:hAnsi="Yas"/>
          <w:lang w:bidi="fa-IR"/>
        </w:rPr>
        <w:t>0</w:t>
      </w:r>
      <w:r w:rsidRPr="00404300">
        <w:rPr>
          <w:rFonts w:ascii="Yas" w:hAnsi="Yas"/>
          <w:lang w:bidi="fa-IR"/>
        </w:rPr>
        <w:t xml:space="preserve">0 words. Databases such as </w:t>
      </w:r>
      <w:r w:rsidR="001A1DDC">
        <w:rPr>
          <w:rFonts w:ascii="Yas" w:hAnsi="Yas"/>
          <w:lang w:bidi="fa-IR"/>
        </w:rPr>
        <w:t>Irandoc</w:t>
      </w:r>
      <w:r w:rsidRPr="00404300">
        <w:rPr>
          <w:rFonts w:ascii="Yas" w:hAnsi="Yas"/>
          <w:lang w:bidi="fa-IR"/>
        </w:rPr>
        <w:t xml:space="preserve"> provide full-text searching of abstracts, so the presence of significant keywords in a short abstract will facilitate access.</w:t>
      </w:r>
    </w:p>
    <w:p w14:paraId="422DD55F" w14:textId="77777777" w:rsidR="00404300" w:rsidRPr="00616B2D" w:rsidRDefault="00404300" w:rsidP="00404300">
      <w:pPr>
        <w:bidi w:val="0"/>
        <w:rPr>
          <w:rFonts w:ascii="Yas" w:hAnsi="Yas"/>
          <w:lang w:bidi="fa-IR"/>
        </w:rPr>
      </w:pPr>
    </w:p>
    <w:p w14:paraId="1214C3B0" w14:textId="0AC16D0C" w:rsidR="00C85D78" w:rsidRPr="00616B2D" w:rsidRDefault="00387E82" w:rsidP="00C85D78">
      <w:pPr>
        <w:bidi w:val="0"/>
        <w:rPr>
          <w:rFonts w:ascii="Yas" w:hAnsi="Yas"/>
          <w:b/>
          <w:bCs/>
          <w:lang w:bidi="fa-IR"/>
        </w:rPr>
      </w:pPr>
      <w:r w:rsidRPr="00616B2D">
        <w:rPr>
          <w:rFonts w:ascii="Yas" w:hAnsi="Yas"/>
          <w:b/>
          <w:bCs/>
          <w:lang w:bidi="fa-IR"/>
        </w:rPr>
        <w:t xml:space="preserve">Keywords:  </w:t>
      </w:r>
      <w:r w:rsidR="00C85D78" w:rsidRPr="00616B2D">
        <w:rPr>
          <w:rFonts w:ascii="Yas" w:hAnsi="Yas"/>
          <w:lang w:bidi="fa-IR"/>
        </w:rPr>
        <w:t>(</w:t>
      </w:r>
      <w:r w:rsidR="00542150">
        <w:rPr>
          <w:rFonts w:ascii="Yas" w:hAnsi="Yas"/>
          <w:lang w:bidi="fa-IR"/>
        </w:rPr>
        <w:t>Up to 7</w:t>
      </w:r>
      <w:r w:rsidR="0025339E" w:rsidRPr="00616B2D">
        <w:rPr>
          <w:rFonts w:ascii="Yas" w:hAnsi="Yas"/>
          <w:lang w:bidi="fa-IR"/>
        </w:rPr>
        <w:t xml:space="preserve"> </w:t>
      </w:r>
      <w:r w:rsidRPr="00616B2D">
        <w:rPr>
          <w:rFonts w:ascii="Yas" w:hAnsi="Yas"/>
          <w:lang w:bidi="fa-IR"/>
        </w:rPr>
        <w:t>keyword</w:t>
      </w:r>
      <w:r w:rsidR="0009327C">
        <w:rPr>
          <w:rFonts w:ascii="Yas" w:hAnsi="Yas"/>
          <w:lang w:bidi="fa-IR"/>
        </w:rPr>
        <w:t>s</w:t>
      </w:r>
      <w:r w:rsidR="00AB7A42">
        <w:rPr>
          <w:rFonts w:ascii="Yas" w:hAnsi="Yas"/>
          <w:lang w:bidi="fa-IR"/>
        </w:rPr>
        <w:t xml:space="preserve"> or phrases</w:t>
      </w:r>
      <w:r w:rsidRPr="00616B2D">
        <w:rPr>
          <w:rFonts w:ascii="Yas" w:hAnsi="Yas"/>
          <w:lang w:bidi="fa-IR"/>
        </w:rPr>
        <w:t>)</w:t>
      </w:r>
    </w:p>
    <w:p w14:paraId="41A3F7D3" w14:textId="77777777" w:rsidR="00C85D78" w:rsidRPr="00616B2D" w:rsidRDefault="00C85D78" w:rsidP="00C85D78">
      <w:pPr>
        <w:pStyle w:val="aa"/>
        <w:bidi w:val="0"/>
        <w:spacing w:line="240" w:lineRule="auto"/>
        <w:rPr>
          <w:rFonts w:ascii="Yas" w:hAnsi="Yas" w:cs="Yas"/>
          <w:b/>
          <w:bCs/>
          <w:lang w:bidi="fa-IR"/>
        </w:rPr>
      </w:pPr>
    </w:p>
    <w:p w14:paraId="4A673F08" w14:textId="77777777" w:rsidR="00C85D78" w:rsidRPr="00616B2D" w:rsidRDefault="00C85D78" w:rsidP="00C85D78">
      <w:pPr>
        <w:pStyle w:val="aa"/>
        <w:bidi w:val="0"/>
        <w:spacing w:line="240" w:lineRule="auto"/>
        <w:rPr>
          <w:rFonts w:ascii="Yas" w:hAnsi="Yas" w:cs="Yas"/>
          <w:b/>
          <w:bCs/>
          <w:lang w:bidi="fa-IR"/>
        </w:rPr>
      </w:pPr>
    </w:p>
    <w:p w14:paraId="75E9E687" w14:textId="77777777" w:rsidR="00C85D78" w:rsidRPr="00616B2D" w:rsidRDefault="00C85D78" w:rsidP="00C85D78">
      <w:pPr>
        <w:pStyle w:val="aa"/>
        <w:bidi w:val="0"/>
        <w:spacing w:line="240" w:lineRule="auto"/>
        <w:rPr>
          <w:rFonts w:ascii="Yas" w:hAnsi="Yas" w:cs="Yas"/>
          <w:b/>
          <w:bCs/>
          <w:lang w:bidi="fa-IR"/>
        </w:rPr>
      </w:pPr>
    </w:p>
    <w:p w14:paraId="293DB3F8" w14:textId="77777777" w:rsidR="00C85D78" w:rsidRPr="00616B2D" w:rsidRDefault="00C85D78" w:rsidP="00C85D78">
      <w:pPr>
        <w:pStyle w:val="aa"/>
        <w:bidi w:val="0"/>
        <w:spacing w:line="240" w:lineRule="auto"/>
        <w:rPr>
          <w:rFonts w:ascii="Yas" w:hAnsi="Yas" w:cs="Yas"/>
          <w:b/>
          <w:bCs/>
          <w:lang w:bidi="fa-IR"/>
        </w:rPr>
      </w:pPr>
    </w:p>
    <w:p w14:paraId="3F2DEC5D" w14:textId="77777777" w:rsidR="00C85D78" w:rsidRPr="00616B2D" w:rsidRDefault="00C85D78" w:rsidP="00C85D78">
      <w:pPr>
        <w:pStyle w:val="aa"/>
        <w:bidi w:val="0"/>
        <w:spacing w:line="240" w:lineRule="auto"/>
        <w:rPr>
          <w:rFonts w:ascii="Yas" w:hAnsi="Yas" w:cs="Yas"/>
          <w:b/>
          <w:bCs/>
          <w:lang w:bidi="fa-IR"/>
        </w:rPr>
      </w:pPr>
    </w:p>
    <w:p w14:paraId="5FD17942" w14:textId="77777777" w:rsidR="00C85D78" w:rsidRPr="00616B2D" w:rsidRDefault="00C85D78" w:rsidP="00C85D78">
      <w:pPr>
        <w:pStyle w:val="aa"/>
        <w:bidi w:val="0"/>
        <w:spacing w:line="240" w:lineRule="auto"/>
        <w:rPr>
          <w:rFonts w:ascii="Yas" w:hAnsi="Yas" w:cs="Yas"/>
          <w:b/>
          <w:bCs/>
          <w:lang w:bidi="fa-IR"/>
        </w:rPr>
      </w:pPr>
    </w:p>
    <w:p w14:paraId="0225D224" w14:textId="77777777" w:rsidR="00C85D78" w:rsidRPr="00616B2D" w:rsidRDefault="00C85D78" w:rsidP="00C85D78">
      <w:pPr>
        <w:pStyle w:val="aa"/>
        <w:bidi w:val="0"/>
        <w:spacing w:line="240" w:lineRule="auto"/>
        <w:rPr>
          <w:rFonts w:ascii="Yas" w:hAnsi="Yas" w:cs="Yas"/>
          <w:b/>
          <w:bCs/>
          <w:lang w:bidi="fa-IR"/>
        </w:rPr>
      </w:pPr>
    </w:p>
    <w:p w14:paraId="7FFB5789" w14:textId="77777777" w:rsidR="00C85D78" w:rsidRPr="00616B2D" w:rsidRDefault="00C85D78" w:rsidP="00C85D78">
      <w:pPr>
        <w:pStyle w:val="aa"/>
        <w:bidi w:val="0"/>
        <w:spacing w:line="240" w:lineRule="auto"/>
        <w:rPr>
          <w:rFonts w:ascii="Yas" w:hAnsi="Yas" w:cs="Yas"/>
          <w:b/>
          <w:bCs/>
          <w:lang w:bidi="fa-IR"/>
        </w:rPr>
      </w:pPr>
    </w:p>
    <w:p w14:paraId="685A2645" w14:textId="77777777" w:rsidR="00C85D78" w:rsidRPr="00616B2D" w:rsidRDefault="00C85D78" w:rsidP="00C85D78">
      <w:pPr>
        <w:pStyle w:val="aa"/>
        <w:bidi w:val="0"/>
        <w:spacing w:line="240" w:lineRule="auto"/>
        <w:rPr>
          <w:rFonts w:ascii="Yas" w:hAnsi="Yas" w:cs="Yas"/>
          <w:b/>
          <w:bCs/>
          <w:lang w:bidi="fa-IR"/>
        </w:rPr>
      </w:pPr>
    </w:p>
    <w:p w14:paraId="657B0D71" w14:textId="77777777" w:rsidR="00C85D78" w:rsidRPr="00616B2D" w:rsidRDefault="00C85D78" w:rsidP="00C85D78">
      <w:pPr>
        <w:pStyle w:val="aa"/>
        <w:bidi w:val="0"/>
        <w:spacing w:line="240" w:lineRule="auto"/>
        <w:rPr>
          <w:rFonts w:ascii="Yas" w:hAnsi="Yas" w:cs="Yas"/>
          <w:b/>
          <w:bCs/>
          <w:lang w:bidi="fa-IR"/>
        </w:rPr>
      </w:pPr>
    </w:p>
    <w:p w14:paraId="3CBF82DD" w14:textId="77777777" w:rsidR="00C85D78" w:rsidRPr="00616B2D" w:rsidRDefault="00C85D78" w:rsidP="00C85D78">
      <w:pPr>
        <w:pStyle w:val="aa"/>
        <w:bidi w:val="0"/>
        <w:spacing w:line="240" w:lineRule="auto"/>
        <w:rPr>
          <w:rFonts w:ascii="Yas" w:hAnsi="Yas" w:cs="Yas"/>
          <w:b/>
          <w:bCs/>
          <w:lang w:bidi="fa-IR"/>
        </w:rPr>
      </w:pPr>
    </w:p>
    <w:p w14:paraId="1A0C37D2" w14:textId="77777777" w:rsidR="00C85D78" w:rsidRPr="00616B2D" w:rsidRDefault="00C85D78" w:rsidP="00C85D78">
      <w:pPr>
        <w:pStyle w:val="aa"/>
        <w:bidi w:val="0"/>
        <w:spacing w:line="240" w:lineRule="auto"/>
        <w:rPr>
          <w:rFonts w:ascii="Yas" w:hAnsi="Yas" w:cs="Yas"/>
          <w:b/>
          <w:bCs/>
          <w:lang w:bidi="fa-IR"/>
        </w:rPr>
      </w:pPr>
    </w:p>
    <w:p w14:paraId="61C63D77" w14:textId="77777777" w:rsidR="00C85D78" w:rsidRPr="00616B2D" w:rsidRDefault="00C85D78" w:rsidP="00C85D78">
      <w:pPr>
        <w:pStyle w:val="aa"/>
        <w:bidi w:val="0"/>
        <w:spacing w:line="240" w:lineRule="auto"/>
        <w:rPr>
          <w:rFonts w:ascii="Yas" w:hAnsi="Yas" w:cs="Yas"/>
          <w:b/>
          <w:bCs/>
          <w:lang w:bidi="fa-IR"/>
        </w:rPr>
      </w:pPr>
    </w:p>
    <w:p w14:paraId="10B28F9D" w14:textId="77777777" w:rsidR="00C85D78" w:rsidRPr="00616B2D" w:rsidRDefault="00C85D78" w:rsidP="00C85D78">
      <w:pPr>
        <w:pStyle w:val="aa"/>
        <w:bidi w:val="0"/>
        <w:spacing w:line="240" w:lineRule="auto"/>
        <w:rPr>
          <w:rFonts w:ascii="Yas" w:hAnsi="Yas" w:cs="Yas"/>
          <w:b/>
          <w:bCs/>
          <w:lang w:bidi="fa-IR"/>
        </w:rPr>
      </w:pPr>
    </w:p>
    <w:p w14:paraId="2D3C31C9" w14:textId="77777777" w:rsidR="00C85D78" w:rsidRPr="00616B2D" w:rsidRDefault="00C85D78" w:rsidP="00C85D78">
      <w:pPr>
        <w:pStyle w:val="aa"/>
        <w:bidi w:val="0"/>
        <w:spacing w:line="240" w:lineRule="auto"/>
        <w:rPr>
          <w:rFonts w:ascii="Yas" w:hAnsi="Yas" w:cs="Yas"/>
          <w:b/>
          <w:bCs/>
          <w:lang w:bidi="fa-IR"/>
        </w:rPr>
      </w:pPr>
    </w:p>
    <w:p w14:paraId="794EA4E3" w14:textId="77777777" w:rsidR="00C85D78" w:rsidRPr="00616B2D" w:rsidRDefault="00C85D78" w:rsidP="00C85D78">
      <w:pPr>
        <w:pStyle w:val="aa"/>
        <w:bidi w:val="0"/>
        <w:spacing w:line="240" w:lineRule="auto"/>
        <w:rPr>
          <w:rFonts w:ascii="Yas" w:hAnsi="Yas" w:cs="Yas"/>
          <w:b/>
          <w:bCs/>
          <w:lang w:bidi="fa-IR"/>
        </w:rPr>
      </w:pPr>
    </w:p>
    <w:p w14:paraId="5918937F" w14:textId="77777777" w:rsidR="00C85D78" w:rsidRPr="00616B2D" w:rsidRDefault="00C85D78" w:rsidP="00C85D78">
      <w:pPr>
        <w:pStyle w:val="aa"/>
        <w:bidi w:val="0"/>
        <w:spacing w:line="240" w:lineRule="auto"/>
        <w:rPr>
          <w:rFonts w:ascii="Yas" w:hAnsi="Yas" w:cs="Yas"/>
          <w:b/>
          <w:bCs/>
          <w:lang w:bidi="fa-IR"/>
        </w:rPr>
      </w:pPr>
    </w:p>
    <w:p w14:paraId="1EDF52DE" w14:textId="77777777" w:rsidR="00C85D78" w:rsidRPr="00616B2D" w:rsidRDefault="00C85D78" w:rsidP="00C85D78">
      <w:pPr>
        <w:pStyle w:val="aa"/>
        <w:bidi w:val="0"/>
        <w:spacing w:line="240" w:lineRule="auto"/>
        <w:rPr>
          <w:rFonts w:ascii="Yas" w:hAnsi="Yas" w:cs="Yas"/>
          <w:b/>
          <w:bCs/>
          <w:lang w:bidi="fa-IR"/>
        </w:rPr>
      </w:pPr>
    </w:p>
    <w:p w14:paraId="787ADF6B" w14:textId="77777777" w:rsidR="00C85D78" w:rsidRPr="00616B2D" w:rsidRDefault="00C85D78" w:rsidP="00C85D78">
      <w:pPr>
        <w:pStyle w:val="aa"/>
        <w:bidi w:val="0"/>
        <w:spacing w:line="240" w:lineRule="auto"/>
        <w:rPr>
          <w:rFonts w:ascii="Yas" w:hAnsi="Yas" w:cs="Yas"/>
          <w:b/>
          <w:bCs/>
          <w:lang w:bidi="fa-IR"/>
        </w:rPr>
      </w:pPr>
    </w:p>
    <w:p w14:paraId="1CDA04BC" w14:textId="77777777" w:rsidR="00C85D78" w:rsidRPr="00616B2D" w:rsidRDefault="00C85D78" w:rsidP="00C85D78">
      <w:pPr>
        <w:pStyle w:val="aa"/>
        <w:bidi w:val="0"/>
        <w:spacing w:line="240" w:lineRule="auto"/>
        <w:rPr>
          <w:rFonts w:ascii="Yas" w:hAnsi="Yas" w:cs="Yas"/>
          <w:b/>
          <w:bCs/>
          <w:lang w:bidi="fa-IR"/>
        </w:rPr>
      </w:pPr>
    </w:p>
    <w:p w14:paraId="72F45352" w14:textId="77777777" w:rsidR="00C85D78" w:rsidRPr="00616B2D" w:rsidRDefault="00C85D78" w:rsidP="00C85D78">
      <w:pPr>
        <w:pStyle w:val="aa"/>
        <w:bidi w:val="0"/>
        <w:spacing w:line="240" w:lineRule="auto"/>
        <w:rPr>
          <w:rFonts w:ascii="Yas" w:hAnsi="Yas" w:cs="Yas"/>
          <w:b/>
          <w:bCs/>
          <w:lang w:bidi="fa-IR"/>
        </w:rPr>
      </w:pPr>
    </w:p>
    <w:p w14:paraId="222D6561" w14:textId="77777777" w:rsidR="00C85D78" w:rsidRPr="00616B2D" w:rsidRDefault="00C85D78" w:rsidP="00C85D78">
      <w:pPr>
        <w:pStyle w:val="aa"/>
        <w:bidi w:val="0"/>
        <w:spacing w:line="240" w:lineRule="auto"/>
        <w:rPr>
          <w:rFonts w:ascii="Yas" w:hAnsi="Yas" w:cs="Yas"/>
          <w:b/>
          <w:bCs/>
          <w:lang w:bidi="fa-IR"/>
        </w:rPr>
      </w:pPr>
    </w:p>
    <w:p w14:paraId="0D30F7B1" w14:textId="77777777" w:rsidR="00C85D78" w:rsidRPr="00616B2D" w:rsidRDefault="00C85D78" w:rsidP="00C85D78">
      <w:pPr>
        <w:pStyle w:val="aa"/>
        <w:bidi w:val="0"/>
        <w:spacing w:line="240" w:lineRule="auto"/>
        <w:rPr>
          <w:rFonts w:ascii="Yas" w:hAnsi="Yas" w:cs="Yas"/>
          <w:b/>
          <w:bCs/>
          <w:rtl/>
          <w:lang w:bidi="fa-IR"/>
        </w:rPr>
      </w:pPr>
    </w:p>
    <w:p w14:paraId="7465FE03" w14:textId="77777777" w:rsidR="00701009" w:rsidRPr="00616B2D" w:rsidRDefault="00701009" w:rsidP="00701009">
      <w:pPr>
        <w:pStyle w:val="aa"/>
        <w:bidi w:val="0"/>
        <w:spacing w:line="240" w:lineRule="auto"/>
        <w:rPr>
          <w:rFonts w:ascii="Yas" w:hAnsi="Yas" w:cs="Yas"/>
          <w:b/>
          <w:bCs/>
          <w:rtl/>
          <w:lang w:bidi="fa-IR"/>
        </w:rPr>
      </w:pPr>
    </w:p>
    <w:p w14:paraId="246113F5" w14:textId="2E573171" w:rsidR="00CA41BD" w:rsidRPr="00825EDE" w:rsidRDefault="00CA41BD" w:rsidP="00694D45">
      <w:pPr>
        <w:pStyle w:val="aa"/>
        <w:bidi w:val="0"/>
        <w:spacing w:before="240" w:line="240" w:lineRule="auto"/>
        <w:jc w:val="center"/>
        <w:rPr>
          <w:rFonts w:cs="Times New Roman"/>
          <w:szCs w:val="24"/>
        </w:rPr>
      </w:pPr>
      <w:r w:rsidRPr="00825EDE">
        <w:rPr>
          <w:rFonts w:cs="Times New Roman"/>
          <w:noProof/>
          <w:color w:val="008AEA"/>
        </w:rPr>
        <w:lastRenderedPageBreak/>
        <w:drawing>
          <wp:anchor distT="0" distB="0" distL="114300" distR="114300" simplePos="0" relativeHeight="251694080" behindDoc="0" locked="0" layoutInCell="1" allowOverlap="1" wp14:anchorId="52EFAA64" wp14:editId="7C51A7E4">
            <wp:simplePos x="0" y="0"/>
            <wp:positionH relativeFrom="column">
              <wp:posOffset>2371725</wp:posOffset>
            </wp:positionH>
            <wp:positionV relativeFrom="paragraph">
              <wp:posOffset>0</wp:posOffset>
            </wp:positionV>
            <wp:extent cx="980440" cy="1143000"/>
            <wp:effectExtent l="0" t="0" r="0" b="0"/>
            <wp:wrapTopAndBottom/>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آرم دانشگاه نوشیروانی بابل"/>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98044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25EDE">
        <w:rPr>
          <w:rFonts w:cs="Times New Roman"/>
          <w:szCs w:val="24"/>
        </w:rPr>
        <w:t>Babol</w:t>
      </w:r>
      <w:r w:rsidR="00387E82" w:rsidRPr="00825EDE">
        <w:rPr>
          <w:rFonts w:cs="Times New Roman"/>
          <w:szCs w:val="24"/>
        </w:rPr>
        <w:t xml:space="preserve"> </w:t>
      </w:r>
      <w:r w:rsidRPr="00825EDE">
        <w:rPr>
          <w:rFonts w:cs="Times New Roman"/>
          <w:szCs w:val="24"/>
        </w:rPr>
        <w:t>Noshi</w:t>
      </w:r>
      <w:r w:rsidR="00DB294E" w:rsidRPr="00825EDE">
        <w:rPr>
          <w:rFonts w:cs="Times New Roman"/>
          <w:szCs w:val="24"/>
        </w:rPr>
        <w:t>r</w:t>
      </w:r>
      <w:r w:rsidRPr="00825EDE">
        <w:rPr>
          <w:rFonts w:cs="Times New Roman"/>
          <w:szCs w:val="24"/>
        </w:rPr>
        <w:t>vani</w:t>
      </w:r>
      <w:r w:rsidR="00097A50" w:rsidRPr="00825EDE">
        <w:rPr>
          <w:rFonts w:cs="Times New Roman"/>
          <w:szCs w:val="24"/>
        </w:rPr>
        <w:t xml:space="preserve"> </w:t>
      </w:r>
      <w:r w:rsidRPr="00825EDE">
        <w:rPr>
          <w:rFonts w:cs="Times New Roman"/>
          <w:szCs w:val="24"/>
        </w:rPr>
        <w:t>University of Technology</w:t>
      </w:r>
      <w:r w:rsidR="0061552D">
        <w:rPr>
          <w:rFonts w:cs="Times New Roman"/>
          <w:szCs w:val="24"/>
        </w:rPr>
        <w:t xml:space="preserve"> Campus</w:t>
      </w:r>
    </w:p>
    <w:p w14:paraId="3B47717A" w14:textId="6D8745D8" w:rsidR="00CA41BD" w:rsidRPr="00825EDE" w:rsidRDefault="00542150" w:rsidP="00F6092A">
      <w:pPr>
        <w:pStyle w:val="af4"/>
        <w:rPr>
          <w:rFonts w:cs="Times New Roman"/>
          <w:b w:val="0"/>
          <w:bCs w:val="0"/>
          <w:sz w:val="24"/>
          <w:rtl/>
        </w:rPr>
      </w:pPr>
      <w:r w:rsidRPr="00825EDE">
        <w:rPr>
          <w:rFonts w:cs="Times New Roman"/>
          <w:b w:val="0"/>
          <w:bCs w:val="0"/>
          <w:sz w:val="24"/>
        </w:rPr>
        <w:t>Faculty</w:t>
      </w:r>
      <w:r w:rsidR="00CA41BD" w:rsidRPr="00825EDE">
        <w:rPr>
          <w:rFonts w:cs="Times New Roman"/>
          <w:b w:val="0"/>
          <w:bCs w:val="0"/>
          <w:sz w:val="24"/>
        </w:rPr>
        <w:t xml:space="preserve"> (or School</w:t>
      </w:r>
      <w:r w:rsidRPr="00825EDE">
        <w:rPr>
          <w:rFonts w:cs="Times New Roman"/>
          <w:b w:val="0"/>
          <w:bCs w:val="0"/>
          <w:sz w:val="24"/>
        </w:rPr>
        <w:t>)</w:t>
      </w:r>
      <w:r w:rsidR="00CA41BD" w:rsidRPr="00825EDE">
        <w:rPr>
          <w:rFonts w:cs="Times New Roman"/>
          <w:b w:val="0"/>
          <w:bCs w:val="0"/>
          <w:sz w:val="24"/>
        </w:rPr>
        <w:t xml:space="preserve"> of </w:t>
      </w:r>
      <w:r w:rsidR="00F6092A" w:rsidRPr="00825EDE">
        <w:rPr>
          <w:rFonts w:cs="Times New Roman"/>
          <w:b w:val="0"/>
          <w:bCs w:val="0"/>
          <w:sz w:val="24"/>
          <w:rtl/>
        </w:rPr>
        <w:t>…</w:t>
      </w:r>
    </w:p>
    <w:p w14:paraId="57710D88" w14:textId="77777777" w:rsidR="008B60C9" w:rsidRPr="00825EDE" w:rsidRDefault="008B60C9" w:rsidP="00CA41BD">
      <w:pPr>
        <w:pStyle w:val="af4"/>
        <w:rPr>
          <w:rFonts w:cs="Times New Roman"/>
          <w:b w:val="0"/>
          <w:bCs w:val="0"/>
          <w:sz w:val="24"/>
        </w:rPr>
      </w:pPr>
    </w:p>
    <w:p w14:paraId="0BF7856B" w14:textId="4E6D0D85" w:rsidR="008B60C9" w:rsidRPr="00825EDE" w:rsidRDefault="00F6092A" w:rsidP="008B60C9">
      <w:pPr>
        <w:pStyle w:val="af4"/>
        <w:rPr>
          <w:rFonts w:cs="Times New Roman"/>
          <w:b w:val="0"/>
          <w:bCs w:val="0"/>
          <w:i/>
          <w:iCs/>
          <w:sz w:val="24"/>
        </w:rPr>
      </w:pPr>
      <w:r w:rsidRPr="00825EDE">
        <w:rPr>
          <w:rFonts w:cs="Times New Roman"/>
          <w:b w:val="0"/>
          <w:bCs w:val="0"/>
          <w:i/>
          <w:iCs/>
          <w:sz w:val="24"/>
        </w:rPr>
        <w:t>A Thesis</w:t>
      </w:r>
      <w:r w:rsidR="00956BB0" w:rsidRPr="00825EDE">
        <w:rPr>
          <w:rFonts w:cs="Times New Roman"/>
          <w:b w:val="0"/>
          <w:bCs w:val="0"/>
          <w:i/>
          <w:iCs/>
          <w:sz w:val="24"/>
        </w:rPr>
        <w:t>/Dissertation</w:t>
      </w:r>
    </w:p>
    <w:p w14:paraId="0ABF170F" w14:textId="2F949B05" w:rsidR="008B60C9" w:rsidRPr="00825EDE" w:rsidRDefault="00F6092A" w:rsidP="00956BB0">
      <w:pPr>
        <w:pStyle w:val="af4"/>
        <w:rPr>
          <w:rFonts w:cs="Times New Roman"/>
          <w:b w:val="0"/>
          <w:bCs w:val="0"/>
          <w:i/>
          <w:iCs/>
          <w:sz w:val="24"/>
        </w:rPr>
      </w:pPr>
      <w:r w:rsidRPr="00825EDE">
        <w:rPr>
          <w:rFonts w:cs="Times New Roman"/>
          <w:b w:val="0"/>
          <w:bCs w:val="0"/>
          <w:i/>
          <w:iCs/>
          <w:sz w:val="24"/>
        </w:rPr>
        <w:t>Submitted in Partial Fulfillment of the Requirement for</w:t>
      </w:r>
      <w:r w:rsidR="00956BB0" w:rsidRPr="00825EDE">
        <w:rPr>
          <w:rFonts w:cs="Times New Roman"/>
          <w:b w:val="0"/>
          <w:bCs w:val="0"/>
          <w:i/>
          <w:iCs/>
          <w:sz w:val="24"/>
        </w:rPr>
        <w:t xml:space="preserve"> the Degree of Master of Science (or Doctor of Philosophy) in</w:t>
      </w:r>
    </w:p>
    <w:p w14:paraId="0B400CD0" w14:textId="5FE4612E" w:rsidR="008B60C9" w:rsidRPr="00542150" w:rsidRDefault="008B60C9" w:rsidP="008B60C9">
      <w:pPr>
        <w:pStyle w:val="af4"/>
        <w:rPr>
          <w:rFonts w:cs="Times New Roman"/>
          <w:sz w:val="24"/>
        </w:rPr>
      </w:pPr>
      <w:r w:rsidRPr="00825EDE">
        <w:rPr>
          <w:rFonts w:cs="Times New Roman"/>
          <w:b w:val="0"/>
          <w:bCs w:val="0"/>
          <w:sz w:val="24"/>
          <w:rtl/>
        </w:rPr>
        <w:t>…</w:t>
      </w:r>
    </w:p>
    <w:p w14:paraId="11762D79" w14:textId="77777777" w:rsidR="00F6092A" w:rsidRPr="00542150" w:rsidRDefault="00F6092A" w:rsidP="00CA41BD">
      <w:pPr>
        <w:pStyle w:val="af4"/>
        <w:rPr>
          <w:rFonts w:cs="Times New Roman"/>
          <w:sz w:val="24"/>
        </w:rPr>
      </w:pPr>
    </w:p>
    <w:p w14:paraId="3A7D8BAD" w14:textId="58259D1E" w:rsidR="00CA41BD" w:rsidRPr="00542150" w:rsidRDefault="00077807" w:rsidP="00077807">
      <w:pPr>
        <w:pStyle w:val="af5"/>
        <w:rPr>
          <w:rFonts w:cs="Times New Roman"/>
          <w:sz w:val="44"/>
        </w:rPr>
      </w:pPr>
      <w:r w:rsidRPr="00542150">
        <w:rPr>
          <w:rFonts w:cs="Times New Roman"/>
          <w:sz w:val="44"/>
        </w:rPr>
        <w:t xml:space="preserve">Title of </w:t>
      </w:r>
      <w:r w:rsidR="00CA41BD" w:rsidRPr="00542150">
        <w:rPr>
          <w:rFonts w:cs="Times New Roman"/>
          <w:sz w:val="44"/>
        </w:rPr>
        <w:t>Thesis</w:t>
      </w:r>
      <w:r w:rsidRPr="00542150">
        <w:rPr>
          <w:rFonts w:cs="Times New Roman"/>
          <w:sz w:val="44"/>
        </w:rPr>
        <w:t>/Dissertation</w:t>
      </w:r>
    </w:p>
    <w:p w14:paraId="0C816F37" w14:textId="77777777" w:rsidR="00CA41BD" w:rsidRPr="00825EDE" w:rsidRDefault="00CA41BD" w:rsidP="00CA41BD">
      <w:pPr>
        <w:pStyle w:val="af4"/>
        <w:rPr>
          <w:rFonts w:cs="Times New Roman"/>
          <w:b w:val="0"/>
          <w:bCs w:val="0"/>
          <w:sz w:val="24"/>
        </w:rPr>
      </w:pPr>
    </w:p>
    <w:p w14:paraId="75D56D99" w14:textId="7CC8D684" w:rsidR="00CA41BD" w:rsidRPr="00825EDE" w:rsidRDefault="002C64AE" w:rsidP="00825EDE">
      <w:pPr>
        <w:pStyle w:val="af4"/>
        <w:rPr>
          <w:rFonts w:cs="Times New Roman"/>
          <w:b w:val="0"/>
          <w:bCs w:val="0"/>
          <w:sz w:val="24"/>
          <w:rtl/>
        </w:rPr>
      </w:pPr>
      <w:r>
        <w:rPr>
          <w:rFonts w:cs="Times New Roman"/>
          <w:b w:val="0"/>
          <w:bCs w:val="0"/>
          <w:sz w:val="24"/>
        </w:rPr>
        <w:t>b</w:t>
      </w:r>
      <w:r w:rsidR="00404300">
        <w:rPr>
          <w:rFonts w:cs="Times New Roman"/>
          <w:b w:val="0"/>
          <w:bCs w:val="0"/>
          <w:sz w:val="24"/>
        </w:rPr>
        <w:t>y</w:t>
      </w:r>
      <w:r w:rsidR="00467F28">
        <w:rPr>
          <w:rFonts w:cs="Times New Roman" w:hint="cs"/>
          <w:b w:val="0"/>
          <w:bCs w:val="0"/>
          <w:sz w:val="24"/>
          <w:rtl/>
        </w:rPr>
        <w:t>:</w:t>
      </w:r>
    </w:p>
    <w:p w14:paraId="17DA8750" w14:textId="41BC46C1" w:rsidR="00CA41BD" w:rsidRPr="001A2D29" w:rsidRDefault="00CA41BD" w:rsidP="00CA41BD">
      <w:pPr>
        <w:pStyle w:val="af4"/>
        <w:rPr>
          <w:rFonts w:cs="Times New Roman"/>
          <w:sz w:val="24"/>
        </w:rPr>
      </w:pPr>
      <w:r w:rsidRPr="001A2D29">
        <w:rPr>
          <w:rFonts w:cs="Times New Roman"/>
          <w:sz w:val="24"/>
        </w:rPr>
        <w:t>Student</w:t>
      </w:r>
      <w:r w:rsidR="00467F28">
        <w:rPr>
          <w:rFonts w:cs="Times New Roman"/>
          <w:sz w:val="24"/>
        </w:rPr>
        <w:t>’s</w:t>
      </w:r>
      <w:r w:rsidRPr="001A2D29">
        <w:rPr>
          <w:rFonts w:cs="Times New Roman"/>
          <w:sz w:val="24"/>
        </w:rPr>
        <w:t xml:space="preserve"> Name</w:t>
      </w:r>
    </w:p>
    <w:p w14:paraId="3585BDF0" w14:textId="77777777" w:rsidR="00CA41BD" w:rsidRPr="00825EDE" w:rsidRDefault="00CA41BD" w:rsidP="00CA41BD">
      <w:pPr>
        <w:pStyle w:val="af4"/>
        <w:rPr>
          <w:rFonts w:cs="Times New Roman"/>
          <w:b w:val="0"/>
          <w:bCs w:val="0"/>
          <w:sz w:val="24"/>
        </w:rPr>
      </w:pPr>
    </w:p>
    <w:p w14:paraId="5095BBC9" w14:textId="25F9E929" w:rsidR="00CA41BD" w:rsidRPr="00825EDE" w:rsidRDefault="00CA41BD" w:rsidP="00CA41BD">
      <w:pPr>
        <w:pStyle w:val="af4"/>
        <w:rPr>
          <w:rFonts w:cs="Times New Roman"/>
          <w:b w:val="0"/>
          <w:bCs w:val="0"/>
          <w:sz w:val="24"/>
          <w:rtl/>
        </w:rPr>
      </w:pPr>
      <w:r w:rsidRPr="00825EDE">
        <w:rPr>
          <w:rFonts w:cs="Times New Roman"/>
          <w:b w:val="0"/>
          <w:bCs w:val="0"/>
          <w:sz w:val="24"/>
        </w:rPr>
        <w:t>Supervisor</w:t>
      </w:r>
      <w:r w:rsidR="00C82BC3" w:rsidRPr="00825EDE">
        <w:rPr>
          <w:rFonts w:cs="Times New Roman"/>
          <w:b w:val="0"/>
          <w:bCs w:val="0"/>
          <w:sz w:val="24"/>
        </w:rPr>
        <w:t>(s)</w:t>
      </w:r>
      <w:r w:rsidRPr="00825EDE">
        <w:rPr>
          <w:rFonts w:cs="Times New Roman"/>
          <w:b w:val="0"/>
          <w:bCs w:val="0"/>
          <w:sz w:val="24"/>
        </w:rPr>
        <w:t>:</w:t>
      </w:r>
    </w:p>
    <w:p w14:paraId="15F99F76" w14:textId="77777777" w:rsidR="00C82BC3" w:rsidRPr="001A2D29" w:rsidRDefault="00CA41BD" w:rsidP="00C82BC3">
      <w:pPr>
        <w:pStyle w:val="af4"/>
        <w:rPr>
          <w:rFonts w:cs="Times New Roman"/>
          <w:sz w:val="24"/>
          <w:rtl/>
        </w:rPr>
      </w:pPr>
      <w:r w:rsidRPr="001A2D29">
        <w:rPr>
          <w:rFonts w:cs="Times New Roman"/>
          <w:sz w:val="24"/>
        </w:rPr>
        <w:t xml:space="preserve">Dr. </w:t>
      </w:r>
      <w:r w:rsidR="00C82BC3" w:rsidRPr="001A2D29">
        <w:rPr>
          <w:rFonts w:cs="Times New Roman"/>
          <w:sz w:val="24"/>
          <w:rtl/>
        </w:rPr>
        <w:t>…</w:t>
      </w:r>
      <w:r w:rsidR="00C82BC3" w:rsidRPr="001A2D29">
        <w:rPr>
          <w:rFonts w:cs="Times New Roman"/>
          <w:sz w:val="24"/>
          <w:rtl/>
        </w:rPr>
        <w:br/>
      </w:r>
      <w:r w:rsidR="00C82BC3" w:rsidRPr="001A2D29">
        <w:rPr>
          <w:rFonts w:cs="Times New Roman"/>
          <w:sz w:val="24"/>
        </w:rPr>
        <w:t xml:space="preserve">Dr. </w:t>
      </w:r>
      <w:r w:rsidR="00C82BC3" w:rsidRPr="001A2D29">
        <w:rPr>
          <w:rFonts w:cs="Times New Roman"/>
          <w:sz w:val="24"/>
          <w:rtl/>
        </w:rPr>
        <w:t>…</w:t>
      </w:r>
    </w:p>
    <w:p w14:paraId="1B51DC2C" w14:textId="51892913" w:rsidR="00CA41BD" w:rsidRPr="00825EDE" w:rsidRDefault="00CA41BD" w:rsidP="00C82BC3">
      <w:pPr>
        <w:pStyle w:val="af4"/>
        <w:rPr>
          <w:rFonts w:cs="Times New Roman"/>
          <w:b w:val="0"/>
          <w:bCs w:val="0"/>
          <w:sz w:val="24"/>
          <w:rtl/>
        </w:rPr>
      </w:pPr>
    </w:p>
    <w:p w14:paraId="26EA91CB" w14:textId="4E9D49D2" w:rsidR="00C82BC3" w:rsidRPr="00825EDE" w:rsidRDefault="00C82BC3" w:rsidP="00C82BC3">
      <w:pPr>
        <w:pStyle w:val="af4"/>
        <w:rPr>
          <w:rFonts w:cs="Times New Roman"/>
          <w:b w:val="0"/>
          <w:bCs w:val="0"/>
          <w:sz w:val="24"/>
        </w:rPr>
      </w:pPr>
      <w:r w:rsidRPr="00825EDE">
        <w:rPr>
          <w:rFonts w:cs="Times New Roman"/>
          <w:b w:val="0"/>
          <w:bCs w:val="0"/>
          <w:sz w:val="24"/>
        </w:rPr>
        <w:t>Advisor(s):</w:t>
      </w:r>
    </w:p>
    <w:p w14:paraId="0325E345" w14:textId="77777777" w:rsidR="00C82BC3" w:rsidRPr="001A2D29" w:rsidRDefault="00C82BC3" w:rsidP="00C82BC3">
      <w:pPr>
        <w:pStyle w:val="af4"/>
        <w:rPr>
          <w:rFonts w:cs="Times New Roman"/>
          <w:sz w:val="24"/>
          <w:rtl/>
        </w:rPr>
      </w:pPr>
      <w:r w:rsidRPr="001A2D29">
        <w:rPr>
          <w:rFonts w:cs="Times New Roman"/>
          <w:sz w:val="24"/>
        </w:rPr>
        <w:t xml:space="preserve">Dr. </w:t>
      </w:r>
      <w:r w:rsidRPr="001A2D29">
        <w:rPr>
          <w:rFonts w:cs="Times New Roman"/>
          <w:sz w:val="24"/>
          <w:rtl/>
        </w:rPr>
        <w:t>…</w:t>
      </w:r>
    </w:p>
    <w:p w14:paraId="2D8BD513" w14:textId="77777777" w:rsidR="00C82BC3" w:rsidRPr="001A2D29" w:rsidRDefault="00C82BC3" w:rsidP="00C82BC3">
      <w:pPr>
        <w:pStyle w:val="af4"/>
        <w:rPr>
          <w:rFonts w:cs="Times New Roman"/>
          <w:sz w:val="24"/>
          <w:rtl/>
        </w:rPr>
      </w:pPr>
      <w:r w:rsidRPr="001A2D29">
        <w:rPr>
          <w:rFonts w:cs="Times New Roman"/>
          <w:sz w:val="24"/>
        </w:rPr>
        <w:t xml:space="preserve">Dr. </w:t>
      </w:r>
      <w:r w:rsidRPr="001A2D29">
        <w:rPr>
          <w:rFonts w:cs="Times New Roman"/>
          <w:sz w:val="24"/>
          <w:rtl/>
        </w:rPr>
        <w:t>…</w:t>
      </w:r>
    </w:p>
    <w:p w14:paraId="5F8C89B5" w14:textId="77777777" w:rsidR="00C82BC3" w:rsidRPr="00825EDE" w:rsidRDefault="00C82BC3" w:rsidP="00C82BC3">
      <w:pPr>
        <w:pStyle w:val="af4"/>
        <w:rPr>
          <w:rFonts w:cs="Times New Roman"/>
          <w:b w:val="0"/>
          <w:bCs w:val="0"/>
          <w:sz w:val="24"/>
        </w:rPr>
      </w:pPr>
    </w:p>
    <w:p w14:paraId="2E7848C5" w14:textId="77777777" w:rsidR="00CA41BD" w:rsidRPr="00825EDE" w:rsidRDefault="00CA41BD" w:rsidP="00CA41BD">
      <w:pPr>
        <w:pStyle w:val="af4"/>
        <w:rPr>
          <w:rFonts w:cs="Times New Roman"/>
          <w:b w:val="0"/>
          <w:bCs w:val="0"/>
          <w:sz w:val="24"/>
          <w:rtl/>
        </w:rPr>
      </w:pPr>
    </w:p>
    <w:p w14:paraId="43BDC344" w14:textId="77777777" w:rsidR="00CA41BD" w:rsidRPr="00825EDE" w:rsidRDefault="00CA41BD" w:rsidP="00CA41BD">
      <w:pPr>
        <w:pStyle w:val="af4"/>
        <w:rPr>
          <w:rFonts w:cs="Times New Roman"/>
          <w:b w:val="0"/>
          <w:bCs w:val="0"/>
          <w:sz w:val="24"/>
        </w:rPr>
      </w:pPr>
    </w:p>
    <w:p w14:paraId="687A0F18" w14:textId="77777777" w:rsidR="00C82BC3" w:rsidRPr="00825EDE" w:rsidRDefault="00C82BC3" w:rsidP="00CA41BD">
      <w:pPr>
        <w:pStyle w:val="af4"/>
        <w:rPr>
          <w:rFonts w:cs="Times New Roman"/>
          <w:b w:val="0"/>
          <w:bCs w:val="0"/>
          <w:sz w:val="24"/>
        </w:rPr>
      </w:pPr>
    </w:p>
    <w:p w14:paraId="5B5B5D5E" w14:textId="77777777" w:rsidR="00A67252" w:rsidRPr="00825EDE" w:rsidRDefault="00A67252" w:rsidP="00CA41BD">
      <w:pPr>
        <w:pStyle w:val="af4"/>
        <w:rPr>
          <w:rFonts w:cs="Times New Roman"/>
          <w:b w:val="0"/>
          <w:bCs w:val="0"/>
          <w:sz w:val="24"/>
        </w:rPr>
      </w:pPr>
    </w:p>
    <w:p w14:paraId="5B19BFA8" w14:textId="77777777" w:rsidR="00A67252" w:rsidRPr="00825EDE" w:rsidRDefault="00A67252" w:rsidP="00CA41BD">
      <w:pPr>
        <w:pStyle w:val="af4"/>
        <w:rPr>
          <w:rFonts w:cs="Times New Roman"/>
          <w:b w:val="0"/>
          <w:bCs w:val="0"/>
          <w:sz w:val="24"/>
        </w:rPr>
      </w:pPr>
    </w:p>
    <w:p w14:paraId="05DA6813" w14:textId="77777777" w:rsidR="00A67252" w:rsidRPr="00825EDE" w:rsidRDefault="00A67252" w:rsidP="00CA41BD">
      <w:pPr>
        <w:pStyle w:val="af4"/>
        <w:rPr>
          <w:rFonts w:cs="Times New Roman"/>
          <w:b w:val="0"/>
          <w:bCs w:val="0"/>
          <w:sz w:val="24"/>
        </w:rPr>
      </w:pPr>
    </w:p>
    <w:p w14:paraId="30426297" w14:textId="77777777" w:rsidR="00A67252" w:rsidRPr="00825EDE" w:rsidRDefault="00A67252" w:rsidP="00CA41BD">
      <w:pPr>
        <w:pStyle w:val="af4"/>
        <w:rPr>
          <w:rFonts w:cs="Times New Roman"/>
          <w:b w:val="0"/>
          <w:bCs w:val="0"/>
          <w:sz w:val="24"/>
        </w:rPr>
      </w:pPr>
    </w:p>
    <w:p w14:paraId="61F8DFBE" w14:textId="77777777" w:rsidR="00CA41BD" w:rsidRPr="00825EDE" w:rsidRDefault="00CA41BD" w:rsidP="00CA41BD">
      <w:pPr>
        <w:pStyle w:val="af4"/>
        <w:rPr>
          <w:rFonts w:cs="Times New Roman"/>
          <w:b w:val="0"/>
          <w:bCs w:val="0"/>
          <w:sz w:val="24"/>
        </w:rPr>
      </w:pPr>
    </w:p>
    <w:p w14:paraId="23AC6646" w14:textId="77777777" w:rsidR="00CA41BD" w:rsidRPr="00825EDE" w:rsidRDefault="00CA41BD" w:rsidP="00CA41BD">
      <w:pPr>
        <w:pStyle w:val="af4"/>
        <w:rPr>
          <w:rFonts w:cs="Times New Roman"/>
          <w:b w:val="0"/>
          <w:bCs w:val="0"/>
          <w:sz w:val="24"/>
        </w:rPr>
      </w:pPr>
    </w:p>
    <w:p w14:paraId="27DC54A3" w14:textId="77777777" w:rsidR="00CA41BD" w:rsidRPr="00825EDE" w:rsidRDefault="00CA41BD" w:rsidP="00CA41BD">
      <w:pPr>
        <w:pStyle w:val="af4"/>
        <w:rPr>
          <w:rFonts w:cs="Times New Roman"/>
          <w:b w:val="0"/>
          <w:bCs w:val="0"/>
          <w:sz w:val="24"/>
        </w:rPr>
      </w:pPr>
    </w:p>
    <w:p w14:paraId="244A90F0" w14:textId="446DA69F" w:rsidR="00A928C3" w:rsidRPr="004A42C4" w:rsidRDefault="00465731" w:rsidP="00465731">
      <w:pPr>
        <w:pStyle w:val="af3"/>
        <w:rPr>
          <w:rFonts w:ascii="Yas" w:hAnsi="Yas" w:cs="Yas"/>
        </w:rPr>
      </w:pPr>
      <w:r>
        <w:rPr>
          <w:rFonts w:cs="Times New Roman"/>
        </w:rPr>
        <w:t>September</w:t>
      </w:r>
      <w:r w:rsidR="00404300" w:rsidRPr="004A42C4">
        <w:rPr>
          <w:rFonts w:cs="Times New Roman"/>
        </w:rPr>
        <w:t>,</w:t>
      </w:r>
      <w:r w:rsidR="0025339E" w:rsidRPr="004A42C4">
        <w:rPr>
          <w:rFonts w:cs="Times New Roman"/>
        </w:rPr>
        <w:t xml:space="preserve"> 2021</w:t>
      </w:r>
    </w:p>
    <w:sectPr w:rsidR="00A928C3" w:rsidRPr="004A42C4" w:rsidSect="00C82BC3">
      <w:headerReference w:type="even" r:id="rId36"/>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fmt="lowerRoman"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73489" w14:textId="77777777" w:rsidR="00AF33C6" w:rsidRDefault="00AF33C6" w:rsidP="00180A9F">
      <w:r>
        <w:separator/>
      </w:r>
    </w:p>
  </w:endnote>
  <w:endnote w:type="continuationSeparator" w:id="0">
    <w:p w14:paraId="2F83CF4D" w14:textId="77777777" w:rsidR="00AF33C6" w:rsidRDefault="00AF33C6"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altName w:val="Courier New"/>
    <w:charset w:val="B2"/>
    <w:family w:val="auto"/>
    <w:pitch w:val="variable"/>
    <w:sig w:usb0="00002000" w:usb1="00000000" w:usb2="00000000" w:usb3="00000000" w:csb0="00000040" w:csb1="00000000"/>
  </w:font>
  <w:font w:name="Yas">
    <w:altName w:val="Times New Roman"/>
    <w:charset w:val="00"/>
    <w:family w:val="auto"/>
    <w:pitch w:val="variable"/>
    <w:sig w:usb0="00002007" w:usb1="80000000" w:usb2="00000008" w:usb3="00000000" w:csb0="00000051" w:csb1="00000000"/>
    <w:embedRegular r:id="rId1" w:fontKey="{09A8DBF8-0C98-4A35-A182-7D7966ED2388}"/>
    <w:embedBold r:id="rId2" w:fontKey="{01645C42-2CC3-492E-B9B7-5BBC7E182FBB}"/>
    <w:embedItalic r:id="rId3" w:fontKey="{20AB43EB-B0FE-41B9-8027-28EA28C77A9B}"/>
  </w:font>
  <w:font w:name="Calibri">
    <w:panose1 w:val="020F0502020204030204"/>
    <w:charset w:val="00"/>
    <w:family w:val="swiss"/>
    <w:pitch w:val="variable"/>
    <w:sig w:usb0="E4002EFF" w:usb1="C000247B" w:usb2="00000009" w:usb3="00000000" w:csb0="000001FF" w:csb1="00000000"/>
    <w:embedRegular r:id="rId4" w:fontKey="{3D142BF6-5380-4727-8832-BD40F2D0966D}"/>
    <w:embedBold r:id="rId5" w:fontKey="{DD97820C-C729-452E-96F0-8A84918D95FF}"/>
    <w:embedItalic r:id="rId6" w:fontKey="{F10D7BE7-EB0F-4F45-AEAA-FB1618827157}"/>
  </w:font>
  <w:font w:name="Arial">
    <w:panose1 w:val="020B0604020202020204"/>
    <w:charset w:val="00"/>
    <w:family w:val="swiss"/>
    <w:pitch w:val="variable"/>
    <w:sig w:usb0="E0002EFF" w:usb1="C000785B" w:usb2="00000009" w:usb3="00000000" w:csb0="000001FF" w:csb1="00000000"/>
  </w:font>
  <w:font w:name="Lotus">
    <w:altName w:val="Courier New"/>
    <w:charset w:val="B2"/>
    <w:family w:val="auto"/>
    <w:pitch w:val="variable"/>
    <w:sig w:usb0="00002001" w:usb1="00000000" w:usb2="00000000" w:usb3="00000000" w:csb0="00000040" w:csb1="00000000"/>
  </w:font>
  <w:font w:name="Titr">
    <w:charset w:val="B2"/>
    <w:family w:val="auto"/>
    <w:pitch w:val="variable"/>
    <w:sig w:usb0="80002003" w:usb1="80002042" w:usb2="00000008" w:usb3="00000000" w:csb0="00000040" w:csb1="00000000"/>
    <w:embedBold r:id="rId7" w:fontKey="{D34D3737-A4E7-4581-89A7-A383E116BEB6}"/>
  </w:font>
  <w:font w:name="B Mitra">
    <w:panose1 w:val="00000400000000000000"/>
    <w:charset w:val="B2"/>
    <w:family w:val="auto"/>
    <w:pitch w:val="variable"/>
    <w:sig w:usb0="00002001" w:usb1="80000000" w:usb2="00000008" w:usb3="00000000" w:csb0="00000040" w:csb1="00000000"/>
    <w:embedRegular r:id="rId8" w:fontKey="{3076D0E4-56F0-41CA-94B4-E8F481E7624F}"/>
  </w:font>
  <w:font w:name="B Nazanin">
    <w:panose1 w:val="00000400000000000000"/>
    <w:charset w:val="B2"/>
    <w:family w:val="auto"/>
    <w:pitch w:val="variable"/>
    <w:sig w:usb0="00002001" w:usb1="80000000" w:usb2="00000008" w:usb3="00000000" w:csb0="00000040" w:csb1="00000000"/>
    <w:embedRegular r:id="rId9" w:fontKey="{493966C2-5930-4F94-A793-C44720407E77}"/>
    <w:embedBold r:id="rId10" w:fontKey="{FF6199C8-AD64-4D6F-9B32-8A2E10FA2EB1}"/>
  </w:font>
  <w:font w:name="XB Kayhan">
    <w:charset w:val="00"/>
    <w:family w:val="auto"/>
    <w:pitch w:val="variable"/>
    <w:sig w:usb0="00002007" w:usb1="80000000" w:usb2="00000008" w:usb3="00000000" w:csb0="00000051" w:csb1="00000000"/>
    <w:embedRegular r:id="rId11" w:fontKey="{9BC44A15-2D6E-4484-8348-CA3645B9BB39}"/>
  </w:font>
  <w:font w:name="Tahoma">
    <w:panose1 w:val="020B0604030504040204"/>
    <w:charset w:val="00"/>
    <w:family w:val="swiss"/>
    <w:pitch w:val="variable"/>
    <w:sig w:usb0="E1002EFF" w:usb1="C000605B" w:usb2="00000029" w:usb3="00000000" w:csb0="000101FF" w:csb1="00000000"/>
    <w:embedRegular r:id="rId12" w:fontKey="{0AB10294-541E-4E41-8C56-CC649FAA8B28}"/>
  </w:font>
  <w:font w:name="B Zar">
    <w:panose1 w:val="00000400000000000000"/>
    <w:charset w:val="B2"/>
    <w:family w:val="auto"/>
    <w:pitch w:val="variable"/>
    <w:sig w:usb0="00002001" w:usb1="80000000" w:usb2="00000008" w:usb3="00000000" w:csb0="00000040" w:csb1="00000000"/>
    <w:embedBold r:id="rId13" w:fontKey="{E5D8C027-3359-484D-938A-9B528E42BB9D}"/>
  </w:font>
  <w:font w:name="Cambria">
    <w:panose1 w:val="02040503050406030204"/>
    <w:charset w:val="00"/>
    <w:family w:val="roman"/>
    <w:pitch w:val="variable"/>
    <w:sig w:usb0="E00006FF" w:usb1="420024FF" w:usb2="02000000" w:usb3="00000000" w:csb0="0000019F" w:csb1="00000000"/>
    <w:embedRegular r:id="rId14" w:fontKey="{5A6BA5EB-BA44-4A23-9B71-9E93E45D5171}"/>
    <w:embedItalic r:id="rId15" w:fontKey="{A9AD3F19-4D47-435C-B1AC-41615BA7F9CE}"/>
  </w:font>
  <w:font w:name="Cambria Math">
    <w:panose1 w:val="02040503050406030204"/>
    <w:charset w:val="00"/>
    <w:family w:val="roman"/>
    <w:pitch w:val="variable"/>
    <w:sig w:usb0="E00006FF" w:usb1="420024FF" w:usb2="02000000" w:usb3="00000000" w:csb0="0000019F" w:csb1="00000000"/>
    <w:embedRegular r:id="rId16" w:fontKey="{3A99B91E-D365-4813-8FF4-D07580AB7C23}"/>
    <w:embedItalic r:id="rId17" w:fontKey="{7B710236-7662-4FE3-A748-DC49C2A9E9AE}"/>
  </w:font>
  <w:font w:name="XB Yas">
    <w:altName w:val="DS_Cosmo"/>
    <w:charset w:val="00"/>
    <w:family w:val="auto"/>
    <w:pitch w:val="variable"/>
    <w:sig w:usb0="00002007" w:usb1="80000000" w:usb2="00000008" w:usb3="00000000" w:csb0="00000051" w:csb1="00000000"/>
    <w:embedRegular r:id="rId18" w:fontKey="{21138768-CD04-40FD-B359-C49B8C5E49A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32"/>
        <w:szCs w:val="32"/>
        <w:rtl/>
      </w:rPr>
      <w:id w:val="-395518347"/>
      <w:docPartObj>
        <w:docPartGallery w:val="Page Numbers (Bottom of Page)"/>
        <w:docPartUnique/>
      </w:docPartObj>
    </w:sdtPr>
    <w:sdtEndPr>
      <w:rPr>
        <w:noProof/>
        <w:sz w:val="24"/>
        <w:szCs w:val="24"/>
      </w:rPr>
    </w:sdtEndPr>
    <w:sdtContent>
      <w:p w14:paraId="4F96F8FA" w14:textId="021D2F5F" w:rsidR="00F67F96" w:rsidRPr="008C616C" w:rsidRDefault="00F67F96" w:rsidP="008E1E0C">
        <w:pPr>
          <w:pStyle w:val="Footer"/>
        </w:pPr>
        <w:r w:rsidRPr="008C616C">
          <w:fldChar w:fldCharType="begin"/>
        </w:r>
        <w:r w:rsidRPr="008C616C">
          <w:instrText xml:space="preserve"> PAGE   \* MERGEFORMAT </w:instrText>
        </w:r>
        <w:r w:rsidRPr="008C616C">
          <w:fldChar w:fldCharType="separate"/>
        </w:r>
        <w:r>
          <w:rPr>
            <w:rFonts w:hint="eastAsia"/>
            <w:noProof/>
            <w:rtl/>
          </w:rPr>
          <w:t>‌ع</w:t>
        </w:r>
        <w:r w:rsidRPr="008C616C">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31269645"/>
      <w:docPartObj>
        <w:docPartGallery w:val="Page Numbers (Bottom of Page)"/>
        <w:docPartUnique/>
      </w:docPartObj>
    </w:sdtPr>
    <w:sdtEndPr/>
    <w:sdtContent>
      <w:p w14:paraId="0347556B" w14:textId="09741347" w:rsidR="00F67F96" w:rsidRPr="008E1E0C" w:rsidRDefault="00F67F96" w:rsidP="008E1E0C">
        <w:pPr>
          <w:pStyle w:val="Footer"/>
        </w:pPr>
        <w:r w:rsidRPr="008E1E0C">
          <w:fldChar w:fldCharType="begin"/>
        </w:r>
        <w:r w:rsidRPr="008E1E0C">
          <w:instrText xml:space="preserve"> PAGE   \* MERGEFORMAT </w:instrText>
        </w:r>
        <w:r w:rsidRPr="008E1E0C">
          <w:fldChar w:fldCharType="separate"/>
        </w:r>
        <w:r w:rsidR="00566CCA">
          <w:rPr>
            <w:noProof/>
            <w:rtl/>
          </w:rPr>
          <w:t>17</w:t>
        </w:r>
        <w:r w:rsidRPr="008E1E0C">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88703070"/>
      <w:docPartObj>
        <w:docPartGallery w:val="Page Numbers (Bottom of Page)"/>
        <w:docPartUnique/>
      </w:docPartObj>
    </w:sdtPr>
    <w:sdtEndPr>
      <w:rPr>
        <w:noProof/>
      </w:rPr>
    </w:sdtEndPr>
    <w:sdtContent>
      <w:p w14:paraId="17402B52" w14:textId="038D1310" w:rsidR="00F67F96" w:rsidRPr="006A3ACD" w:rsidRDefault="00F67F96" w:rsidP="008E1E0C">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05298968"/>
      <w:docPartObj>
        <w:docPartGallery w:val="Page Numbers (Bottom of Page)"/>
        <w:docPartUnique/>
      </w:docPartObj>
    </w:sdtPr>
    <w:sdtEndPr/>
    <w:sdtContent>
      <w:p w14:paraId="6D52F398" w14:textId="066F2DF6" w:rsidR="00F67F96" w:rsidRPr="008E1E0C" w:rsidRDefault="00F67F96" w:rsidP="008E1E0C">
        <w:pPr>
          <w:pStyle w:val="Footer"/>
        </w:pPr>
        <w:r w:rsidRPr="008E1E0C">
          <w:fldChar w:fldCharType="begin"/>
        </w:r>
        <w:r w:rsidRPr="008E1E0C">
          <w:instrText xml:space="preserve"> PAGE   \* MERGEFORMAT </w:instrText>
        </w:r>
        <w:r w:rsidRPr="008E1E0C">
          <w:fldChar w:fldCharType="separate"/>
        </w:r>
        <w:r w:rsidR="00566CCA">
          <w:rPr>
            <w:noProof/>
            <w:rtl/>
          </w:rPr>
          <w:t>16</w:t>
        </w:r>
        <w:r w:rsidRPr="008E1E0C">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DFE8B" w14:textId="77777777" w:rsidR="00F67F96" w:rsidRDefault="00F67F96" w:rsidP="008E1E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D9005" w14:textId="77777777" w:rsidR="00F67F96" w:rsidRPr="0025339E" w:rsidRDefault="00F67F96" w:rsidP="008E1E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8A61B" w14:textId="77777777" w:rsidR="00AF33C6" w:rsidRDefault="00AF33C6" w:rsidP="00C575EC">
      <w:pPr>
        <w:jc w:val="right"/>
      </w:pPr>
      <w:r>
        <w:separator/>
      </w:r>
    </w:p>
  </w:footnote>
  <w:footnote w:type="continuationSeparator" w:id="0">
    <w:p w14:paraId="7FF4762F" w14:textId="77777777" w:rsidR="00AF33C6" w:rsidRDefault="00AF33C6" w:rsidP="00180A9F">
      <w:r>
        <w:continuationSeparator/>
      </w:r>
    </w:p>
  </w:footnote>
  <w:footnote w:id="1">
    <w:p w14:paraId="63F65A65" w14:textId="77777777" w:rsidR="00F67F96" w:rsidRPr="00967DB0" w:rsidRDefault="00F67F96" w:rsidP="007571C1">
      <w:pPr>
        <w:pStyle w:val="Footnote"/>
        <w:bidi w:val="0"/>
        <w:rPr>
          <w:lang w:bidi="fa-IR"/>
        </w:rPr>
      </w:pPr>
      <w:r w:rsidRPr="00967DB0">
        <w:rPr>
          <w:rStyle w:val="FootnoteReference"/>
          <w:rFonts w:cs="Times New Roman"/>
        </w:rPr>
        <w:footnoteRef/>
      </w:r>
      <w:r w:rsidRPr="00967DB0">
        <w:rPr>
          <w:lang w:bidi="fa-IR"/>
        </w:rPr>
        <w:t>Introduction</w:t>
      </w:r>
    </w:p>
  </w:footnote>
  <w:footnote w:id="2">
    <w:p w14:paraId="7CF6B845" w14:textId="196ADBFA" w:rsidR="00F67F96" w:rsidRPr="00AB27B3" w:rsidRDefault="00F67F96" w:rsidP="00DA3943">
      <w:pPr>
        <w:pStyle w:val="Footnote"/>
        <w:bidi w:val="0"/>
      </w:pPr>
      <w:r w:rsidRPr="00AB27B3">
        <w:rPr>
          <w:rStyle w:val="FootnoteReference"/>
          <w:rFonts w:cs="Times New Roman"/>
        </w:rPr>
        <w:footnoteRef/>
      </w:r>
      <w:r w:rsidRPr="00AB27B3">
        <w:t>Scope</w:t>
      </w:r>
    </w:p>
  </w:footnote>
  <w:footnote w:id="3">
    <w:p w14:paraId="7596E87E" w14:textId="0FA2DAC5" w:rsidR="00F67F96" w:rsidRPr="009D3BD8" w:rsidRDefault="00F67F96" w:rsidP="00DA3943">
      <w:pPr>
        <w:pStyle w:val="Footnote"/>
        <w:bidi w:val="0"/>
      </w:pPr>
      <w:r w:rsidRPr="009D3BD8">
        <w:rPr>
          <w:rStyle w:val="FootnoteReference"/>
          <w:rFonts w:cs="Times New Roman"/>
        </w:rPr>
        <w:footnoteRef/>
      </w:r>
      <w:r w:rsidRPr="009D3BD8">
        <w:rPr>
          <w:rtl/>
        </w:rPr>
        <w:t xml:space="preserve"> </w:t>
      </w:r>
      <w:r w:rsidRPr="009D3BD8">
        <w:t>Literature Review</w:t>
      </w:r>
    </w:p>
  </w:footnote>
  <w:footnote w:id="4">
    <w:p w14:paraId="6B00B781" w14:textId="77777777" w:rsidR="00F67F96" w:rsidRPr="009D3BD8" w:rsidRDefault="00F67F96" w:rsidP="00DA3943">
      <w:pPr>
        <w:pStyle w:val="Footnote"/>
        <w:bidi w:val="0"/>
      </w:pPr>
      <w:r w:rsidRPr="009D3BD8">
        <w:rPr>
          <w:rStyle w:val="FootnoteReference"/>
          <w:rFonts w:cs="Times New Roman"/>
        </w:rPr>
        <w:footnoteRef/>
      </w:r>
      <w:r w:rsidRPr="009D3BD8">
        <w:rPr>
          <w:rtl/>
        </w:rPr>
        <w:t xml:space="preserve"> </w:t>
      </w:r>
      <w:r w:rsidRPr="009D3BD8">
        <w:t>Plagiarism</w:t>
      </w:r>
    </w:p>
  </w:footnote>
  <w:footnote w:id="5">
    <w:p w14:paraId="5437F492" w14:textId="77777777" w:rsidR="00F67F96" w:rsidRPr="009D3BD8" w:rsidRDefault="00F67F96" w:rsidP="00DA3943">
      <w:pPr>
        <w:pStyle w:val="Footnote"/>
        <w:bidi w:val="0"/>
      </w:pPr>
      <w:r w:rsidRPr="009D3BD8">
        <w:rPr>
          <w:rStyle w:val="FootnoteReference"/>
          <w:rFonts w:cs="Times New Roman"/>
        </w:rPr>
        <w:footnoteRef/>
      </w:r>
      <w:r w:rsidRPr="009D3BD8">
        <w:rPr>
          <w:rtl/>
        </w:rPr>
        <w:t xml:space="preserve"> </w:t>
      </w:r>
      <w:r w:rsidRPr="009D3BD8">
        <w:t>Smith</w:t>
      </w:r>
    </w:p>
  </w:footnote>
  <w:footnote w:id="6">
    <w:p w14:paraId="01AE6793" w14:textId="77777777" w:rsidR="00F67F96" w:rsidRPr="009D3BD8" w:rsidRDefault="00F67F96" w:rsidP="00DA3943">
      <w:pPr>
        <w:pStyle w:val="Footnote"/>
        <w:bidi w:val="0"/>
      </w:pPr>
      <w:r w:rsidRPr="009D3BD8">
        <w:rPr>
          <w:rStyle w:val="FootnoteReference"/>
          <w:rFonts w:cs="Times New Roman"/>
        </w:rPr>
        <w:footnoteRef/>
      </w:r>
      <w:r w:rsidRPr="009D3BD8">
        <w:rPr>
          <w:rtl/>
        </w:rPr>
        <w:t xml:space="preserve"> </w:t>
      </w:r>
      <w:r w:rsidRPr="009D3BD8">
        <w:t>Bracket: […]</w:t>
      </w:r>
    </w:p>
  </w:footnote>
  <w:footnote w:id="7">
    <w:p w14:paraId="01109099" w14:textId="05FF42E8" w:rsidR="00F67F96" w:rsidRDefault="00F67F96" w:rsidP="00D70245">
      <w:pPr>
        <w:pStyle w:val="Footnote"/>
        <w:rPr>
          <w:lang w:bidi="fa-IR"/>
        </w:rPr>
      </w:pPr>
      <w:r>
        <w:rPr>
          <w:rStyle w:val="FootnoteReference"/>
        </w:rPr>
        <w:footnoteRef/>
      </w:r>
      <w:r>
        <w:rPr>
          <w:rtl/>
        </w:rPr>
        <w:t xml:space="preserve"> </w:t>
      </w:r>
      <w:r>
        <w:rPr>
          <w:rFonts w:hint="cs"/>
          <w:rtl/>
          <w:lang w:bidi="fa-IR"/>
        </w:rPr>
        <w:t xml:space="preserve">راهنما: برای مشاهده‌ی پیوند، دکمه‌ی </w:t>
      </w:r>
      <w:r>
        <w:rPr>
          <w:lang w:bidi="fa-IR"/>
        </w:rPr>
        <w:t>Ctrl</w:t>
      </w:r>
      <w:r>
        <w:rPr>
          <w:rFonts w:hint="cs"/>
          <w:rtl/>
          <w:lang w:bidi="fa-IR"/>
        </w:rPr>
        <w:t xml:space="preserve"> نگه‌داشته و روی پیوند کلیک کنید.</w:t>
      </w:r>
    </w:p>
  </w:footnote>
  <w:footnote w:id="8">
    <w:p w14:paraId="7197C370" w14:textId="77777777" w:rsidR="00F67F96" w:rsidRPr="00DF78F7" w:rsidRDefault="00F67F96" w:rsidP="00DA3943">
      <w:pPr>
        <w:pStyle w:val="Footnote"/>
        <w:bidi w:val="0"/>
        <w:rPr>
          <w:rtl/>
        </w:rPr>
      </w:pPr>
      <w:r w:rsidRPr="00DF78F7">
        <w:rPr>
          <w:rStyle w:val="FootnoteReference"/>
          <w:rFonts w:cs="Times New Roman"/>
        </w:rPr>
        <w:footnoteRef/>
      </w:r>
      <w:r w:rsidRPr="00DF78F7">
        <w:rPr>
          <w:rtl/>
        </w:rPr>
        <w:t xml:space="preserve"> </w:t>
      </w:r>
      <w:r w:rsidRPr="00DF78F7">
        <w:t>Footnote</w:t>
      </w:r>
    </w:p>
  </w:footnote>
  <w:footnote w:id="9">
    <w:p w14:paraId="224B227E" w14:textId="77777777" w:rsidR="00F67F96" w:rsidRPr="00542150" w:rsidRDefault="00F67F96" w:rsidP="00DA3943">
      <w:pPr>
        <w:pStyle w:val="Footnote"/>
        <w:bidi w:val="0"/>
      </w:pPr>
      <w:r w:rsidRPr="00542150">
        <w:rPr>
          <w:rStyle w:val="FootnoteReference"/>
          <w:rFonts w:cs="Times New Roman"/>
        </w:rPr>
        <w:footnoteRef/>
      </w:r>
      <w:r w:rsidRPr="00542150">
        <w:rPr>
          <w:rtl/>
        </w:rPr>
        <w:t xml:space="preserve"> </w:t>
      </w:r>
      <w:r w:rsidRPr="00542150">
        <w:t>Smith</w:t>
      </w:r>
    </w:p>
  </w:footnote>
  <w:footnote w:id="10">
    <w:p w14:paraId="3776FB63" w14:textId="77777777" w:rsidR="00F67F96" w:rsidRPr="00542150" w:rsidRDefault="00F67F96" w:rsidP="00DA3943">
      <w:pPr>
        <w:pStyle w:val="Footnote"/>
        <w:bidi w:val="0"/>
      </w:pPr>
      <w:r w:rsidRPr="00542150">
        <w:rPr>
          <w:rStyle w:val="FootnoteReference"/>
          <w:rFonts w:cs="Times New Roman"/>
        </w:rPr>
        <w:footnoteRef/>
      </w:r>
      <w:r w:rsidRPr="00542150">
        <w:rPr>
          <w:rtl/>
        </w:rPr>
        <w:t xml:space="preserve"> </w:t>
      </w:r>
      <w:r w:rsidRPr="00542150">
        <w:t>Bracke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4876F" w14:textId="5361409C" w:rsidR="00F67F96" w:rsidRPr="00BC77C4" w:rsidRDefault="00F67F96" w:rsidP="00BC77C4">
    <w:pPr>
      <w:pStyle w:val="HeaderEmpty"/>
    </w:pPr>
    <w:r w:rsidRPr="00BC77C4">
      <w:rPr>
        <w:rtl/>
      </w:rPr>
      <w:tab/>
    </w:r>
    <w:r w:rsidRPr="00BC77C4">
      <w:rPr>
        <w:rtl/>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CB221" w14:textId="2AC10E30" w:rsidR="00F67F96" w:rsidRPr="00C62440" w:rsidRDefault="00F67F96" w:rsidP="00877E1B">
    <w:pPr>
      <w:pStyle w:val="Header"/>
      <w:rPr>
        <w:rtl/>
      </w:rPr>
    </w:pPr>
    <w:r>
      <w:rPr>
        <w:rtl/>
      </w:rPr>
      <w:tab/>
    </w:r>
    <w:r>
      <w:rPr>
        <w:rFonts w:hint="cs"/>
        <w:rtl/>
      </w:rPr>
      <w:t>عنوان پایان‌نامه/رساله</w:t>
    </w:r>
    <w:r>
      <w:rPr>
        <w:rFonts w:hint="cs"/>
        <w:rtl/>
      </w:rPr>
      <w:tab/>
      <w:t>پیوستها</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5E70C" w14:textId="77777777" w:rsidR="00F67F96" w:rsidRPr="00097A50" w:rsidRDefault="00F67F96" w:rsidP="00877E1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D975F" w14:textId="77777777" w:rsidR="00F67F96" w:rsidRDefault="00F67F96" w:rsidP="008E1E0C">
    <w:pPr>
      <w:pStyle w:val="HeaderEmpty"/>
      <w:rPr>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04FBB" w14:textId="77777777" w:rsidR="00F67F96" w:rsidRPr="0025339E" w:rsidRDefault="00F67F96" w:rsidP="008E1E0C">
    <w:pPr>
      <w:pStyle w:val="HeaderEmpty"/>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91452758"/>
      <w:docPartObj>
        <w:docPartGallery w:val="Page Numbers (Top of Page)"/>
        <w:docPartUnique/>
      </w:docPartObj>
    </w:sdtPr>
    <w:sdtEndPr>
      <w:rPr>
        <w:noProof/>
      </w:rPr>
    </w:sdtEndPr>
    <w:sdtContent>
      <w:p w14:paraId="00728073" w14:textId="77777777" w:rsidR="00F67F96" w:rsidRPr="00A27F0E" w:rsidRDefault="00F67F96" w:rsidP="00877E1B">
        <w:pPr>
          <w:pStyle w:val="Header"/>
        </w:pPr>
        <w:r w:rsidRPr="00A27F0E">
          <w:fldChar w:fldCharType="begin"/>
        </w:r>
        <w:r w:rsidRPr="00A27F0E">
          <w:instrText xml:space="preserve"> PAGE   \* MERGEFORMAT </w:instrText>
        </w:r>
        <w:r w:rsidRPr="00A27F0E">
          <w:fldChar w:fldCharType="separate"/>
        </w:r>
        <w:r>
          <w:rPr>
            <w:noProof/>
            <w:rtl/>
          </w:rPr>
          <w:t>2</w:t>
        </w:r>
        <w:r w:rsidRPr="00A27F0E">
          <w:rPr>
            <w:noProof/>
          </w:rPr>
          <w:fldChar w:fldCharType="end"/>
        </w:r>
        <w:r w:rsidRPr="00A27F0E">
          <w:rPr>
            <w:noProof/>
            <w:rtl/>
          </w:rPr>
          <w:tab/>
        </w:r>
        <w:r w:rsidRPr="00A27F0E">
          <w:rPr>
            <w:rFonts w:hint="cs"/>
            <w:noProof/>
            <w:rtl/>
          </w:rPr>
          <w:t>عنوان پایان‌نامه/رساله</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582AB" w14:textId="78AA66C4" w:rsidR="00F67F96" w:rsidRPr="00877E1B" w:rsidRDefault="00F67F96" w:rsidP="00877E1B">
    <w:pPr>
      <w:pStyle w:val="Header"/>
      <w:rPr>
        <w:rtl/>
        <w:lang w:bidi="fa-IR"/>
      </w:rPr>
    </w:pPr>
    <w:r w:rsidRPr="00877E1B">
      <w:rPr>
        <w:rtl/>
        <w:lang w:bidi="fa-IR"/>
      </w:rPr>
      <w:tab/>
      <w:t>عنوان پایان‌نامه/رساله</w:t>
    </w:r>
    <w:r w:rsidRPr="00877E1B">
      <w:rPr>
        <w:rtl/>
        <w:lang w:bidi="fa-IR"/>
      </w:rPr>
      <w:tab/>
      <w:t>فصل ۱. مقدم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252C8" w14:textId="5F31B222" w:rsidR="00F67F96" w:rsidRPr="00877E1B" w:rsidRDefault="00F67F96" w:rsidP="00877E1B">
    <w:pPr>
      <w:pStyle w:val="Header"/>
      <w:rPr>
        <w:rtl/>
        <w:lang w:bidi="fa-IR"/>
      </w:rPr>
    </w:pPr>
    <w:r>
      <w:rPr>
        <w:lang w:bidi="fa-IR"/>
      </w:rPr>
      <w:tab/>
    </w:r>
    <w:r w:rsidRPr="00877E1B">
      <w:rPr>
        <w:rtl/>
        <w:lang w:bidi="fa-IR"/>
      </w:rPr>
      <w:t>عنوان پایان‌نامه/رساله</w:t>
    </w:r>
    <w:r w:rsidRPr="00877E1B">
      <w:rPr>
        <w:rtl/>
        <w:lang w:bidi="fa-IR"/>
      </w:rPr>
      <w:tab/>
      <w:t>فصل ۲. پیشینه‌ی پژوه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BC4AF" w14:textId="38823AB5" w:rsidR="00F67F96" w:rsidRPr="00877E1B" w:rsidRDefault="00F67F96" w:rsidP="00877E1B">
    <w:pPr>
      <w:pStyle w:val="Header"/>
      <w:rPr>
        <w:rtl/>
      </w:rPr>
    </w:pPr>
    <w:r w:rsidRPr="00877E1B">
      <w:rPr>
        <w:rtl/>
      </w:rPr>
      <w:tab/>
    </w:r>
    <w:r w:rsidRPr="00877E1B">
      <w:rPr>
        <w:rFonts w:hint="cs"/>
        <w:rtl/>
      </w:rPr>
      <w:t>عنوان پایان‌نامه/رساله</w:t>
    </w:r>
    <w:r w:rsidRPr="00877E1B">
      <w:rPr>
        <w:rFonts w:hint="cs"/>
        <w:rtl/>
      </w:rPr>
      <w:tab/>
      <w:t>فصل ۳. روش انجام پژوهش</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12206" w14:textId="77777777" w:rsidR="00F67F96" w:rsidRPr="00C62440" w:rsidRDefault="00F67F96" w:rsidP="00877E1B">
    <w:pPr>
      <w:pStyle w:val="Header"/>
      <w:rPr>
        <w:rtl/>
      </w:rPr>
    </w:pPr>
    <w:r>
      <w:rPr>
        <w:rtl/>
      </w:rPr>
      <w:tab/>
    </w:r>
    <w:r>
      <w:rPr>
        <w:rFonts w:hint="cs"/>
        <w:rtl/>
      </w:rPr>
      <w:t>عنوان پایان‌نامه/رساله</w:t>
    </w:r>
    <w:r>
      <w:rPr>
        <w:rFonts w:hint="cs"/>
        <w:rtl/>
      </w:rPr>
      <w:tab/>
      <w:t>فصل ۴. یافته‌های پژوهش</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3E986" w14:textId="229C0564" w:rsidR="00F67F96" w:rsidRPr="00C62440" w:rsidRDefault="00F67F96" w:rsidP="00877E1B">
    <w:pPr>
      <w:pStyle w:val="Header"/>
      <w:rPr>
        <w:rtl/>
      </w:rPr>
    </w:pPr>
    <w:r>
      <w:rPr>
        <w:rtl/>
      </w:rPr>
      <w:tab/>
    </w:r>
    <w:r>
      <w:rPr>
        <w:rFonts w:hint="cs"/>
        <w:rtl/>
      </w:rPr>
      <w:t>عنوان پایان‌نامه/رساله</w:t>
    </w:r>
    <w:r>
      <w:rPr>
        <w:rFonts w:hint="cs"/>
        <w:rtl/>
      </w:rPr>
      <w:tab/>
      <w:t>فصل ۵. نتیجه‌گیری و بحث</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8BBE8" w14:textId="67E28EAD" w:rsidR="00F67F96" w:rsidRPr="00C62440" w:rsidRDefault="00F67F96" w:rsidP="00877E1B">
    <w:pPr>
      <w:pStyle w:val="Header"/>
      <w:rPr>
        <w:rtl/>
      </w:rPr>
    </w:pPr>
    <w:r>
      <w:rPr>
        <w:rtl/>
      </w:rPr>
      <w:tab/>
    </w:r>
    <w:r>
      <w:rPr>
        <w:rFonts w:hint="cs"/>
        <w:rtl/>
      </w:rPr>
      <w:t>عنوان پایان‌نامه/رساله</w:t>
    </w:r>
    <w:r>
      <w:rPr>
        <w:rFonts w:hint="cs"/>
        <w:rtl/>
      </w:rPr>
      <w:tab/>
      <w:t>مراجع</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51A71" w14:textId="0B6926B4" w:rsidR="00F67F96" w:rsidRPr="00BA312F" w:rsidRDefault="00F67F96" w:rsidP="008E1E0C">
    <w:pPr>
      <w:pStyle w:val="HeaderEmpty"/>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574F540"/>
    <w:lvl w:ilvl="0">
      <w:start w:val="1"/>
      <w:numFmt w:val="bullet"/>
      <w:pStyle w:val="ListBullet"/>
      <w:lvlText w:val=""/>
      <w:lvlJc w:val="left"/>
      <w:pPr>
        <w:tabs>
          <w:tab w:val="num" w:pos="8255"/>
        </w:tabs>
        <w:ind w:left="8255" w:hanging="360"/>
      </w:pPr>
      <w:rPr>
        <w:rFonts w:ascii="Symbol" w:hAnsi="Symbol" w:hint="default"/>
      </w:rPr>
    </w:lvl>
  </w:abstractNum>
  <w:abstractNum w:abstractNumId="1" w15:restartNumberingAfterBreak="0">
    <w:nsid w:val="0B085A12"/>
    <w:multiLevelType w:val="hybridMultilevel"/>
    <w:tmpl w:val="62DE4AC2"/>
    <w:lvl w:ilvl="0" w:tplc="FAB0FE9A">
      <w:start w:val="1"/>
      <w:numFmt w:val="bullet"/>
      <w:pStyle w:val="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A00EE89C"/>
    <w:lvl w:ilvl="0">
      <w:start w:val="1"/>
      <w:numFmt w:val="decimal"/>
      <w:pStyle w:val="a0"/>
      <w:suff w:val="nothing"/>
      <w:lvlText w:val="فصل %1"/>
      <w:lvlJc w:val="left"/>
      <w:pPr>
        <w:ind w:left="0" w:hanging="633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1"/>
      <w:suff w:val="space"/>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2"/>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space"/>
      <w:lvlText w:val="شکل (%1-%6) "/>
      <w:lvlJc w:val="left"/>
      <w:pPr>
        <w:ind w:left="0" w:firstLine="0"/>
      </w:pPr>
      <w:rPr>
        <w:rFonts w:ascii="Yas" w:hAnsi="Yas" w:cs="Yas" w:hint="cs"/>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4"/>
      <w:suff w:val="nothing"/>
      <w:lvlText w:val="(%1-%7)"/>
      <w:lvlJc w:val="left"/>
      <w:pPr>
        <w:ind w:left="54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Restart w:val="1"/>
      <w:pStyle w:val="a5"/>
      <w:suff w:val="space"/>
      <w:lvlText w:val="جدول %1-%8:"/>
      <w:lvlJc w:val="left"/>
      <w:pPr>
        <w:ind w:left="0" w:firstLine="0"/>
      </w:pPr>
      <w:rPr>
        <w:rFonts w:ascii="Times New Roman" w:hAnsi="Times New Roman" w:cs="Yas" w:hint="default"/>
        <w:b w:val="0"/>
        <w:bCs w:val="0"/>
        <w:i w:val="0"/>
        <w:iCs w:val="0"/>
        <w:caps w:val="0"/>
        <w:smallCaps w:val="0"/>
        <w:strike w:val="0"/>
        <w:dstrike w:val="0"/>
        <w:outline w:val="0"/>
        <w:shadow w:val="0"/>
        <w:emboss w:val="0"/>
        <w:imprint w:val="0"/>
        <w:noProof w:val="0"/>
        <w:vanish w:val="0"/>
        <w:spacing w:val="0"/>
        <w:kern w:val="0"/>
        <w:position w:val="0"/>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6"/>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154A7E3E"/>
    <w:multiLevelType w:val="hybridMultilevel"/>
    <w:tmpl w:val="A71A0F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3F76FD"/>
    <w:multiLevelType w:val="hybridMultilevel"/>
    <w:tmpl w:val="235E3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F77B8F"/>
    <w:multiLevelType w:val="hybridMultilevel"/>
    <w:tmpl w:val="C5365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2BD6E68"/>
    <w:multiLevelType w:val="hybridMultilevel"/>
    <w:tmpl w:val="9014B7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6CF1928"/>
    <w:multiLevelType w:val="hybridMultilevel"/>
    <w:tmpl w:val="AED809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49964E71"/>
    <w:multiLevelType w:val="hybridMultilevel"/>
    <w:tmpl w:val="03321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321CE"/>
    <w:multiLevelType w:val="hybridMultilevel"/>
    <w:tmpl w:val="023ADD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FE1E86"/>
    <w:multiLevelType w:val="hybridMultilevel"/>
    <w:tmpl w:val="853814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83055B2"/>
    <w:multiLevelType w:val="hybridMultilevel"/>
    <w:tmpl w:val="A0CAC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F131BB"/>
    <w:multiLevelType w:val="hybridMultilevel"/>
    <w:tmpl w:val="20A84D6C"/>
    <w:lvl w:ilvl="0" w:tplc="2AF6A256">
      <w:start w:val="1"/>
      <w:numFmt w:val="decimal"/>
      <w:pStyle w:val="a7"/>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4C04C18"/>
    <w:multiLevelType w:val="hybridMultilevel"/>
    <w:tmpl w:val="E6DE7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A012A1"/>
    <w:multiLevelType w:val="hybridMultilevel"/>
    <w:tmpl w:val="A796D876"/>
    <w:lvl w:ilvl="0" w:tplc="BF60442A">
      <w:start w:val="1"/>
      <w:numFmt w:val="bullet"/>
      <w:pStyle w:val="a8"/>
      <w:lvlText w:val=""/>
      <w:lvlJc w:val="left"/>
      <w:pPr>
        <w:tabs>
          <w:tab w:val="num" w:pos="720"/>
        </w:tabs>
        <w:ind w:left="720" w:hanging="360"/>
      </w:pPr>
      <w:rPr>
        <w:rFonts w:ascii="Wingdings" w:hAnsi="Wingding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7"/>
  </w:num>
  <w:num w:numId="4">
    <w:abstractNumId w:val="15"/>
  </w:num>
  <w:num w:numId="5">
    <w:abstractNumId w:val="10"/>
  </w:num>
  <w:num w:numId="6">
    <w:abstractNumId w:val="4"/>
  </w:num>
  <w:num w:numId="7">
    <w:abstractNumId w:val="3"/>
  </w:num>
  <w:num w:numId="8">
    <w:abstractNumId w:val="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12"/>
  </w:num>
  <w:num w:numId="12">
    <w:abstractNumId w:val="5"/>
  </w:num>
  <w:num w:numId="13">
    <w:abstractNumId w:val="9"/>
  </w:num>
  <w:num w:numId="14">
    <w:abstractNumId w:val="14"/>
  </w:num>
  <w:num w:numId="15">
    <w:abstractNumId w:val="8"/>
  </w:num>
  <w:num w:numId="16">
    <w:abstractNumId w:val="13"/>
  </w:num>
  <w:num w:numId="17">
    <w:abstractNumId w:val="7"/>
  </w:num>
  <w:num w:numId="1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documentProtection w:formatting="1" w:enforcement="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9F"/>
    <w:rsid w:val="00003EA1"/>
    <w:rsid w:val="000079EA"/>
    <w:rsid w:val="00012FBD"/>
    <w:rsid w:val="00013D80"/>
    <w:rsid w:val="00014BB9"/>
    <w:rsid w:val="00016DB3"/>
    <w:rsid w:val="000254A3"/>
    <w:rsid w:val="000265DA"/>
    <w:rsid w:val="00041680"/>
    <w:rsid w:val="0004255C"/>
    <w:rsid w:val="000449CE"/>
    <w:rsid w:val="00046155"/>
    <w:rsid w:val="00047BD0"/>
    <w:rsid w:val="000565C5"/>
    <w:rsid w:val="00062A10"/>
    <w:rsid w:val="00072AFF"/>
    <w:rsid w:val="00077807"/>
    <w:rsid w:val="00077E6E"/>
    <w:rsid w:val="00080E3A"/>
    <w:rsid w:val="00084E64"/>
    <w:rsid w:val="00085C5D"/>
    <w:rsid w:val="0009327C"/>
    <w:rsid w:val="00094489"/>
    <w:rsid w:val="00095141"/>
    <w:rsid w:val="00097A50"/>
    <w:rsid w:val="000A5504"/>
    <w:rsid w:val="000B2644"/>
    <w:rsid w:val="000B46C8"/>
    <w:rsid w:val="000B59F0"/>
    <w:rsid w:val="000B6DD2"/>
    <w:rsid w:val="000C1209"/>
    <w:rsid w:val="000C1425"/>
    <w:rsid w:val="000C176A"/>
    <w:rsid w:val="000C2AEC"/>
    <w:rsid w:val="000D5485"/>
    <w:rsid w:val="000D7749"/>
    <w:rsid w:val="000D77C7"/>
    <w:rsid w:val="000E2168"/>
    <w:rsid w:val="000F5E8D"/>
    <w:rsid w:val="00100426"/>
    <w:rsid w:val="001024C9"/>
    <w:rsid w:val="00102E6B"/>
    <w:rsid w:val="0010327D"/>
    <w:rsid w:val="00106A33"/>
    <w:rsid w:val="00106BEB"/>
    <w:rsid w:val="00124E0F"/>
    <w:rsid w:val="0012668C"/>
    <w:rsid w:val="00133C93"/>
    <w:rsid w:val="001429E7"/>
    <w:rsid w:val="00144475"/>
    <w:rsid w:val="0015064E"/>
    <w:rsid w:val="001506AB"/>
    <w:rsid w:val="001567DF"/>
    <w:rsid w:val="00161666"/>
    <w:rsid w:val="00161A97"/>
    <w:rsid w:val="00163D71"/>
    <w:rsid w:val="00170093"/>
    <w:rsid w:val="00172A7C"/>
    <w:rsid w:val="00177A11"/>
    <w:rsid w:val="00180A9F"/>
    <w:rsid w:val="001846BB"/>
    <w:rsid w:val="001923FB"/>
    <w:rsid w:val="001A1DDC"/>
    <w:rsid w:val="001A2883"/>
    <w:rsid w:val="001A2D29"/>
    <w:rsid w:val="001A5FE4"/>
    <w:rsid w:val="001A7C10"/>
    <w:rsid w:val="001B2EA8"/>
    <w:rsid w:val="001B3C13"/>
    <w:rsid w:val="001B423B"/>
    <w:rsid w:val="001B51EA"/>
    <w:rsid w:val="001C25C9"/>
    <w:rsid w:val="001C30B5"/>
    <w:rsid w:val="001C33BB"/>
    <w:rsid w:val="001D5DDD"/>
    <w:rsid w:val="001E11A4"/>
    <w:rsid w:val="001F556A"/>
    <w:rsid w:val="001F6248"/>
    <w:rsid w:val="00203CA7"/>
    <w:rsid w:val="00203D62"/>
    <w:rsid w:val="00212F67"/>
    <w:rsid w:val="00216DA8"/>
    <w:rsid w:val="002177B2"/>
    <w:rsid w:val="00231072"/>
    <w:rsid w:val="00232AE5"/>
    <w:rsid w:val="002368B2"/>
    <w:rsid w:val="002369AA"/>
    <w:rsid w:val="002375D3"/>
    <w:rsid w:val="00245756"/>
    <w:rsid w:val="002500B2"/>
    <w:rsid w:val="00251DAB"/>
    <w:rsid w:val="0025339E"/>
    <w:rsid w:val="00254098"/>
    <w:rsid w:val="00254D09"/>
    <w:rsid w:val="002677CD"/>
    <w:rsid w:val="00272EDB"/>
    <w:rsid w:val="002750B8"/>
    <w:rsid w:val="00275921"/>
    <w:rsid w:val="00277B56"/>
    <w:rsid w:val="00286B37"/>
    <w:rsid w:val="002879B7"/>
    <w:rsid w:val="0029285D"/>
    <w:rsid w:val="002A2E2A"/>
    <w:rsid w:val="002A3476"/>
    <w:rsid w:val="002B2C09"/>
    <w:rsid w:val="002B4119"/>
    <w:rsid w:val="002B7CEC"/>
    <w:rsid w:val="002C64AE"/>
    <w:rsid w:val="002D06E7"/>
    <w:rsid w:val="002D330B"/>
    <w:rsid w:val="002D5781"/>
    <w:rsid w:val="002D6CE1"/>
    <w:rsid w:val="002E3D29"/>
    <w:rsid w:val="002E7A89"/>
    <w:rsid w:val="002F3322"/>
    <w:rsid w:val="002F4429"/>
    <w:rsid w:val="00311713"/>
    <w:rsid w:val="003126FA"/>
    <w:rsid w:val="00317815"/>
    <w:rsid w:val="00320D7D"/>
    <w:rsid w:val="00323461"/>
    <w:rsid w:val="003303F0"/>
    <w:rsid w:val="003326F7"/>
    <w:rsid w:val="00332B39"/>
    <w:rsid w:val="003363A7"/>
    <w:rsid w:val="003438C9"/>
    <w:rsid w:val="00344D83"/>
    <w:rsid w:val="003543A2"/>
    <w:rsid w:val="00361C4F"/>
    <w:rsid w:val="0036209F"/>
    <w:rsid w:val="003677AE"/>
    <w:rsid w:val="00370774"/>
    <w:rsid w:val="00372B70"/>
    <w:rsid w:val="00373278"/>
    <w:rsid w:val="00377C40"/>
    <w:rsid w:val="00377DB1"/>
    <w:rsid w:val="00381680"/>
    <w:rsid w:val="003857DD"/>
    <w:rsid w:val="00387E82"/>
    <w:rsid w:val="003943EE"/>
    <w:rsid w:val="003960B8"/>
    <w:rsid w:val="0039709A"/>
    <w:rsid w:val="003A3271"/>
    <w:rsid w:val="003A344F"/>
    <w:rsid w:val="003A3F5F"/>
    <w:rsid w:val="003A5A6F"/>
    <w:rsid w:val="003B1BAD"/>
    <w:rsid w:val="003B212B"/>
    <w:rsid w:val="003B2210"/>
    <w:rsid w:val="003C1147"/>
    <w:rsid w:val="003C5465"/>
    <w:rsid w:val="003C6FD6"/>
    <w:rsid w:val="003D09A7"/>
    <w:rsid w:val="003D2FA1"/>
    <w:rsid w:val="003E54FC"/>
    <w:rsid w:val="003E5F4B"/>
    <w:rsid w:val="003E677C"/>
    <w:rsid w:val="003E6ECD"/>
    <w:rsid w:val="003F05E5"/>
    <w:rsid w:val="003F2B69"/>
    <w:rsid w:val="003F5216"/>
    <w:rsid w:val="003F5246"/>
    <w:rsid w:val="003F634D"/>
    <w:rsid w:val="003F7582"/>
    <w:rsid w:val="00400AF3"/>
    <w:rsid w:val="00404300"/>
    <w:rsid w:val="00404B18"/>
    <w:rsid w:val="004054C4"/>
    <w:rsid w:val="00414B7E"/>
    <w:rsid w:val="0041523C"/>
    <w:rsid w:val="0042067B"/>
    <w:rsid w:val="004216B4"/>
    <w:rsid w:val="0042238B"/>
    <w:rsid w:val="00430D94"/>
    <w:rsid w:val="004415E1"/>
    <w:rsid w:val="00442270"/>
    <w:rsid w:val="00450A35"/>
    <w:rsid w:val="004629C3"/>
    <w:rsid w:val="00465731"/>
    <w:rsid w:val="00467CEA"/>
    <w:rsid w:val="00467F28"/>
    <w:rsid w:val="00471A58"/>
    <w:rsid w:val="004762DD"/>
    <w:rsid w:val="004831B2"/>
    <w:rsid w:val="00492E26"/>
    <w:rsid w:val="00496354"/>
    <w:rsid w:val="004A42C4"/>
    <w:rsid w:val="004A6B5E"/>
    <w:rsid w:val="004B1ABE"/>
    <w:rsid w:val="004B5C0F"/>
    <w:rsid w:val="004B69DA"/>
    <w:rsid w:val="004D1A25"/>
    <w:rsid w:val="004F134B"/>
    <w:rsid w:val="004F7165"/>
    <w:rsid w:val="005019E9"/>
    <w:rsid w:val="00505AB8"/>
    <w:rsid w:val="0051705B"/>
    <w:rsid w:val="00520546"/>
    <w:rsid w:val="00523F7C"/>
    <w:rsid w:val="00527D24"/>
    <w:rsid w:val="0053018B"/>
    <w:rsid w:val="00533D68"/>
    <w:rsid w:val="00540365"/>
    <w:rsid w:val="00542150"/>
    <w:rsid w:val="00546E2F"/>
    <w:rsid w:val="0054707B"/>
    <w:rsid w:val="00552B8A"/>
    <w:rsid w:val="00553E41"/>
    <w:rsid w:val="00554C60"/>
    <w:rsid w:val="0055568A"/>
    <w:rsid w:val="00561C5B"/>
    <w:rsid w:val="00562593"/>
    <w:rsid w:val="005628DA"/>
    <w:rsid w:val="00565B96"/>
    <w:rsid w:val="00566CCA"/>
    <w:rsid w:val="005713FC"/>
    <w:rsid w:val="005723CF"/>
    <w:rsid w:val="00582242"/>
    <w:rsid w:val="00591497"/>
    <w:rsid w:val="00597996"/>
    <w:rsid w:val="005A0ABB"/>
    <w:rsid w:val="005A164F"/>
    <w:rsid w:val="005A7794"/>
    <w:rsid w:val="005B1DE5"/>
    <w:rsid w:val="005B43AA"/>
    <w:rsid w:val="005B46CA"/>
    <w:rsid w:val="005B4B46"/>
    <w:rsid w:val="005C3E11"/>
    <w:rsid w:val="005C4AC6"/>
    <w:rsid w:val="005D64AD"/>
    <w:rsid w:val="005D6E14"/>
    <w:rsid w:val="005D7406"/>
    <w:rsid w:val="005E7420"/>
    <w:rsid w:val="005F474D"/>
    <w:rsid w:val="00601169"/>
    <w:rsid w:val="00605237"/>
    <w:rsid w:val="0060658E"/>
    <w:rsid w:val="006104B6"/>
    <w:rsid w:val="0061552D"/>
    <w:rsid w:val="00616B2D"/>
    <w:rsid w:val="0062002E"/>
    <w:rsid w:val="0062028D"/>
    <w:rsid w:val="00625CFF"/>
    <w:rsid w:val="00635609"/>
    <w:rsid w:val="00635ED5"/>
    <w:rsid w:val="00636684"/>
    <w:rsid w:val="00641221"/>
    <w:rsid w:val="006444CC"/>
    <w:rsid w:val="00647AD2"/>
    <w:rsid w:val="00647EF4"/>
    <w:rsid w:val="00674A33"/>
    <w:rsid w:val="006755B3"/>
    <w:rsid w:val="00675B7F"/>
    <w:rsid w:val="00676356"/>
    <w:rsid w:val="00682019"/>
    <w:rsid w:val="0068241A"/>
    <w:rsid w:val="00682A30"/>
    <w:rsid w:val="006924C6"/>
    <w:rsid w:val="006931DE"/>
    <w:rsid w:val="006947F4"/>
    <w:rsid w:val="00694D45"/>
    <w:rsid w:val="006A21DE"/>
    <w:rsid w:val="006A3ACD"/>
    <w:rsid w:val="006A3C1A"/>
    <w:rsid w:val="006A506D"/>
    <w:rsid w:val="006B3AAE"/>
    <w:rsid w:val="006B613C"/>
    <w:rsid w:val="006B7B60"/>
    <w:rsid w:val="006B7F8D"/>
    <w:rsid w:val="006C23AD"/>
    <w:rsid w:val="006C6B5E"/>
    <w:rsid w:val="006D4389"/>
    <w:rsid w:val="006D43D3"/>
    <w:rsid w:val="006E3A00"/>
    <w:rsid w:val="006E52A8"/>
    <w:rsid w:val="006E6C5F"/>
    <w:rsid w:val="006F59D8"/>
    <w:rsid w:val="00701009"/>
    <w:rsid w:val="0071177B"/>
    <w:rsid w:val="00721C3D"/>
    <w:rsid w:val="0072219F"/>
    <w:rsid w:val="007234B6"/>
    <w:rsid w:val="0072417A"/>
    <w:rsid w:val="00740765"/>
    <w:rsid w:val="00743394"/>
    <w:rsid w:val="007469E7"/>
    <w:rsid w:val="00752009"/>
    <w:rsid w:val="00754B7D"/>
    <w:rsid w:val="00755D3E"/>
    <w:rsid w:val="007571C1"/>
    <w:rsid w:val="00760479"/>
    <w:rsid w:val="007700EB"/>
    <w:rsid w:val="00780CCB"/>
    <w:rsid w:val="007813D5"/>
    <w:rsid w:val="00786907"/>
    <w:rsid w:val="0079297A"/>
    <w:rsid w:val="007954E3"/>
    <w:rsid w:val="007A65FF"/>
    <w:rsid w:val="007C3F74"/>
    <w:rsid w:val="007C611D"/>
    <w:rsid w:val="007E1C05"/>
    <w:rsid w:val="007E5298"/>
    <w:rsid w:val="007F10E9"/>
    <w:rsid w:val="00801603"/>
    <w:rsid w:val="00811806"/>
    <w:rsid w:val="00825EDE"/>
    <w:rsid w:val="00844CD7"/>
    <w:rsid w:val="00847673"/>
    <w:rsid w:val="00850F4A"/>
    <w:rsid w:val="008525DB"/>
    <w:rsid w:val="0085478A"/>
    <w:rsid w:val="00854DAD"/>
    <w:rsid w:val="008606B7"/>
    <w:rsid w:val="00860834"/>
    <w:rsid w:val="00860AE1"/>
    <w:rsid w:val="00861011"/>
    <w:rsid w:val="00870629"/>
    <w:rsid w:val="00872D53"/>
    <w:rsid w:val="00876E6E"/>
    <w:rsid w:val="0087788D"/>
    <w:rsid w:val="00877E1B"/>
    <w:rsid w:val="00880A83"/>
    <w:rsid w:val="00881185"/>
    <w:rsid w:val="00884537"/>
    <w:rsid w:val="00891122"/>
    <w:rsid w:val="008B4113"/>
    <w:rsid w:val="008B60C9"/>
    <w:rsid w:val="008C0413"/>
    <w:rsid w:val="008C1827"/>
    <w:rsid w:val="008C18A4"/>
    <w:rsid w:val="008C40AB"/>
    <w:rsid w:val="008C616C"/>
    <w:rsid w:val="008D0497"/>
    <w:rsid w:val="008D2E46"/>
    <w:rsid w:val="008D4FA2"/>
    <w:rsid w:val="008D52BB"/>
    <w:rsid w:val="008E1881"/>
    <w:rsid w:val="008E1E0C"/>
    <w:rsid w:val="008E29DB"/>
    <w:rsid w:val="008E353E"/>
    <w:rsid w:val="008E528E"/>
    <w:rsid w:val="008E5DD1"/>
    <w:rsid w:val="008E7308"/>
    <w:rsid w:val="008E73A9"/>
    <w:rsid w:val="008F1386"/>
    <w:rsid w:val="008F75CA"/>
    <w:rsid w:val="008F788B"/>
    <w:rsid w:val="00901DDE"/>
    <w:rsid w:val="009100B9"/>
    <w:rsid w:val="009109EF"/>
    <w:rsid w:val="00914243"/>
    <w:rsid w:val="009150BD"/>
    <w:rsid w:val="00917D57"/>
    <w:rsid w:val="00922F13"/>
    <w:rsid w:val="0092409C"/>
    <w:rsid w:val="0093449C"/>
    <w:rsid w:val="009346E1"/>
    <w:rsid w:val="00942949"/>
    <w:rsid w:val="00954A4A"/>
    <w:rsid w:val="00956A2B"/>
    <w:rsid w:val="00956BB0"/>
    <w:rsid w:val="0096034D"/>
    <w:rsid w:val="00964886"/>
    <w:rsid w:val="00967CEC"/>
    <w:rsid w:val="00967DB0"/>
    <w:rsid w:val="00973549"/>
    <w:rsid w:val="0098238D"/>
    <w:rsid w:val="009825C3"/>
    <w:rsid w:val="0098513B"/>
    <w:rsid w:val="00990689"/>
    <w:rsid w:val="00994E44"/>
    <w:rsid w:val="00995287"/>
    <w:rsid w:val="00995559"/>
    <w:rsid w:val="009977E3"/>
    <w:rsid w:val="009A638D"/>
    <w:rsid w:val="009B0991"/>
    <w:rsid w:val="009B36B2"/>
    <w:rsid w:val="009B5DCC"/>
    <w:rsid w:val="009B6334"/>
    <w:rsid w:val="009C1711"/>
    <w:rsid w:val="009C2457"/>
    <w:rsid w:val="009C2589"/>
    <w:rsid w:val="009C5656"/>
    <w:rsid w:val="009D090B"/>
    <w:rsid w:val="009D3BD8"/>
    <w:rsid w:val="009D4F12"/>
    <w:rsid w:val="009E4258"/>
    <w:rsid w:val="009F14B4"/>
    <w:rsid w:val="009F2E18"/>
    <w:rsid w:val="00A01E13"/>
    <w:rsid w:val="00A0586D"/>
    <w:rsid w:val="00A10882"/>
    <w:rsid w:val="00A12E65"/>
    <w:rsid w:val="00A15990"/>
    <w:rsid w:val="00A20F1D"/>
    <w:rsid w:val="00A23E06"/>
    <w:rsid w:val="00A25A8D"/>
    <w:rsid w:val="00A27F0E"/>
    <w:rsid w:val="00A30394"/>
    <w:rsid w:val="00A3074F"/>
    <w:rsid w:val="00A333A8"/>
    <w:rsid w:val="00A33DC0"/>
    <w:rsid w:val="00A341D3"/>
    <w:rsid w:val="00A40B94"/>
    <w:rsid w:val="00A43FD5"/>
    <w:rsid w:val="00A5461B"/>
    <w:rsid w:val="00A5628E"/>
    <w:rsid w:val="00A57DA8"/>
    <w:rsid w:val="00A600B6"/>
    <w:rsid w:val="00A646AE"/>
    <w:rsid w:val="00A67252"/>
    <w:rsid w:val="00A761BC"/>
    <w:rsid w:val="00A77403"/>
    <w:rsid w:val="00A82BA7"/>
    <w:rsid w:val="00A844CD"/>
    <w:rsid w:val="00A86884"/>
    <w:rsid w:val="00A86FE0"/>
    <w:rsid w:val="00A9084B"/>
    <w:rsid w:val="00A921B3"/>
    <w:rsid w:val="00A928C3"/>
    <w:rsid w:val="00A94B33"/>
    <w:rsid w:val="00A950BB"/>
    <w:rsid w:val="00AB1739"/>
    <w:rsid w:val="00AB27B3"/>
    <w:rsid w:val="00AB7A42"/>
    <w:rsid w:val="00AE08B3"/>
    <w:rsid w:val="00AE2710"/>
    <w:rsid w:val="00AE36A9"/>
    <w:rsid w:val="00AE553B"/>
    <w:rsid w:val="00AE687C"/>
    <w:rsid w:val="00AF08CD"/>
    <w:rsid w:val="00AF33C6"/>
    <w:rsid w:val="00AF48D8"/>
    <w:rsid w:val="00AF72C8"/>
    <w:rsid w:val="00B270FF"/>
    <w:rsid w:val="00B2797C"/>
    <w:rsid w:val="00B45ECF"/>
    <w:rsid w:val="00B540F0"/>
    <w:rsid w:val="00B55C85"/>
    <w:rsid w:val="00B5643A"/>
    <w:rsid w:val="00B57D23"/>
    <w:rsid w:val="00B621A4"/>
    <w:rsid w:val="00B7111D"/>
    <w:rsid w:val="00B72670"/>
    <w:rsid w:val="00B80AD1"/>
    <w:rsid w:val="00B87ABA"/>
    <w:rsid w:val="00B87D9D"/>
    <w:rsid w:val="00B9173A"/>
    <w:rsid w:val="00B93D97"/>
    <w:rsid w:val="00B94396"/>
    <w:rsid w:val="00BA2224"/>
    <w:rsid w:val="00BA312F"/>
    <w:rsid w:val="00BA371C"/>
    <w:rsid w:val="00BA4883"/>
    <w:rsid w:val="00BA6FDF"/>
    <w:rsid w:val="00BA7B95"/>
    <w:rsid w:val="00BB5747"/>
    <w:rsid w:val="00BB5B67"/>
    <w:rsid w:val="00BC09EA"/>
    <w:rsid w:val="00BC413A"/>
    <w:rsid w:val="00BC77C4"/>
    <w:rsid w:val="00BC7A93"/>
    <w:rsid w:val="00BD2BFD"/>
    <w:rsid w:val="00BD723F"/>
    <w:rsid w:val="00BE2A65"/>
    <w:rsid w:val="00BE3E54"/>
    <w:rsid w:val="00BE5C22"/>
    <w:rsid w:val="00C036A2"/>
    <w:rsid w:val="00C07C8F"/>
    <w:rsid w:val="00C13906"/>
    <w:rsid w:val="00C149C0"/>
    <w:rsid w:val="00C17537"/>
    <w:rsid w:val="00C22181"/>
    <w:rsid w:val="00C22AE9"/>
    <w:rsid w:val="00C25479"/>
    <w:rsid w:val="00C27574"/>
    <w:rsid w:val="00C33950"/>
    <w:rsid w:val="00C51129"/>
    <w:rsid w:val="00C52249"/>
    <w:rsid w:val="00C532E0"/>
    <w:rsid w:val="00C5502A"/>
    <w:rsid w:val="00C55C37"/>
    <w:rsid w:val="00C575EC"/>
    <w:rsid w:val="00C578A1"/>
    <w:rsid w:val="00C619C9"/>
    <w:rsid w:val="00C62440"/>
    <w:rsid w:val="00C626FB"/>
    <w:rsid w:val="00C719A2"/>
    <w:rsid w:val="00C75909"/>
    <w:rsid w:val="00C77C7D"/>
    <w:rsid w:val="00C81F34"/>
    <w:rsid w:val="00C82BC3"/>
    <w:rsid w:val="00C85D78"/>
    <w:rsid w:val="00C90342"/>
    <w:rsid w:val="00C92FD5"/>
    <w:rsid w:val="00C9476C"/>
    <w:rsid w:val="00C94C81"/>
    <w:rsid w:val="00CA2660"/>
    <w:rsid w:val="00CA41BD"/>
    <w:rsid w:val="00CB2920"/>
    <w:rsid w:val="00CB4DE5"/>
    <w:rsid w:val="00CC3231"/>
    <w:rsid w:val="00CD18CB"/>
    <w:rsid w:val="00CD333A"/>
    <w:rsid w:val="00CD3EA6"/>
    <w:rsid w:val="00CD41B2"/>
    <w:rsid w:val="00CD448E"/>
    <w:rsid w:val="00CD4A3F"/>
    <w:rsid w:val="00CD7056"/>
    <w:rsid w:val="00CE1628"/>
    <w:rsid w:val="00CF1C82"/>
    <w:rsid w:val="00D0318D"/>
    <w:rsid w:val="00D1356E"/>
    <w:rsid w:val="00D140E2"/>
    <w:rsid w:val="00D15710"/>
    <w:rsid w:val="00D16795"/>
    <w:rsid w:val="00D22260"/>
    <w:rsid w:val="00D2270C"/>
    <w:rsid w:val="00D327D2"/>
    <w:rsid w:val="00D3522F"/>
    <w:rsid w:val="00D36612"/>
    <w:rsid w:val="00D37A2A"/>
    <w:rsid w:val="00D40341"/>
    <w:rsid w:val="00D4364A"/>
    <w:rsid w:val="00D651AB"/>
    <w:rsid w:val="00D65348"/>
    <w:rsid w:val="00D673EB"/>
    <w:rsid w:val="00D70245"/>
    <w:rsid w:val="00D84C0A"/>
    <w:rsid w:val="00D96126"/>
    <w:rsid w:val="00D96938"/>
    <w:rsid w:val="00D96ADE"/>
    <w:rsid w:val="00DA2B47"/>
    <w:rsid w:val="00DA3943"/>
    <w:rsid w:val="00DB059A"/>
    <w:rsid w:val="00DB294E"/>
    <w:rsid w:val="00DB4DF6"/>
    <w:rsid w:val="00DB581D"/>
    <w:rsid w:val="00DB7864"/>
    <w:rsid w:val="00DC12E7"/>
    <w:rsid w:val="00DD01F2"/>
    <w:rsid w:val="00DD0F6D"/>
    <w:rsid w:val="00DD791F"/>
    <w:rsid w:val="00DE4F76"/>
    <w:rsid w:val="00DE7B6A"/>
    <w:rsid w:val="00DF6144"/>
    <w:rsid w:val="00DF6343"/>
    <w:rsid w:val="00DF71CD"/>
    <w:rsid w:val="00DF78F7"/>
    <w:rsid w:val="00E01ADE"/>
    <w:rsid w:val="00E02209"/>
    <w:rsid w:val="00E028A3"/>
    <w:rsid w:val="00E11515"/>
    <w:rsid w:val="00E13A66"/>
    <w:rsid w:val="00E178F4"/>
    <w:rsid w:val="00E215B1"/>
    <w:rsid w:val="00E25F6A"/>
    <w:rsid w:val="00E32BE5"/>
    <w:rsid w:val="00E4040D"/>
    <w:rsid w:val="00E556D3"/>
    <w:rsid w:val="00E64D1C"/>
    <w:rsid w:val="00E714FB"/>
    <w:rsid w:val="00E7184E"/>
    <w:rsid w:val="00E7797B"/>
    <w:rsid w:val="00E8313F"/>
    <w:rsid w:val="00E8693B"/>
    <w:rsid w:val="00E916DE"/>
    <w:rsid w:val="00E97A51"/>
    <w:rsid w:val="00EA4DB5"/>
    <w:rsid w:val="00EA525E"/>
    <w:rsid w:val="00EA6330"/>
    <w:rsid w:val="00EA7445"/>
    <w:rsid w:val="00EA7BB1"/>
    <w:rsid w:val="00EB0D01"/>
    <w:rsid w:val="00EC2AE7"/>
    <w:rsid w:val="00EC6510"/>
    <w:rsid w:val="00ED30A1"/>
    <w:rsid w:val="00ED4D55"/>
    <w:rsid w:val="00EE04C7"/>
    <w:rsid w:val="00EE119B"/>
    <w:rsid w:val="00EE3D01"/>
    <w:rsid w:val="00EE7851"/>
    <w:rsid w:val="00EF36FB"/>
    <w:rsid w:val="00EF4058"/>
    <w:rsid w:val="00EF4152"/>
    <w:rsid w:val="00F0349B"/>
    <w:rsid w:val="00F07396"/>
    <w:rsid w:val="00F17953"/>
    <w:rsid w:val="00F235B0"/>
    <w:rsid w:val="00F26BCD"/>
    <w:rsid w:val="00F27493"/>
    <w:rsid w:val="00F3045B"/>
    <w:rsid w:val="00F304E2"/>
    <w:rsid w:val="00F3572C"/>
    <w:rsid w:val="00F36447"/>
    <w:rsid w:val="00F40919"/>
    <w:rsid w:val="00F4416D"/>
    <w:rsid w:val="00F505C2"/>
    <w:rsid w:val="00F51BAA"/>
    <w:rsid w:val="00F51CA2"/>
    <w:rsid w:val="00F57EB9"/>
    <w:rsid w:val="00F6092A"/>
    <w:rsid w:val="00F64B8E"/>
    <w:rsid w:val="00F65250"/>
    <w:rsid w:val="00F67F96"/>
    <w:rsid w:val="00F7683F"/>
    <w:rsid w:val="00F82F81"/>
    <w:rsid w:val="00F87A8E"/>
    <w:rsid w:val="00F917C7"/>
    <w:rsid w:val="00F96940"/>
    <w:rsid w:val="00FA5CAF"/>
    <w:rsid w:val="00FA74CA"/>
    <w:rsid w:val="00FB0AB8"/>
    <w:rsid w:val="00FC73E8"/>
    <w:rsid w:val="00FD11BC"/>
    <w:rsid w:val="00FE23DC"/>
    <w:rsid w:val="00FE74B0"/>
    <w:rsid w:val="00FE7EA0"/>
    <w:rsid w:val="00FE7F40"/>
    <w:rsid w:val="00FF2FF2"/>
    <w:rsid w:val="00FF57EF"/>
    <w:rsid w:val="00FF77DC"/>
    <w:rsid w:val="00FF7F6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address"/>
  <w:smartTagType w:namespaceuri="urn:schemas-microsoft-com:office:smarttags" w:name="Street"/>
  <w:shapeDefaults>
    <o:shapedefaults v:ext="edit" spidmax="2049"/>
    <o:shapelayout v:ext="edit">
      <o:idmap v:ext="edit" data="1"/>
    </o:shapelayout>
  </w:shapeDefaults>
  <w:decimalSymbol w:val="."/>
  <w:listSeparator w:val=","/>
  <w14:docId w14:val="26EB099B"/>
  <w15:docId w15:val="{BDF42AC2-9ECA-4A96-B089-C16339654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اصلی"/>
    <w:qFormat/>
    <w:rsid w:val="00FB0AB8"/>
    <w:pPr>
      <w:bidi/>
      <w:spacing w:after="0" w:line="288" w:lineRule="auto"/>
      <w:jc w:val="lowKashida"/>
    </w:pPr>
    <w:rPr>
      <w:rFonts w:ascii="Times New Roman" w:eastAsia="Times New Roman" w:hAnsi="Times New Roman" w:cs="Yas"/>
      <w:sz w:val="24"/>
      <w:szCs w:val="24"/>
    </w:rPr>
  </w:style>
  <w:style w:type="paragraph" w:styleId="Heading1">
    <w:name w:val="heading 1"/>
    <w:aliases w:val="عنوان فصل"/>
    <w:basedOn w:val="a0"/>
    <w:next w:val="Normal"/>
    <w:link w:val="Heading1Char"/>
    <w:qFormat/>
    <w:rsid w:val="00FB0AB8"/>
    <w:pPr>
      <w:tabs>
        <w:tab w:val="clear" w:pos="4253"/>
      </w:tabs>
      <w:spacing w:before="2000"/>
      <w:ind w:firstLine="0"/>
      <w:jc w:val="left"/>
    </w:pPr>
    <w:rPr>
      <w:rFonts w:cs="Yas"/>
      <w:kern w:val="32"/>
      <w:sz w:val="56"/>
      <w:szCs w:val="56"/>
    </w:rPr>
  </w:style>
  <w:style w:type="paragraph" w:styleId="Heading2">
    <w:name w:val="heading 2"/>
    <w:aliases w:val="شماره تیتر 1"/>
    <w:basedOn w:val="a1"/>
    <w:next w:val="Normal"/>
    <w:link w:val="Heading2Char"/>
    <w:qFormat/>
    <w:rsid w:val="00616B2D"/>
    <w:pPr>
      <w:spacing w:before="360" w:after="120"/>
    </w:pPr>
    <w:rPr>
      <w:rFonts w:asciiTheme="majorBidi" w:hAnsiTheme="majorBidi" w:cs="Yas"/>
      <w:sz w:val="28"/>
      <w:szCs w:val="32"/>
    </w:rPr>
  </w:style>
  <w:style w:type="paragraph" w:styleId="Heading3">
    <w:name w:val="heading 3"/>
    <w:aliases w:val="شماره تیتر 2"/>
    <w:basedOn w:val="a2"/>
    <w:next w:val="Normal"/>
    <w:link w:val="Heading3Char"/>
    <w:qFormat/>
    <w:rsid w:val="00616B2D"/>
    <w:pPr>
      <w:spacing w:before="480" w:after="360"/>
    </w:pPr>
    <w:rPr>
      <w:rFonts w:cs="Yas"/>
      <w:sz w:val="24"/>
      <w:szCs w:val="28"/>
    </w:rPr>
  </w:style>
  <w:style w:type="paragraph" w:styleId="Heading4">
    <w:name w:val="heading 4"/>
    <w:aliases w:val="شماره تیتر 3"/>
    <w:basedOn w:val="a8"/>
    <w:next w:val="Normal"/>
    <w:link w:val="Heading4Char"/>
    <w:qFormat/>
    <w:rsid w:val="000A5504"/>
    <w:pPr>
      <w:outlineLvl w:val="3"/>
    </w:pPr>
    <w:rPr>
      <w:sz w:val="26"/>
      <w:szCs w:val="26"/>
    </w:rPr>
  </w:style>
  <w:style w:type="paragraph" w:styleId="Heading5">
    <w:name w:val="heading 5"/>
    <w:aliases w:val="شماره فرمول"/>
    <w:basedOn w:val="a4"/>
    <w:next w:val="Normal"/>
    <w:link w:val="Heading5Char"/>
    <w:qFormat/>
    <w:rsid w:val="00616B2D"/>
    <w:pPr>
      <w:tabs>
        <w:tab w:val="clear" w:pos="7938"/>
        <w:tab w:val="left" w:pos="3168"/>
      </w:tabs>
      <w:spacing w:before="0" w:after="0"/>
      <w:ind w:left="0"/>
      <w:outlineLvl w:val="4"/>
    </w:pPr>
    <w:rPr>
      <w:rFonts w:cs="Yas"/>
      <w:bCs w:val="0"/>
      <w:szCs w:val="24"/>
    </w:rPr>
  </w:style>
  <w:style w:type="paragraph" w:styleId="Heading6">
    <w:name w:val="heading 6"/>
    <w:basedOn w:val="a9"/>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فصل Char"/>
    <w:basedOn w:val="DefaultParagraphFont"/>
    <w:link w:val="Heading1"/>
    <w:rsid w:val="00FB0AB8"/>
    <w:rPr>
      <w:rFonts w:ascii="Times New Roman" w:eastAsia="Times New Roman" w:hAnsi="Times New Roman" w:cs="Yas"/>
      <w:b/>
      <w:bCs/>
      <w:kern w:val="32"/>
      <w:sz w:val="56"/>
      <w:szCs w:val="56"/>
      <w:lang w:bidi="fa-IR"/>
    </w:rPr>
  </w:style>
  <w:style w:type="character" w:customStyle="1" w:styleId="Heading2Char">
    <w:name w:val="Heading 2 Char"/>
    <w:aliases w:val="شماره تیتر 1 Char"/>
    <w:basedOn w:val="DefaultParagraphFont"/>
    <w:link w:val="Heading2"/>
    <w:rsid w:val="00616B2D"/>
    <w:rPr>
      <w:rFonts w:asciiTheme="majorBidi" w:eastAsia="Times New Roman" w:hAnsiTheme="majorBidi" w:cs="Yas"/>
      <w:b/>
      <w:bCs/>
      <w:sz w:val="28"/>
      <w:szCs w:val="32"/>
      <w:lang w:bidi="fa-IR"/>
    </w:rPr>
  </w:style>
  <w:style w:type="character" w:customStyle="1" w:styleId="Heading3Char">
    <w:name w:val="Heading 3 Char"/>
    <w:aliases w:val="شماره تیتر 2 Char"/>
    <w:basedOn w:val="DefaultParagraphFont"/>
    <w:link w:val="Heading3"/>
    <w:rsid w:val="00616B2D"/>
    <w:rPr>
      <w:rFonts w:ascii="Times New Roman" w:eastAsia="Times New Roman" w:hAnsi="Times New Roman" w:cs="Yas"/>
      <w:b/>
      <w:bCs/>
      <w:sz w:val="24"/>
      <w:szCs w:val="28"/>
    </w:rPr>
  </w:style>
  <w:style w:type="character" w:customStyle="1" w:styleId="Heading4Char">
    <w:name w:val="Heading 4 Char"/>
    <w:aliases w:val="شماره تیتر 3 Char"/>
    <w:basedOn w:val="DefaultParagraphFont"/>
    <w:link w:val="Heading4"/>
    <w:rsid w:val="000A5504"/>
    <w:rPr>
      <w:rFonts w:ascii="Times New Roman" w:eastAsia="Times New Roman" w:hAnsi="Times New Roman" w:cs="Yas"/>
      <w:b/>
      <w:bCs/>
      <w:sz w:val="26"/>
      <w:szCs w:val="26"/>
      <w:lang w:bidi="fa-IR"/>
    </w:rPr>
  </w:style>
  <w:style w:type="character" w:customStyle="1" w:styleId="Heading5Char">
    <w:name w:val="Heading 5 Char"/>
    <w:aliases w:val="شماره فرمول Char"/>
    <w:basedOn w:val="DefaultParagraphFont"/>
    <w:link w:val="Heading5"/>
    <w:rsid w:val="00616B2D"/>
    <w:rPr>
      <w:rFonts w:ascii="Times New Roman" w:eastAsia="Times New Roman" w:hAnsi="Times New Roman" w:cs="Yas"/>
      <w:sz w:val="24"/>
      <w:szCs w:val="24"/>
      <w:lang w:bidi="fa-IR"/>
    </w:rPr>
  </w:style>
  <w:style w:type="character" w:customStyle="1" w:styleId="Heading6Char">
    <w:name w:val="Heading 6 Char"/>
    <w:basedOn w:val="DefaultParagraphFont"/>
    <w:link w:val="Heading6"/>
    <w:rsid w:val="00A646AE"/>
    <w:rPr>
      <w:rFonts w:ascii="Times New Roman" w:eastAsia="Times New Roman" w:hAnsi="Times New Roman" w:cs="Lotus"/>
      <w:b/>
      <w:bCs/>
      <w:lang w:val="de-DE" w:bidi="fa-IR"/>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a">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b">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a"/>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4">
    <w:name w:val="فرمول"/>
    <w:next w:val="aa"/>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a"/>
    <w:link w:val="-Char"/>
    <w:rsid w:val="00180A9F"/>
    <w:pPr>
      <w:keepNext/>
      <w:keepLines/>
      <w:spacing w:line="240" w:lineRule="auto"/>
      <w:jc w:val="center"/>
    </w:pPr>
    <w:rPr>
      <w:sz w:val="18"/>
      <w:szCs w:val="20"/>
    </w:rPr>
  </w:style>
  <w:style w:type="paragraph" w:customStyle="1" w:styleId="a3">
    <w:name w:val="زيرنويس شکل"/>
    <w:next w:val="aa"/>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c">
    <w:name w:val="عنوان پايان‌نامه"/>
    <w:basedOn w:val="Normal"/>
    <w:next w:val="aa"/>
    <w:rsid w:val="00180A9F"/>
    <w:pPr>
      <w:widowControl w:val="0"/>
      <w:jc w:val="center"/>
    </w:pPr>
    <w:rPr>
      <w:rFonts w:cs="Titr"/>
      <w:b/>
      <w:bCs/>
      <w:sz w:val="40"/>
      <w:szCs w:val="44"/>
      <w:lang w:bidi="fa-IR"/>
    </w:rPr>
  </w:style>
  <w:style w:type="paragraph" w:customStyle="1" w:styleId="a8">
    <w:name w:val="تيتر سوم"/>
    <w:basedOn w:val="Bullet3"/>
    <w:rsid w:val="00180A9F"/>
    <w:pPr>
      <w:numPr>
        <w:ilvl w:val="0"/>
        <w:numId w:val="3"/>
      </w:numPr>
      <w:spacing w:before="360"/>
    </w:pPr>
    <w:rPr>
      <w:b/>
      <w:bCs/>
    </w:rPr>
  </w:style>
  <w:style w:type="paragraph" w:customStyle="1" w:styleId="a2">
    <w:name w:val="تيتر دوم"/>
    <w:next w:val="aa"/>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1">
    <w:name w:val="تيتر اول"/>
    <w:next w:val="aa"/>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9">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5">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d">
    <w:name w:val="عنوان فهرست"/>
    <w:basedOn w:val="aa"/>
    <w:next w:val="aa"/>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A921B3"/>
    <w:pPr>
      <w:widowControl w:val="0"/>
      <w:tabs>
        <w:tab w:val="right" w:pos="7938"/>
      </w:tabs>
      <w:spacing w:before="240"/>
    </w:pPr>
    <w:rPr>
      <w:bCs/>
      <w:noProof/>
      <w:lang w:bidi="fa-IR"/>
    </w:rPr>
  </w:style>
  <w:style w:type="paragraph" w:styleId="TOC2">
    <w:name w:val="toc 2"/>
    <w:basedOn w:val="Normal"/>
    <w:next w:val="Normal"/>
    <w:autoRedefine/>
    <w:uiPriority w:val="39"/>
    <w:rsid w:val="00E556D3"/>
    <w:pPr>
      <w:widowControl w:val="0"/>
      <w:tabs>
        <w:tab w:val="right" w:leader="dot" w:pos="7938"/>
      </w:tabs>
      <w:spacing w:line="216" w:lineRule="auto"/>
      <w:ind w:left="227" w:firstLine="429"/>
    </w:pPr>
    <w:rPr>
      <w:noProof/>
      <w:lang w:bidi="fa-IR"/>
    </w:rPr>
  </w:style>
  <w:style w:type="paragraph" w:styleId="TOC3">
    <w:name w:val="toc 3"/>
    <w:basedOn w:val="Normal"/>
    <w:next w:val="Normal"/>
    <w:autoRedefine/>
    <w:uiPriority w:val="39"/>
    <w:rsid w:val="00E556D3"/>
    <w:pPr>
      <w:tabs>
        <w:tab w:val="right" w:leader="dot" w:pos="7938"/>
      </w:tabs>
      <w:spacing w:line="216" w:lineRule="auto"/>
      <w:ind w:left="454" w:firstLine="562"/>
    </w:pPr>
    <w:rPr>
      <w:noProof/>
      <w:lang w:bidi="fa-IR"/>
    </w:rPr>
  </w:style>
  <w:style w:type="paragraph" w:styleId="TOC4">
    <w:name w:val="toc 4"/>
    <w:basedOn w:val="Normal"/>
    <w:next w:val="Normal"/>
    <w:autoRedefine/>
    <w:semiHidden/>
    <w:rsid w:val="00180A9F"/>
    <w:pPr>
      <w:widowControl w:val="0"/>
      <w:tabs>
        <w:tab w:val="right" w:leader="dot" w:pos="8494"/>
      </w:tabs>
      <w:spacing w:line="216" w:lineRule="auto"/>
      <w:ind w:left="680"/>
    </w:pPr>
    <w:rPr>
      <w:rFonts w:cs="B Mitra"/>
    </w:rPr>
  </w:style>
  <w:style w:type="paragraph" w:styleId="Footer">
    <w:name w:val="footer"/>
    <w:basedOn w:val="Normal"/>
    <w:link w:val="FooterChar"/>
    <w:uiPriority w:val="99"/>
    <w:qFormat/>
    <w:rsid w:val="008E1E0C"/>
    <w:pPr>
      <w:tabs>
        <w:tab w:val="center" w:pos="4153"/>
        <w:tab w:val="right" w:pos="8306"/>
      </w:tabs>
      <w:spacing w:before="240"/>
      <w:jc w:val="center"/>
    </w:pPr>
    <w:rPr>
      <w:rFonts w:cs="B Nazanin"/>
    </w:rPr>
  </w:style>
  <w:style w:type="character" w:customStyle="1" w:styleId="FooterChar">
    <w:name w:val="Footer Char"/>
    <w:basedOn w:val="DefaultParagraphFont"/>
    <w:link w:val="Footer"/>
    <w:uiPriority w:val="99"/>
    <w:rsid w:val="008E1E0C"/>
    <w:rPr>
      <w:rFonts w:ascii="Times New Roman" w:eastAsia="Times New Roman" w:hAnsi="Times New Roman" w:cs="B Nazanin"/>
      <w:sz w:val="24"/>
      <w:szCs w:val="24"/>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80A9F"/>
    <w:pPr>
      <w:tabs>
        <w:tab w:val="right" w:leader="dot" w:pos="7938"/>
      </w:tabs>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qFormat/>
    <w:rsid w:val="00877E1B"/>
    <w:pPr>
      <w:pBdr>
        <w:bottom w:val="single" w:sz="4" w:space="1" w:color="auto"/>
      </w:pBdr>
      <w:tabs>
        <w:tab w:val="left" w:pos="113"/>
        <w:tab w:val="right" w:pos="8959"/>
      </w:tabs>
      <w:spacing w:after="240"/>
      <w:jc w:val="both"/>
    </w:pPr>
    <w:rPr>
      <w:rFonts w:ascii="XB Kayhan" w:hAnsi="XB Kayhan" w:cs="B Nazanin"/>
      <w:sz w:val="22"/>
      <w:szCs w:val="22"/>
    </w:rPr>
  </w:style>
  <w:style w:type="character" w:customStyle="1" w:styleId="HeaderChar">
    <w:name w:val="Header Char"/>
    <w:basedOn w:val="DefaultParagraphFont"/>
    <w:link w:val="Header"/>
    <w:uiPriority w:val="99"/>
    <w:rsid w:val="00877E1B"/>
    <w:rPr>
      <w:rFonts w:ascii="XB Kayhan" w:eastAsia="Times New Roman" w:hAnsi="XB Kayhan" w:cs="B Nazanin"/>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aa"/>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uiPriority w:val="99"/>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e">
    <w:name w:val="متن پيوسته"/>
    <w:basedOn w:val="Normal"/>
    <w:rsid w:val="00180A9F"/>
    <w:rPr>
      <w:lang w:bidi="fa-IR"/>
    </w:rPr>
  </w:style>
  <w:style w:type="paragraph" w:customStyle="1" w:styleId="TextBody">
    <w:name w:val="TextBody"/>
    <w:basedOn w:val="Normal"/>
    <w:locked/>
    <w:rsid w:val="00180A9F"/>
    <w:rPr>
      <w:lang w:bidi="fa-IR"/>
    </w:rPr>
  </w:style>
  <w:style w:type="paragraph" w:customStyle="1" w:styleId="Title2">
    <w:name w:val="Title2"/>
    <w:basedOn w:val="aa"/>
    <w:link w:val="Title2Char"/>
    <w:rsid w:val="00180A9F"/>
    <w:pPr>
      <w:spacing w:after="360"/>
      <w:jc w:val="both"/>
    </w:pPr>
    <w:rPr>
      <w:b/>
      <w:bCs/>
      <w:sz w:val="28"/>
      <w:szCs w:val="32"/>
      <w:lang w:bidi="fa-IR"/>
    </w:rPr>
  </w:style>
  <w:style w:type="paragraph" w:styleId="TableofFigures">
    <w:name w:val="table of figures"/>
    <w:basedOn w:val="Normal"/>
    <w:next w:val="Normal"/>
    <w:uiPriority w:val="99"/>
    <w:rsid w:val="0093449C"/>
  </w:style>
  <w:style w:type="paragraph" w:customStyle="1" w:styleId="Bullet3">
    <w:name w:val="Bullet 3"/>
    <w:basedOn w:val="Normal"/>
    <w:locked/>
    <w:rsid w:val="00180A9F"/>
    <w:pPr>
      <w:numPr>
        <w:ilvl w:val="1"/>
        <w:numId w:val="4"/>
      </w:numPr>
    </w:pPr>
    <w:rPr>
      <w:lang w:bidi="fa-IR"/>
    </w:rPr>
  </w:style>
  <w:style w:type="paragraph" w:customStyle="1" w:styleId="af">
    <w:name w:val="عنوان پايان‌نامه [داخلي]"/>
    <w:basedOn w:val="ac"/>
    <w:rsid w:val="00180A9F"/>
    <w:rPr>
      <w:rFonts w:cs="Lotus"/>
      <w:szCs w:val="40"/>
    </w:rPr>
  </w:style>
  <w:style w:type="character" w:customStyle="1" w:styleId="Char">
    <w:name w:val="متن Char"/>
    <w:basedOn w:val="DefaultParagraphFont"/>
    <w:link w:val="aa"/>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0">
    <w:name w:val="متن ضخيم"/>
    <w:basedOn w:val="aa"/>
    <w:link w:val="CharChar"/>
    <w:rsid w:val="00180A9F"/>
    <w:rPr>
      <w:b/>
      <w:bCs/>
    </w:rPr>
  </w:style>
  <w:style w:type="character" w:customStyle="1" w:styleId="CharChar">
    <w:name w:val="متن ضخيم Char Char"/>
    <w:basedOn w:val="Char"/>
    <w:link w:val="af0"/>
    <w:rsid w:val="00180A9F"/>
    <w:rPr>
      <w:rFonts w:ascii="Times New Roman" w:eastAsia="Times New Roman" w:hAnsi="Times New Roman" w:cs="Lotus"/>
      <w:b/>
      <w:bCs/>
      <w:sz w:val="24"/>
      <w:szCs w:val="28"/>
    </w:rPr>
  </w:style>
  <w:style w:type="paragraph" w:customStyle="1" w:styleId="af1">
    <w:name w:val="متن روي جلد"/>
    <w:basedOn w:val="aa"/>
    <w:rsid w:val="00180A9F"/>
    <w:pPr>
      <w:jc w:val="center"/>
    </w:pPr>
    <w:rPr>
      <w:b/>
      <w:bCs/>
      <w:lang w:bidi="fa-IR"/>
    </w:rPr>
  </w:style>
  <w:style w:type="paragraph" w:customStyle="1" w:styleId="af2">
    <w:name w:val="تاريخ روي جلد"/>
    <w:basedOn w:val="aa"/>
    <w:rsid w:val="00180A9F"/>
    <w:pPr>
      <w:spacing w:line="240" w:lineRule="auto"/>
      <w:jc w:val="center"/>
    </w:pPr>
    <w:rPr>
      <w:b/>
      <w:bCs/>
      <w:szCs w:val="24"/>
      <w:lang w:bidi="fa-IR"/>
    </w:rPr>
  </w:style>
  <w:style w:type="paragraph" w:customStyle="1" w:styleId="af3">
    <w:name w:val="تاريخ روي جلد انگليسي"/>
    <w:basedOn w:val="af2"/>
    <w:rsid w:val="00180A9F"/>
    <w:pPr>
      <w:bidi w:val="0"/>
    </w:pPr>
  </w:style>
  <w:style w:type="paragraph" w:customStyle="1" w:styleId="af4">
    <w:name w:val="متن روي جلد انگليسي"/>
    <w:basedOn w:val="Normal"/>
    <w:rsid w:val="00180A9F"/>
    <w:pPr>
      <w:bidi w:val="0"/>
      <w:jc w:val="center"/>
    </w:pPr>
    <w:rPr>
      <w:b/>
      <w:bCs/>
      <w:sz w:val="28"/>
      <w:lang w:bidi="fa-IR"/>
    </w:rPr>
  </w:style>
  <w:style w:type="paragraph" w:customStyle="1" w:styleId="af5">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4"/>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7">
    <w:name w:val="عدد گذاري"/>
    <w:basedOn w:val="Normal"/>
    <w:rsid w:val="00180A9F"/>
    <w:pPr>
      <w:numPr>
        <w:numId w:val="4"/>
      </w:numPr>
    </w:pPr>
  </w:style>
  <w:style w:type="paragraph" w:customStyle="1" w:styleId="1">
    <w:name w:val="نشانه گذاري 1"/>
    <w:basedOn w:val="aa"/>
    <w:rsid w:val="00180A9F"/>
    <w:pPr>
      <w:numPr>
        <w:numId w:val="5"/>
      </w:numPr>
    </w:pPr>
  </w:style>
  <w:style w:type="paragraph" w:customStyle="1" w:styleId="2">
    <w:name w:val="نشانه گذاري 2"/>
    <w:basedOn w:val="aa"/>
    <w:rsid w:val="00180A9F"/>
    <w:pPr>
      <w:numPr>
        <w:ilvl w:val="1"/>
        <w:numId w:val="6"/>
      </w:numPr>
      <w:tabs>
        <w:tab w:val="clear" w:pos="2007"/>
        <w:tab w:val="left" w:pos="1474"/>
      </w:tabs>
      <w:ind w:left="1474" w:hanging="340"/>
    </w:pPr>
    <w:rPr>
      <w:lang w:bidi="fa-IR"/>
    </w:rPr>
  </w:style>
  <w:style w:type="paragraph" w:customStyle="1" w:styleId="af6">
    <w:name w:val="متن (انگليسي)"/>
    <w:basedOn w:val="aa"/>
    <w:rsid w:val="00180A9F"/>
    <w:pPr>
      <w:bidi w:val="0"/>
      <w:spacing w:line="240" w:lineRule="auto"/>
    </w:pPr>
  </w:style>
  <w:style w:type="paragraph" w:customStyle="1" w:styleId="a6">
    <w:name w:val="شماره گذاري مراجع"/>
    <w:basedOn w:val="af6"/>
    <w:rsid w:val="00180A9F"/>
    <w:pPr>
      <w:widowControl/>
      <w:numPr>
        <w:numId w:val="7"/>
      </w:numPr>
      <w:tabs>
        <w:tab w:val="clear" w:pos="720"/>
        <w:tab w:val="left" w:pos="357"/>
      </w:tabs>
      <w:spacing w:after="120"/>
      <w:ind w:left="357" w:hanging="357"/>
    </w:pPr>
    <w:rPr>
      <w:sz w:val="20"/>
      <w:szCs w:val="24"/>
      <w:lang w:bidi="fa-IR"/>
    </w:rPr>
  </w:style>
  <w:style w:type="paragraph" w:customStyle="1" w:styleId="af7">
    <w:name w:val="فهرست علائم"/>
    <w:basedOn w:val="TOC8"/>
    <w:rsid w:val="00180A9F"/>
    <w:rPr>
      <w:rFonts w:cs="Lotus"/>
    </w:rPr>
  </w:style>
  <w:style w:type="character" w:customStyle="1" w:styleId="StyleHyperlink">
    <w:name w:val="Style Hyperlink"/>
    <w:basedOn w:val="Char"/>
    <w:rsid w:val="00877E1B"/>
    <w:rPr>
      <w:rFonts w:ascii="Times New Roman" w:eastAsia="Times New Roman" w:hAnsi="Times New Roman" w:cs="Ya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NoSpacing">
    <w:name w:val="No Spacing"/>
    <w:aliases w:val="شماره جدول"/>
    <w:basedOn w:val="a5"/>
    <w:uiPriority w:val="1"/>
    <w:rsid w:val="00492E26"/>
    <w:rPr>
      <w:rFonts w:cs="Yas"/>
      <w:sz w:val="24"/>
      <w:szCs w:val="22"/>
    </w:rPr>
  </w:style>
  <w:style w:type="paragraph" w:styleId="Title">
    <w:name w:val="Title"/>
    <w:aliases w:val="شماره شکل"/>
    <w:basedOn w:val="a3"/>
    <w:next w:val="Normal"/>
    <w:link w:val="TitleChar"/>
    <w:uiPriority w:val="10"/>
    <w:rsid w:val="00492E26"/>
    <w:pPr>
      <w:spacing w:before="120"/>
      <w:contextualSpacing/>
    </w:pPr>
    <w:rPr>
      <w:rFonts w:eastAsiaTheme="majorEastAsia" w:cs="Yas"/>
      <w:spacing w:val="-10"/>
      <w:kern w:val="28"/>
      <w:sz w:val="24"/>
      <w:szCs w:val="22"/>
    </w:rPr>
  </w:style>
  <w:style w:type="character" w:customStyle="1" w:styleId="TitleChar">
    <w:name w:val="Title Char"/>
    <w:aliases w:val="شماره شکل Char"/>
    <w:basedOn w:val="DefaultParagraphFont"/>
    <w:link w:val="Title"/>
    <w:uiPriority w:val="10"/>
    <w:rsid w:val="00492E26"/>
    <w:rPr>
      <w:rFonts w:ascii="Times New Roman" w:eastAsiaTheme="majorEastAsia" w:hAnsi="Times New Roman" w:cs="Yas"/>
      <w:spacing w:val="-10"/>
      <w:kern w:val="28"/>
      <w:sz w:val="24"/>
      <w:lang w:bidi="fa-IR"/>
    </w:rPr>
  </w:style>
  <w:style w:type="paragraph" w:styleId="Subtitle">
    <w:name w:val="Subtitle"/>
    <w:basedOn w:val="a4"/>
    <w:next w:val="a4"/>
    <w:link w:val="SubtitleChar"/>
    <w:uiPriority w:val="11"/>
    <w:rsid w:val="00012FBD"/>
    <w:pPr>
      <w:numPr>
        <w:ilvl w:val="1"/>
        <w:numId w:val="0"/>
      </w:numPr>
      <w:spacing w:after="160"/>
    </w:pPr>
    <w:rPr>
      <w:rFonts w:ascii="Arial" w:eastAsiaTheme="minorEastAsia" w:hAnsi="Arial" w:cs="B Zar"/>
      <w:spacing w:val="15"/>
      <w:szCs w:val="24"/>
    </w:rPr>
  </w:style>
  <w:style w:type="character" w:customStyle="1" w:styleId="SubtitleChar">
    <w:name w:val="Subtitle Char"/>
    <w:basedOn w:val="DefaultParagraphFont"/>
    <w:link w:val="Subtitle"/>
    <w:uiPriority w:val="11"/>
    <w:rsid w:val="00012FBD"/>
    <w:rPr>
      <w:rFonts w:ascii="Arial" w:eastAsiaTheme="minorEastAsia" w:hAnsi="Arial" w:cs="B Zar"/>
      <w:bCs/>
      <w:spacing w:val="15"/>
      <w:sz w:val="24"/>
      <w:szCs w:val="24"/>
      <w:lang w:bidi="fa-IR"/>
    </w:rPr>
  </w:style>
  <w:style w:type="paragraph" w:styleId="ListParagraph">
    <w:name w:val="List Paragraph"/>
    <w:basedOn w:val="Normal"/>
    <w:uiPriority w:val="34"/>
    <w:rsid w:val="00CD18CB"/>
    <w:pPr>
      <w:bidi w:val="0"/>
      <w:spacing w:after="200" w:line="360" w:lineRule="auto"/>
      <w:ind w:left="720"/>
      <w:contextualSpacing/>
      <w:jc w:val="left"/>
    </w:pPr>
    <w:rPr>
      <w:rFonts w:asciiTheme="minorHAnsi" w:eastAsiaTheme="minorHAnsi" w:hAnsiTheme="minorHAnsi" w:cstheme="minorBidi"/>
      <w:sz w:val="22"/>
      <w:szCs w:val="22"/>
    </w:rPr>
  </w:style>
  <w:style w:type="paragraph" w:customStyle="1" w:styleId="a">
    <w:name w:val="بالت نقطه"/>
    <w:basedOn w:val="Normal"/>
    <w:next w:val="ListBullet"/>
    <w:qFormat/>
    <w:rsid w:val="00616B2D"/>
    <w:pPr>
      <w:numPr>
        <w:numId w:val="8"/>
      </w:numPr>
    </w:pPr>
    <w:rPr>
      <w:noProof/>
      <w:lang w:bidi="fa-IR"/>
    </w:rPr>
  </w:style>
  <w:style w:type="paragraph" w:styleId="ListBullet">
    <w:name w:val="List Bullet"/>
    <w:basedOn w:val="Normal"/>
    <w:uiPriority w:val="99"/>
    <w:semiHidden/>
    <w:unhideWhenUsed/>
    <w:rsid w:val="00EE7851"/>
    <w:pPr>
      <w:numPr>
        <w:numId w:val="2"/>
      </w:numPr>
      <w:contextualSpacing/>
    </w:pPr>
  </w:style>
  <w:style w:type="paragraph" w:styleId="NormalWeb">
    <w:name w:val="Normal (Web)"/>
    <w:basedOn w:val="Normal"/>
    <w:uiPriority w:val="99"/>
    <w:unhideWhenUsed/>
    <w:rsid w:val="00922F13"/>
    <w:pPr>
      <w:bidi w:val="0"/>
      <w:spacing w:before="100" w:beforeAutospacing="1" w:after="100" w:afterAutospacing="1" w:line="240" w:lineRule="auto"/>
      <w:jc w:val="left"/>
    </w:pPr>
    <w:rPr>
      <w:rFonts w:eastAsiaTheme="minorEastAsia" w:cs="Times New Roman"/>
    </w:rPr>
  </w:style>
  <w:style w:type="paragraph" w:customStyle="1" w:styleId="af8">
    <w:name w:val="عناوین جدول"/>
    <w:qFormat/>
    <w:rsid w:val="00616B2D"/>
    <w:rPr>
      <w:rFonts w:ascii="Times New Roman" w:eastAsia="Times New Roman" w:hAnsi="Times New Roman" w:cs="Yas"/>
      <w:b/>
      <w:bCs/>
      <w:sz w:val="18"/>
      <w:szCs w:val="20"/>
    </w:rPr>
  </w:style>
  <w:style w:type="paragraph" w:customStyle="1" w:styleId="af9">
    <w:name w:val="عناوین جدول چپ چین"/>
    <w:rsid w:val="00D65348"/>
    <w:pPr>
      <w:bidi/>
      <w:jc w:val="right"/>
    </w:pPr>
    <w:rPr>
      <w:rFonts w:ascii="Times New Roman" w:eastAsia="Times New Roman" w:hAnsi="Times New Roman" w:cs="B Nazanin"/>
      <w:b/>
      <w:bCs/>
      <w:sz w:val="18"/>
      <w:szCs w:val="20"/>
    </w:rPr>
  </w:style>
  <w:style w:type="paragraph" w:customStyle="1" w:styleId="afa">
    <w:name w:val="عناوین جدول وسط چین"/>
    <w:qFormat/>
    <w:rsid w:val="00616B2D"/>
    <w:pPr>
      <w:jc w:val="center"/>
    </w:pPr>
    <w:rPr>
      <w:rFonts w:ascii="Times New Roman" w:eastAsia="Times New Roman" w:hAnsi="Times New Roman" w:cs="Yas"/>
      <w:b/>
      <w:bCs/>
      <w:sz w:val="18"/>
      <w:szCs w:val="20"/>
    </w:rPr>
  </w:style>
  <w:style w:type="paragraph" w:customStyle="1" w:styleId="afb">
    <w:name w:val="متن داخل جدول"/>
    <w:qFormat/>
    <w:rsid w:val="00FB0AB8"/>
    <w:pPr>
      <w:jc w:val="both"/>
    </w:pPr>
    <w:rPr>
      <w:rFonts w:ascii="Times New Roman" w:eastAsia="Times New Roman" w:hAnsi="Times New Roman" w:cs="Yas"/>
      <w:sz w:val="18"/>
      <w:szCs w:val="20"/>
    </w:rPr>
  </w:style>
  <w:style w:type="paragraph" w:customStyle="1" w:styleId="afc">
    <w:name w:val="متن داخل جدول وسط چین"/>
    <w:qFormat/>
    <w:rsid w:val="00FB0AB8"/>
    <w:pPr>
      <w:bidi/>
      <w:jc w:val="center"/>
    </w:pPr>
    <w:rPr>
      <w:rFonts w:ascii="Times New Roman" w:eastAsia="Times New Roman" w:hAnsi="Times New Roman" w:cs="Yas"/>
      <w:sz w:val="18"/>
      <w:szCs w:val="20"/>
    </w:rPr>
  </w:style>
  <w:style w:type="paragraph" w:customStyle="1" w:styleId="afd">
    <w:name w:val="متن داخل جدول چپ چین"/>
    <w:rsid w:val="00D65348"/>
    <w:pPr>
      <w:jc w:val="both"/>
    </w:pPr>
    <w:rPr>
      <w:rFonts w:ascii="Times New Roman" w:eastAsia="Times New Roman" w:hAnsi="Times New Roman" w:cs="B Nazanin"/>
      <w:sz w:val="18"/>
      <w:szCs w:val="20"/>
    </w:rPr>
  </w:style>
  <w:style w:type="paragraph" w:styleId="Caption">
    <w:name w:val="caption"/>
    <w:basedOn w:val="Normal"/>
    <w:next w:val="Normal"/>
    <w:uiPriority w:val="35"/>
    <w:unhideWhenUsed/>
    <w:qFormat/>
    <w:rsid w:val="00554C60"/>
    <w:pPr>
      <w:spacing w:after="200" w:line="240" w:lineRule="auto"/>
      <w:jc w:val="center"/>
    </w:pPr>
    <w:rPr>
      <w:sz w:val="22"/>
      <w:szCs w:val="22"/>
    </w:rPr>
  </w:style>
  <w:style w:type="character" w:styleId="CommentReference">
    <w:name w:val="annotation reference"/>
    <w:basedOn w:val="DefaultParagraphFont"/>
    <w:uiPriority w:val="99"/>
    <w:semiHidden/>
    <w:unhideWhenUsed/>
    <w:rsid w:val="001A2883"/>
    <w:rPr>
      <w:sz w:val="16"/>
      <w:szCs w:val="16"/>
    </w:rPr>
  </w:style>
  <w:style w:type="paragraph" w:styleId="CommentText">
    <w:name w:val="annotation text"/>
    <w:basedOn w:val="Normal"/>
    <w:link w:val="CommentTextChar"/>
    <w:uiPriority w:val="99"/>
    <w:semiHidden/>
    <w:unhideWhenUsed/>
    <w:rsid w:val="001A2883"/>
    <w:pPr>
      <w:spacing w:line="240" w:lineRule="auto"/>
    </w:pPr>
    <w:rPr>
      <w:sz w:val="20"/>
      <w:szCs w:val="20"/>
    </w:rPr>
  </w:style>
  <w:style w:type="character" w:customStyle="1" w:styleId="CommentTextChar">
    <w:name w:val="Comment Text Char"/>
    <w:basedOn w:val="DefaultParagraphFont"/>
    <w:link w:val="CommentText"/>
    <w:uiPriority w:val="99"/>
    <w:semiHidden/>
    <w:rsid w:val="001A2883"/>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1A2883"/>
    <w:rPr>
      <w:b/>
      <w:bCs/>
    </w:rPr>
  </w:style>
  <w:style w:type="character" w:customStyle="1" w:styleId="CommentSubjectChar">
    <w:name w:val="Comment Subject Char"/>
    <w:basedOn w:val="CommentTextChar"/>
    <w:link w:val="CommentSubject"/>
    <w:uiPriority w:val="99"/>
    <w:semiHidden/>
    <w:rsid w:val="001A2883"/>
    <w:rPr>
      <w:rFonts w:ascii="Times New Roman" w:eastAsia="Times New Roman" w:hAnsi="Times New Roman" w:cs="B Nazanin"/>
      <w:b/>
      <w:bCs/>
      <w:sz w:val="20"/>
      <w:szCs w:val="20"/>
    </w:rPr>
  </w:style>
  <w:style w:type="character" w:styleId="PlaceholderText">
    <w:name w:val="Placeholder Text"/>
    <w:basedOn w:val="DefaultParagraphFont"/>
    <w:uiPriority w:val="99"/>
    <w:semiHidden/>
    <w:rsid w:val="00CF1C82"/>
    <w:rPr>
      <w:color w:val="808080"/>
    </w:rPr>
  </w:style>
  <w:style w:type="character" w:styleId="FollowedHyperlink">
    <w:name w:val="FollowedHyperlink"/>
    <w:basedOn w:val="DefaultParagraphFont"/>
    <w:uiPriority w:val="99"/>
    <w:semiHidden/>
    <w:unhideWhenUsed/>
    <w:rsid w:val="002879B7"/>
    <w:rPr>
      <w:color w:val="800080" w:themeColor="followedHyperlink"/>
      <w:u w:val="single"/>
    </w:rPr>
  </w:style>
  <w:style w:type="paragraph" w:styleId="TOCHeading">
    <w:name w:val="TOC Heading"/>
    <w:basedOn w:val="Heading1"/>
    <w:next w:val="Normal"/>
    <w:uiPriority w:val="39"/>
    <w:unhideWhenUsed/>
    <w:rsid w:val="00D96938"/>
    <w:pPr>
      <w:keepNext/>
      <w:keepLines/>
      <w:widowControl/>
      <w:numPr>
        <w:numId w:val="0"/>
      </w:numPr>
      <w:bidi w:val="0"/>
      <w:spacing w:before="240" w:line="259" w:lineRule="auto"/>
      <w:outlineLvl w:val="9"/>
    </w:pPr>
    <w:rPr>
      <w:rFonts w:asciiTheme="majorHAnsi" w:eastAsiaTheme="majorEastAsia" w:hAnsiTheme="majorHAnsi"/>
      <w:b w:val="0"/>
      <w:bCs w:val="0"/>
      <w:color w:val="365F91" w:themeColor="accent1" w:themeShade="BF"/>
      <w:kern w:val="0"/>
      <w:sz w:val="32"/>
      <w:szCs w:val="32"/>
      <w:lang w:bidi="ar-SA"/>
    </w:rPr>
  </w:style>
  <w:style w:type="paragraph" w:customStyle="1" w:styleId="Footnote">
    <w:name w:val="Footnote"/>
    <w:aliases w:val="پانویس"/>
    <w:basedOn w:val="FootnoteText"/>
    <w:link w:val="FootnoteChar"/>
    <w:qFormat/>
    <w:rsid w:val="007571C1"/>
    <w:rPr>
      <w:rFonts w:eastAsia="Yas" w:cs="Yas"/>
    </w:rPr>
  </w:style>
  <w:style w:type="paragraph" w:customStyle="1" w:styleId="HeaderEmpty">
    <w:name w:val="Header Empty"/>
    <w:basedOn w:val="Header"/>
    <w:qFormat/>
    <w:rsid w:val="00BC77C4"/>
    <w:pPr>
      <w:pBdr>
        <w:bottom w:val="none" w:sz="0" w:space="0" w:color="auto"/>
      </w:pBdr>
    </w:pPr>
  </w:style>
  <w:style w:type="character" w:customStyle="1" w:styleId="Title2Char">
    <w:name w:val="Title2 Char"/>
    <w:basedOn w:val="Char"/>
    <w:link w:val="Title2"/>
    <w:rsid w:val="001A7C10"/>
    <w:rPr>
      <w:rFonts w:ascii="Times New Roman" w:eastAsia="Times New Roman" w:hAnsi="Times New Roman" w:cs="Lotus"/>
      <w:b/>
      <w:bCs/>
      <w:sz w:val="28"/>
      <w:szCs w:val="32"/>
      <w:lang w:bidi="fa-IR"/>
    </w:rPr>
  </w:style>
  <w:style w:type="character" w:customStyle="1" w:styleId="FootnoteChar">
    <w:name w:val="Footnote Char"/>
    <w:aliases w:val="پانویس Char"/>
    <w:basedOn w:val="Title2Char"/>
    <w:link w:val="Footnote"/>
    <w:rsid w:val="007571C1"/>
    <w:rPr>
      <w:rFonts w:ascii="Times New Roman" w:eastAsia="Yas" w:hAnsi="Times New Roman" w:cs="Yas"/>
      <w:b w:val="0"/>
      <w:bCs w:val="0"/>
      <w:sz w:val="16"/>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042495">
      <w:bodyDiv w:val="1"/>
      <w:marLeft w:val="0"/>
      <w:marRight w:val="0"/>
      <w:marTop w:val="0"/>
      <w:marBottom w:val="0"/>
      <w:divBdr>
        <w:top w:val="none" w:sz="0" w:space="0" w:color="auto"/>
        <w:left w:val="none" w:sz="0" w:space="0" w:color="auto"/>
        <w:bottom w:val="none" w:sz="0" w:space="0" w:color="auto"/>
        <w:right w:val="none" w:sz="0" w:space="0" w:color="auto"/>
      </w:divBdr>
    </w:div>
    <w:div w:id="561410467">
      <w:bodyDiv w:val="1"/>
      <w:marLeft w:val="0"/>
      <w:marRight w:val="0"/>
      <w:marTop w:val="0"/>
      <w:marBottom w:val="0"/>
      <w:divBdr>
        <w:top w:val="none" w:sz="0" w:space="0" w:color="auto"/>
        <w:left w:val="none" w:sz="0" w:space="0" w:color="auto"/>
        <w:bottom w:val="none" w:sz="0" w:space="0" w:color="auto"/>
        <w:right w:val="none" w:sz="0" w:space="0" w:color="auto"/>
      </w:divBdr>
    </w:div>
    <w:div w:id="942877874">
      <w:bodyDiv w:val="1"/>
      <w:marLeft w:val="0"/>
      <w:marRight w:val="0"/>
      <w:marTop w:val="0"/>
      <w:marBottom w:val="0"/>
      <w:divBdr>
        <w:top w:val="none" w:sz="0" w:space="0" w:color="auto"/>
        <w:left w:val="none" w:sz="0" w:space="0" w:color="auto"/>
        <w:bottom w:val="none" w:sz="0" w:space="0" w:color="auto"/>
        <w:right w:val="none" w:sz="0" w:space="0" w:color="auto"/>
      </w:divBdr>
      <w:divsChild>
        <w:div w:id="823742750">
          <w:marLeft w:val="0"/>
          <w:marRight w:val="0"/>
          <w:marTop w:val="0"/>
          <w:marBottom w:val="0"/>
          <w:divBdr>
            <w:top w:val="none" w:sz="0" w:space="0" w:color="auto"/>
            <w:left w:val="none" w:sz="0" w:space="0" w:color="auto"/>
            <w:bottom w:val="none" w:sz="0" w:space="0" w:color="auto"/>
            <w:right w:val="none" w:sz="0" w:space="0" w:color="auto"/>
          </w:divBdr>
          <w:divsChild>
            <w:div w:id="180442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21203">
      <w:bodyDiv w:val="1"/>
      <w:marLeft w:val="0"/>
      <w:marRight w:val="0"/>
      <w:marTop w:val="0"/>
      <w:marBottom w:val="0"/>
      <w:divBdr>
        <w:top w:val="none" w:sz="0" w:space="0" w:color="auto"/>
        <w:left w:val="none" w:sz="0" w:space="0" w:color="auto"/>
        <w:bottom w:val="none" w:sz="0" w:space="0" w:color="auto"/>
        <w:right w:val="none" w:sz="0" w:space="0" w:color="auto"/>
      </w:divBdr>
    </w:div>
    <w:div w:id="1575360817">
      <w:bodyDiv w:val="1"/>
      <w:marLeft w:val="0"/>
      <w:marRight w:val="0"/>
      <w:marTop w:val="0"/>
      <w:marBottom w:val="0"/>
      <w:divBdr>
        <w:top w:val="none" w:sz="0" w:space="0" w:color="auto"/>
        <w:left w:val="none" w:sz="0" w:space="0" w:color="auto"/>
        <w:bottom w:val="none" w:sz="0" w:space="0" w:color="auto"/>
        <w:right w:val="none" w:sz="0" w:space="0" w:color="auto"/>
      </w:divBdr>
    </w:div>
    <w:div w:id="1662005230">
      <w:bodyDiv w:val="1"/>
      <w:marLeft w:val="0"/>
      <w:marRight w:val="0"/>
      <w:marTop w:val="0"/>
      <w:marBottom w:val="0"/>
      <w:divBdr>
        <w:top w:val="none" w:sz="0" w:space="0" w:color="auto"/>
        <w:left w:val="none" w:sz="0" w:space="0" w:color="auto"/>
        <w:bottom w:val="none" w:sz="0" w:space="0" w:color="auto"/>
        <w:right w:val="none" w:sz="0" w:space="0" w:color="auto"/>
      </w:divBdr>
    </w:div>
    <w:div w:id="2047413485">
      <w:bodyDiv w:val="1"/>
      <w:marLeft w:val="0"/>
      <w:marRight w:val="0"/>
      <w:marTop w:val="0"/>
      <w:marBottom w:val="0"/>
      <w:divBdr>
        <w:top w:val="none" w:sz="0" w:space="0" w:color="auto"/>
        <w:left w:val="none" w:sz="0" w:space="0" w:color="auto"/>
        <w:bottom w:val="none" w:sz="0" w:space="0" w:color="auto"/>
        <w:right w:val="none" w:sz="0" w:space="0" w:color="auto"/>
      </w:divBdr>
    </w:div>
    <w:div w:id="207304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it.ac.ir/file_part/gallery_part/B1670720-4F2E-44C4-BB57-56760BB5E2F5.jpg" TargetMode="Externa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hyperlink" Target="https://fa.wikipedia.org/wiki/%D9%88%DB%8C%DA%A9%DB%8C%E2%80%8C%D9%BE%D8%AF%DB%8C%D8%A7:%D8%B5%D9%81%D8%AD%D9%87%E2%80%8C%DA%A9%D9%84%DB%8C%D8%AF_%D9%81%D8%A7%D8%B1%D8%B3%DB%8C" TargetMode="External"/><Relationship Id="rId39" Type="http://schemas.openxmlformats.org/officeDocument/2006/relationships/header" Target="header13.xml"/><Relationship Id="rId3" Type="http://schemas.openxmlformats.org/officeDocument/2006/relationships/styles" Target="styles.xml"/><Relationship Id="rId21" Type="http://schemas.openxmlformats.org/officeDocument/2006/relationships/hyperlink" Target="http://standard.isiri.gov.ir/StandardView.aspx?Id=609" TargetMode="External"/><Relationship Id="rId34" Type="http://schemas.openxmlformats.org/officeDocument/2006/relationships/header" Target="header9.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yperlink" Target="https://fa.wikipedia.org/wiki/%D8%A7%DB%8C%D8%B2%DB%8C%D8%B1%DB%8C_%DB%B9%DB%B1%DB%B4%DB%B7" TargetMode="External"/><Relationship Id="rId33" Type="http://schemas.openxmlformats.org/officeDocument/2006/relationships/header" Target="header8.xml"/><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www.parsilatex.com/joomla/index.php/remository/Fonts/%D9%82%D9%84%D9%85-%DB%8C%D8%A7%D8%B3-%D9%88-%D9%BE%E2%80%8C%DA%AF%D8%A7%D8%B1%D8%A7%D9%85%D9%88%D9%86%D8%AF/" TargetMode="External"/><Relationship Id="rId29" Type="http://schemas.openxmlformats.org/officeDocument/2006/relationships/header" Target="header4.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fa.wikipedia.org/wiki/%D8%B5%D9%81%D8%AD%D9%87%E2%80%8C%DA%A9%D9%84%DB%8C%D8%AF_%D9%81%D8%A7%D8%B1%D8%B3%DB%8C" TargetMode="External"/><Relationship Id="rId32" Type="http://schemas.openxmlformats.org/officeDocument/2006/relationships/header" Target="header7.xml"/><Relationship Id="rId37" Type="http://schemas.openxmlformats.org/officeDocument/2006/relationships/header" Target="header12.xml"/><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fa.wikipedia.org/wiki/%D8%B5%D9%81%D8%AD%D9%87%E2%80%8C%DA%A9%D9%84%DB%8C%D8%AF_%D8%A7%D8%B3%D8%AA%D8%A7%D9%86%D8%AF%D8%A7%D8%B1%D8%AF_%D9%81%D8%A7%D8%B1%D8%B3%DB%8C_(%D9%85%D8%A7%DB%8C%DA%A9%D8%B1%D9%88%D8%B3%D8%A7%D9%81%D8%AA)" TargetMode="External"/><Relationship Id="rId28" Type="http://schemas.openxmlformats.org/officeDocument/2006/relationships/hyperlink" Target="https://fa.wikipedia.org/wiki/%D8%AC%D8%AF%D8%A7%DA%A9%D9%86%D9%86%D8%AF%D9%87_%D8%A7%D8%B9%D8%B4%D8%A7%D8%B1" TargetMode="External"/><Relationship Id="rId36" Type="http://schemas.openxmlformats.org/officeDocument/2006/relationships/header" Target="header11.xml"/><Relationship Id="rId10" Type="http://schemas.openxmlformats.org/officeDocument/2006/relationships/image" Target="media/image2.png"/><Relationship Id="rId19" Type="http://schemas.openxmlformats.org/officeDocument/2006/relationships/hyperlink" Target="http://standard.isiri.gov.ir/StandardView.aspx?Id=4610" TargetMode="Externa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persian-computing.org/download/Iranian_Standard_Persian_Keyboard_(ISIRI_9147)_(Version_2.0).zip" TargetMode="External"/><Relationship Id="rId27" Type="http://schemas.openxmlformats.org/officeDocument/2006/relationships/hyperlink" Target="https://fa.wikipedia.org/wiki/%D8%B5%D9%81%D8%AD%D9%87%E2%80%8C%DA%A9%D9%84%DB%8C%D8%AF" TargetMode="External"/><Relationship Id="rId30" Type="http://schemas.openxmlformats.org/officeDocument/2006/relationships/header" Target="header5.xml"/><Relationship Id="rId35" Type="http://schemas.openxmlformats.org/officeDocument/2006/relationships/header" Target="header10.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FBA5D-D295-4EB9-AD3E-D189AA30B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5</Pages>
  <Words>4297</Words>
  <Characters>2449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rahimi;Nateghi;Farshad Rasuli</dc:creator>
  <cp:keywords/>
  <dc:description/>
  <cp:lastModifiedBy>Deputy Ofiice</cp:lastModifiedBy>
  <cp:revision>9</cp:revision>
  <cp:lastPrinted>2021-08-08T18:10:00Z</cp:lastPrinted>
  <dcterms:created xsi:type="dcterms:W3CDTF">2021-08-08T17:53:00Z</dcterms:created>
  <dcterms:modified xsi:type="dcterms:W3CDTF">2021-09-28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yyedali.sadati@stu.nit.ac.ir@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